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BFB8EE" w14:textId="57DCE867" w:rsidR="003A42F4" w:rsidRDefault="00675F23" w:rsidP="003A42F4">
      <w:pPr>
        <w:spacing w:line="360" w:lineRule="auto"/>
        <w:jc w:val="center"/>
        <w:rPr>
          <w:b/>
        </w:rPr>
      </w:pPr>
      <w:r>
        <w:rPr>
          <w:b/>
        </w:rPr>
        <w:t xml:space="preserve">The Place of Obsessive-Compulsive and Related </w:t>
      </w:r>
      <w:r w:rsidR="00161E82">
        <w:rPr>
          <w:b/>
        </w:rPr>
        <w:t xml:space="preserve">Disorders </w:t>
      </w:r>
      <w:r>
        <w:rPr>
          <w:b/>
        </w:rPr>
        <w:t>in the Compulsive</w:t>
      </w:r>
      <w:r w:rsidR="008A1440">
        <w:rPr>
          <w:b/>
        </w:rPr>
        <w:t>-Impulsive</w:t>
      </w:r>
      <w:r w:rsidR="00D127EE">
        <w:rPr>
          <w:b/>
        </w:rPr>
        <w:t xml:space="preserve"> Spectrum: A Cluster-Analytic</w:t>
      </w:r>
      <w:r w:rsidR="00A2658B">
        <w:rPr>
          <w:b/>
        </w:rPr>
        <w:t xml:space="preserve"> Study</w:t>
      </w:r>
    </w:p>
    <w:p w14:paraId="0F263BC9" w14:textId="77777777" w:rsidR="003A42F4" w:rsidRDefault="003A42F4" w:rsidP="003A42F4">
      <w:pPr>
        <w:spacing w:line="360" w:lineRule="auto"/>
      </w:pPr>
    </w:p>
    <w:p w14:paraId="60E24F21" w14:textId="5EFF3609" w:rsidR="002B13E4" w:rsidRPr="00250F54" w:rsidRDefault="002B13E4" w:rsidP="002B13E4">
      <w:pPr>
        <w:spacing w:line="360" w:lineRule="auto"/>
        <w:jc w:val="center"/>
      </w:pPr>
      <w:r w:rsidRPr="0062262D">
        <w:t>Leonardo F Fontenelle,</w:t>
      </w:r>
      <w:r>
        <w:t xml:space="preserve"> </w:t>
      </w:r>
      <w:r>
        <w:rPr>
          <w:vertAlign w:val="superscript"/>
        </w:rPr>
        <w:t xml:space="preserve">1-2 </w:t>
      </w:r>
      <w:r>
        <w:t xml:space="preserve">Louise </w:t>
      </w:r>
      <w:proofErr w:type="spellStart"/>
      <w:r w:rsidRPr="0062262D">
        <w:t>Destrée</w:t>
      </w:r>
      <w:proofErr w:type="spellEnd"/>
      <w:r w:rsidRPr="0062262D">
        <w:t xml:space="preserve">, </w:t>
      </w:r>
      <w:r w:rsidRPr="0062262D">
        <w:rPr>
          <w:vertAlign w:val="superscript"/>
        </w:rPr>
        <w:t>2</w:t>
      </w:r>
      <w:r w:rsidRPr="0062262D">
        <w:t xml:space="preserve"> Mary-Ellen Brierley, </w:t>
      </w:r>
      <w:r>
        <w:rPr>
          <w:vertAlign w:val="superscript"/>
        </w:rPr>
        <w:t xml:space="preserve">2 </w:t>
      </w:r>
      <w:r w:rsidRPr="0062262D">
        <w:t xml:space="preserve">Emma M Thompson, </w:t>
      </w:r>
      <w:r w:rsidR="00CA3C42" w:rsidRPr="002B13E4">
        <w:rPr>
          <w:vertAlign w:val="superscript"/>
        </w:rPr>
        <w:t>2</w:t>
      </w:r>
      <w:r w:rsidR="00CA3C42">
        <w:rPr>
          <w:vertAlign w:val="superscript"/>
        </w:rPr>
        <w:t xml:space="preserve"> </w:t>
      </w:r>
      <w:r w:rsidRPr="0062262D">
        <w:t>Murat Yücel</w:t>
      </w:r>
      <w:r w:rsidR="00CA3C42">
        <w:t>,</w:t>
      </w:r>
      <w:r>
        <w:t xml:space="preserve"> </w:t>
      </w:r>
      <w:r w:rsidRPr="002B13E4">
        <w:rPr>
          <w:vertAlign w:val="superscript"/>
        </w:rPr>
        <w:t xml:space="preserve">2 </w:t>
      </w:r>
      <w:r w:rsidR="00E60EBF">
        <w:t xml:space="preserve">Rico Lee, </w:t>
      </w:r>
      <w:r w:rsidR="00E60EBF" w:rsidRPr="002B13E4">
        <w:rPr>
          <w:vertAlign w:val="superscript"/>
        </w:rPr>
        <w:t>2</w:t>
      </w:r>
      <w:r w:rsidR="00E60EBF">
        <w:rPr>
          <w:vertAlign w:val="superscript"/>
        </w:rPr>
        <w:t xml:space="preserve"> </w:t>
      </w:r>
      <w:r w:rsidR="00E60EBF">
        <w:t>L</w:t>
      </w:r>
      <w:r w:rsidR="00CA3C42">
        <w:t>ucy Albertella,</w:t>
      </w:r>
      <w:r w:rsidRPr="0062262D">
        <w:t xml:space="preserve"> </w:t>
      </w:r>
      <w:r>
        <w:rPr>
          <w:vertAlign w:val="superscript"/>
        </w:rPr>
        <w:t xml:space="preserve">2 * </w:t>
      </w:r>
      <w:r w:rsidR="00CA3C42">
        <w:t>Sam R Chamberlain</w:t>
      </w:r>
      <w:r w:rsidR="00CA3C42" w:rsidRPr="0062262D">
        <w:t xml:space="preserve"> </w:t>
      </w:r>
      <w:r w:rsidR="00CA3C42">
        <w:rPr>
          <w:vertAlign w:val="superscript"/>
        </w:rPr>
        <w:t>3*</w:t>
      </w:r>
    </w:p>
    <w:p w14:paraId="48D03FC6" w14:textId="77777777" w:rsidR="003A42F4" w:rsidRDefault="003A42F4" w:rsidP="003A42F4">
      <w:pPr>
        <w:spacing w:line="360" w:lineRule="auto"/>
        <w:jc w:val="center"/>
      </w:pPr>
    </w:p>
    <w:p w14:paraId="3AF01D7C" w14:textId="77777777" w:rsidR="00E27035" w:rsidRDefault="00E27035" w:rsidP="003A42F4">
      <w:pPr>
        <w:spacing w:line="360" w:lineRule="auto"/>
        <w:jc w:val="center"/>
      </w:pPr>
    </w:p>
    <w:p w14:paraId="782B59C8" w14:textId="77777777" w:rsidR="003A42F4" w:rsidRPr="0062619D" w:rsidRDefault="003A42F4" w:rsidP="003A42F4">
      <w:pPr>
        <w:spacing w:line="360" w:lineRule="auto"/>
        <w:jc w:val="center"/>
        <w:rPr>
          <w:rFonts w:ascii="Times" w:hAnsi="Times" w:cs="MicrosoftSansSerif"/>
        </w:rPr>
      </w:pPr>
    </w:p>
    <w:p w14:paraId="3220391B" w14:textId="77777777" w:rsidR="003A42F4" w:rsidRPr="0062619D" w:rsidRDefault="003A42F4" w:rsidP="003A42F4">
      <w:pPr>
        <w:spacing w:line="360" w:lineRule="auto"/>
        <w:jc w:val="center"/>
        <w:rPr>
          <w:rFonts w:ascii="Times" w:hAnsi="Times" w:cs="MicrosoftSansSerif"/>
        </w:rPr>
      </w:pPr>
    </w:p>
    <w:p w14:paraId="193B8692" w14:textId="63BB95DC" w:rsidR="003A42F4" w:rsidRPr="0062619D" w:rsidRDefault="003A42F4" w:rsidP="003A42F4">
      <w:pPr>
        <w:spacing w:line="360" w:lineRule="auto"/>
        <w:jc w:val="center"/>
        <w:rPr>
          <w:rFonts w:ascii="Times" w:hAnsi="Times" w:cs="MicrosoftSansSerif"/>
        </w:rPr>
      </w:pPr>
      <w:r w:rsidRPr="0062619D">
        <w:rPr>
          <w:rFonts w:ascii="Times" w:hAnsi="Times" w:cs="MicrosoftSansSerif"/>
        </w:rPr>
        <w:t xml:space="preserve">Running-head: </w:t>
      </w:r>
      <w:r w:rsidR="003C6CB4">
        <w:rPr>
          <w:rFonts w:ascii="Times" w:hAnsi="Times" w:cs="MicrosoftSansSerif"/>
        </w:rPr>
        <w:t>Impulsive-Compulsive Spectrum</w:t>
      </w:r>
    </w:p>
    <w:p w14:paraId="1BA646A3" w14:textId="77777777" w:rsidR="003A42F4" w:rsidRDefault="003A42F4" w:rsidP="003A42F4">
      <w:pPr>
        <w:spacing w:line="360" w:lineRule="auto"/>
        <w:jc w:val="center"/>
        <w:rPr>
          <w:b/>
        </w:rPr>
      </w:pPr>
    </w:p>
    <w:p w14:paraId="448EF515" w14:textId="77777777" w:rsidR="003A42F4" w:rsidRDefault="003A42F4" w:rsidP="003A42F4">
      <w:pPr>
        <w:spacing w:line="360" w:lineRule="auto"/>
        <w:jc w:val="center"/>
        <w:rPr>
          <w:b/>
        </w:rPr>
      </w:pPr>
    </w:p>
    <w:p w14:paraId="3B5CEE4C" w14:textId="77777777" w:rsidR="003A42F4" w:rsidRDefault="003A42F4" w:rsidP="003A42F4">
      <w:pPr>
        <w:spacing w:line="360" w:lineRule="auto"/>
        <w:jc w:val="center"/>
        <w:rPr>
          <w:b/>
        </w:rPr>
      </w:pPr>
    </w:p>
    <w:p w14:paraId="3F1F2244" w14:textId="77777777" w:rsidR="003A42F4" w:rsidRDefault="003A42F4" w:rsidP="003A42F4">
      <w:pPr>
        <w:spacing w:line="360" w:lineRule="auto"/>
        <w:jc w:val="center"/>
        <w:rPr>
          <w:b/>
        </w:rPr>
      </w:pPr>
    </w:p>
    <w:p w14:paraId="54F0AC83" w14:textId="77777777" w:rsidR="003A42F4" w:rsidRPr="0062619D" w:rsidRDefault="003A42F4" w:rsidP="003A42F4">
      <w:pPr>
        <w:spacing w:line="360" w:lineRule="auto"/>
        <w:rPr>
          <w:b/>
        </w:rPr>
      </w:pPr>
    </w:p>
    <w:p w14:paraId="3016FA81" w14:textId="77777777" w:rsidR="003A42F4" w:rsidRPr="0062619D" w:rsidRDefault="003A42F4" w:rsidP="003A42F4">
      <w:pPr>
        <w:spacing w:line="360" w:lineRule="auto"/>
        <w:rPr>
          <w:b/>
        </w:rPr>
      </w:pPr>
      <w:r w:rsidRPr="0062619D">
        <w:rPr>
          <w:b/>
        </w:rPr>
        <w:t>_____________________________________________________________________</w:t>
      </w:r>
    </w:p>
    <w:p w14:paraId="7C94E354" w14:textId="77777777" w:rsidR="003A42F4" w:rsidRPr="0062619D" w:rsidRDefault="003A42F4" w:rsidP="003A42F4">
      <w:pPr>
        <w:spacing w:line="360" w:lineRule="auto"/>
      </w:pPr>
      <w:r w:rsidRPr="0062619D">
        <w:t xml:space="preserve">1 Turner Institute for Brain and Mental Health, Monash University, 770 Blackburn Road, Clayton, Victoria 3168, Australia. </w:t>
      </w:r>
    </w:p>
    <w:p w14:paraId="76E1FDC1" w14:textId="77777777" w:rsidR="003A42F4" w:rsidRPr="0062619D" w:rsidRDefault="003A42F4" w:rsidP="003A42F4">
      <w:pPr>
        <w:spacing w:line="360" w:lineRule="auto"/>
      </w:pPr>
      <w:r w:rsidRPr="0062619D">
        <w:t>2 Obsessive, Compulsive, and Anxiety Spectrum Research Program. Institute of Psychiatry, Federal University of Rio de Janeiro (UFRJ) &amp; D’Or Institute for Research and Education (IDOR), Rio de Janeiro, Brazil; lfontenelle@gmail.com</w:t>
      </w:r>
    </w:p>
    <w:p w14:paraId="56D0D936" w14:textId="77777777" w:rsidR="003A42F4" w:rsidRPr="00F37FE6" w:rsidRDefault="003A42F4" w:rsidP="003A42F4">
      <w:pPr>
        <w:spacing w:line="360" w:lineRule="auto"/>
      </w:pPr>
      <w:r w:rsidRPr="00F37FE6">
        <w:t>*</w:t>
      </w:r>
      <w:r>
        <w:t xml:space="preserve"> S</w:t>
      </w:r>
      <w:r w:rsidRPr="00F37FE6">
        <w:t>hared last authorship</w:t>
      </w:r>
    </w:p>
    <w:p w14:paraId="2529CF73" w14:textId="77777777" w:rsidR="003A42F4" w:rsidRDefault="003A42F4" w:rsidP="003A42F4">
      <w:pPr>
        <w:spacing w:line="360" w:lineRule="auto"/>
      </w:pPr>
    </w:p>
    <w:p w14:paraId="76F90BAA" w14:textId="77777777" w:rsidR="003A42F4" w:rsidRDefault="003A42F4" w:rsidP="003A42F4">
      <w:pPr>
        <w:spacing w:line="360" w:lineRule="auto"/>
      </w:pPr>
    </w:p>
    <w:p w14:paraId="4B4164F4" w14:textId="77777777" w:rsidR="003A42F4" w:rsidRDefault="003A42F4" w:rsidP="003A42F4">
      <w:pPr>
        <w:spacing w:line="360" w:lineRule="auto"/>
      </w:pPr>
    </w:p>
    <w:p w14:paraId="500838A8" w14:textId="77777777" w:rsidR="003A42F4" w:rsidRPr="0062619D" w:rsidRDefault="003A42F4" w:rsidP="003A42F4">
      <w:pPr>
        <w:spacing w:line="360" w:lineRule="auto"/>
      </w:pPr>
      <w:r w:rsidRPr="0062619D">
        <w:t>Corresponding author:</w:t>
      </w:r>
    </w:p>
    <w:p w14:paraId="6672629D" w14:textId="77777777" w:rsidR="003A42F4" w:rsidRPr="0062619D" w:rsidRDefault="003A42F4" w:rsidP="003A42F4">
      <w:pPr>
        <w:spacing w:line="360" w:lineRule="auto"/>
      </w:pPr>
      <w:r w:rsidRPr="0062619D">
        <w:t>Prof. Leonardo F Fontenelle, M.D., Ph.D.</w:t>
      </w:r>
    </w:p>
    <w:p w14:paraId="4D3E1C37" w14:textId="77777777" w:rsidR="003A42F4" w:rsidRPr="0062619D" w:rsidRDefault="003A42F4" w:rsidP="003A42F4">
      <w:pPr>
        <w:spacing w:line="360" w:lineRule="auto"/>
      </w:pPr>
      <w:r w:rsidRPr="0062619D">
        <w:t xml:space="preserve">Turner Institute for Brain and Mental Health, </w:t>
      </w:r>
    </w:p>
    <w:p w14:paraId="62CD5B7F" w14:textId="77777777" w:rsidR="003A42F4" w:rsidRPr="0062619D" w:rsidRDefault="003A42F4" w:rsidP="003A42F4">
      <w:pPr>
        <w:spacing w:line="360" w:lineRule="auto"/>
      </w:pPr>
      <w:r w:rsidRPr="0062619D">
        <w:t xml:space="preserve">Monash University, </w:t>
      </w:r>
    </w:p>
    <w:p w14:paraId="7B3BF817" w14:textId="77777777" w:rsidR="003A42F4" w:rsidRPr="0062619D" w:rsidRDefault="003A42F4" w:rsidP="003A42F4">
      <w:pPr>
        <w:spacing w:line="360" w:lineRule="auto"/>
      </w:pPr>
      <w:r w:rsidRPr="0062619D">
        <w:t xml:space="preserve">770 Blackburn Road, </w:t>
      </w:r>
    </w:p>
    <w:p w14:paraId="46A98C35" w14:textId="77777777" w:rsidR="003A42F4" w:rsidRPr="0062619D" w:rsidRDefault="003A42F4" w:rsidP="003A42F4">
      <w:pPr>
        <w:spacing w:line="360" w:lineRule="auto"/>
      </w:pPr>
      <w:r w:rsidRPr="0062619D">
        <w:t xml:space="preserve">Clayton, Victoria 3168, </w:t>
      </w:r>
    </w:p>
    <w:p w14:paraId="71749ED9" w14:textId="77777777" w:rsidR="003A42F4" w:rsidRPr="0062619D" w:rsidRDefault="003A42F4" w:rsidP="003A42F4">
      <w:pPr>
        <w:spacing w:line="360" w:lineRule="auto"/>
      </w:pPr>
      <w:r w:rsidRPr="0062619D">
        <w:t>Australia.</w:t>
      </w:r>
    </w:p>
    <w:p w14:paraId="21FEE39E" w14:textId="77777777" w:rsidR="003A42F4" w:rsidRPr="0062619D" w:rsidRDefault="003A42F4" w:rsidP="003A42F4">
      <w:pPr>
        <w:rPr>
          <w:b/>
        </w:rPr>
      </w:pPr>
    </w:p>
    <w:p w14:paraId="4A6EF6BF" w14:textId="77777777" w:rsidR="003A42F4" w:rsidRPr="0062619D" w:rsidRDefault="003A42F4" w:rsidP="003A42F4">
      <w:pPr>
        <w:rPr>
          <w:b/>
        </w:rPr>
      </w:pPr>
    </w:p>
    <w:p w14:paraId="1DFCC8C4" w14:textId="77777777" w:rsidR="003A42F4" w:rsidRDefault="003A42F4" w:rsidP="003A42F4">
      <w:pPr>
        <w:rPr>
          <w:b/>
        </w:rPr>
      </w:pPr>
    </w:p>
    <w:p w14:paraId="5213CF69" w14:textId="77777777" w:rsidR="00245CF2" w:rsidRDefault="00245CF2" w:rsidP="003A42F4">
      <w:pPr>
        <w:rPr>
          <w:b/>
        </w:rPr>
      </w:pPr>
    </w:p>
    <w:p w14:paraId="5D08D75E" w14:textId="77777777" w:rsidR="00245CF2" w:rsidRDefault="00245CF2" w:rsidP="003A42F4">
      <w:pPr>
        <w:rPr>
          <w:b/>
        </w:rPr>
      </w:pPr>
    </w:p>
    <w:p w14:paraId="373B2464" w14:textId="77777777" w:rsidR="00245CF2" w:rsidRDefault="00245CF2" w:rsidP="003A42F4">
      <w:pPr>
        <w:rPr>
          <w:b/>
        </w:rPr>
      </w:pPr>
    </w:p>
    <w:p w14:paraId="1CFB50CE" w14:textId="77777777" w:rsidR="008A1440" w:rsidRDefault="008A1440">
      <w:pPr>
        <w:rPr>
          <w:b/>
        </w:rPr>
      </w:pPr>
      <w:r>
        <w:rPr>
          <w:b/>
        </w:rPr>
        <w:t>Abstract:</w:t>
      </w:r>
    </w:p>
    <w:p w14:paraId="6D902202" w14:textId="77777777" w:rsidR="008A1440" w:rsidRDefault="008A1440">
      <w:pPr>
        <w:rPr>
          <w:b/>
        </w:rPr>
      </w:pPr>
    </w:p>
    <w:p w14:paraId="4B43DC35" w14:textId="49785743" w:rsidR="00F40035" w:rsidRPr="008A1440" w:rsidRDefault="00DF7926">
      <w:pPr>
        <w:rPr>
          <w:b/>
        </w:rPr>
      </w:pPr>
      <w:r>
        <w:rPr>
          <w:b/>
        </w:rPr>
        <w:t>Objective</w:t>
      </w:r>
      <w:r w:rsidR="00BA5980" w:rsidRPr="00BA5980">
        <w:rPr>
          <w:b/>
        </w:rPr>
        <w:t xml:space="preserve">: </w:t>
      </w:r>
      <w:r w:rsidR="008C3466">
        <w:rPr>
          <w:bCs/>
        </w:rPr>
        <w:t>T</w:t>
      </w:r>
      <w:r w:rsidR="00D410AB">
        <w:rPr>
          <w:bCs/>
        </w:rPr>
        <w:t xml:space="preserve">he extent to which </w:t>
      </w:r>
      <w:r w:rsidR="008C3466">
        <w:rPr>
          <w:bCs/>
        </w:rPr>
        <w:t>obsessive-compulsive and related disorders (OCRDs)</w:t>
      </w:r>
      <w:r w:rsidR="00D410AB">
        <w:rPr>
          <w:bCs/>
        </w:rPr>
        <w:t xml:space="preserve"> </w:t>
      </w:r>
      <w:r w:rsidR="0023726E">
        <w:rPr>
          <w:bCs/>
        </w:rPr>
        <w:t xml:space="preserve">are </w:t>
      </w:r>
      <w:r w:rsidR="00D410AB">
        <w:rPr>
          <w:bCs/>
        </w:rPr>
        <w:t>impulsiv</w:t>
      </w:r>
      <w:r w:rsidR="0023726E">
        <w:rPr>
          <w:bCs/>
        </w:rPr>
        <w:t xml:space="preserve">e, </w:t>
      </w:r>
      <w:r w:rsidR="00D410AB">
        <w:rPr>
          <w:bCs/>
        </w:rPr>
        <w:t>compulsiv</w:t>
      </w:r>
      <w:r w:rsidR="0023726E">
        <w:rPr>
          <w:bCs/>
        </w:rPr>
        <w:t>e or both</w:t>
      </w:r>
      <w:r w:rsidR="00D410AB">
        <w:rPr>
          <w:bCs/>
        </w:rPr>
        <w:t xml:space="preserve"> </w:t>
      </w:r>
      <w:r w:rsidR="00C4709E">
        <w:rPr>
          <w:bCs/>
        </w:rPr>
        <w:t>require</w:t>
      </w:r>
      <w:r w:rsidR="00D410AB">
        <w:rPr>
          <w:bCs/>
        </w:rPr>
        <w:t>s</w:t>
      </w:r>
      <w:r w:rsidR="00C4709E">
        <w:rPr>
          <w:bCs/>
        </w:rPr>
        <w:t xml:space="preserve"> further inve</w:t>
      </w:r>
      <w:r w:rsidR="00C65F64">
        <w:rPr>
          <w:bCs/>
        </w:rPr>
        <w:t>s</w:t>
      </w:r>
      <w:r w:rsidR="00C4709E">
        <w:rPr>
          <w:bCs/>
        </w:rPr>
        <w:t xml:space="preserve">tigation. </w:t>
      </w:r>
      <w:r w:rsidR="00F40035">
        <w:t xml:space="preserve">We investigated the existence of compulsive, impulsive, and compulsive-impulsive </w:t>
      </w:r>
      <w:r w:rsidR="008C3466">
        <w:t>clusters</w:t>
      </w:r>
      <w:r w:rsidR="006878E2">
        <w:t xml:space="preserve"> </w:t>
      </w:r>
      <w:r w:rsidR="005A0DAA">
        <w:t xml:space="preserve">in </w:t>
      </w:r>
      <w:r w:rsidR="003E14C2">
        <w:t xml:space="preserve">an online </w:t>
      </w:r>
      <w:r w:rsidR="00B10CB0">
        <w:t>non-clinical</w:t>
      </w:r>
      <w:r w:rsidR="00321F8E">
        <w:t xml:space="preserve"> </w:t>
      </w:r>
      <w:r w:rsidR="005A0DAA">
        <w:t>sample</w:t>
      </w:r>
      <w:r w:rsidR="00677586">
        <w:t xml:space="preserve"> and</w:t>
      </w:r>
      <w:r w:rsidR="006478B5">
        <w:t xml:space="preserve"> </w:t>
      </w:r>
      <w:r w:rsidR="00AB7053">
        <w:t xml:space="preserve">in which </w:t>
      </w:r>
      <w:r w:rsidR="008C3466">
        <w:t>groups</w:t>
      </w:r>
      <w:r w:rsidR="00AB7053">
        <w:t xml:space="preserve"> </w:t>
      </w:r>
      <w:r w:rsidR="000357E6">
        <w:t>DSM-5 OCRDs</w:t>
      </w:r>
      <w:r w:rsidR="00C65F64">
        <w:t xml:space="preserve"> and other </w:t>
      </w:r>
      <w:r w:rsidR="008B44FD">
        <w:t xml:space="preserve">related </w:t>
      </w:r>
      <w:r w:rsidR="00C65F64">
        <w:t>psychopathological</w:t>
      </w:r>
      <w:r w:rsidR="000357E6">
        <w:t xml:space="preserve"> </w:t>
      </w:r>
      <w:r w:rsidR="00323835">
        <w:t xml:space="preserve">symptoms </w:t>
      </w:r>
      <w:r w:rsidR="006878E2">
        <w:t xml:space="preserve">are </w:t>
      </w:r>
      <w:r w:rsidR="005D56EC">
        <w:t xml:space="preserve">best </w:t>
      </w:r>
      <w:r w:rsidR="000357E6">
        <w:t>placed</w:t>
      </w:r>
      <w:r w:rsidR="00677586">
        <w:t>.</w:t>
      </w:r>
      <w:r w:rsidR="00BA5980">
        <w:t xml:space="preserve"> </w:t>
      </w:r>
    </w:p>
    <w:p w14:paraId="0563A929" w14:textId="77777777" w:rsidR="00F40035" w:rsidRDefault="00F40035"/>
    <w:p w14:paraId="6229A062" w14:textId="7B2C096F" w:rsidR="000357E6" w:rsidRPr="00496021" w:rsidRDefault="000357E6">
      <w:r>
        <w:rPr>
          <w:b/>
        </w:rPr>
        <w:t xml:space="preserve">Methods: </w:t>
      </w:r>
      <w:r w:rsidR="00DA188E">
        <w:t>774</w:t>
      </w:r>
      <w:r w:rsidRPr="00496021">
        <w:t xml:space="preserve"> adult participants </w:t>
      </w:r>
      <w:r w:rsidR="00BA21CE">
        <w:t>completed</w:t>
      </w:r>
      <w:r w:rsidR="00496021">
        <w:t xml:space="preserve"> </w:t>
      </w:r>
      <w:r w:rsidR="00BA21CE">
        <w:t>online questionnaires</w:t>
      </w:r>
      <w:r w:rsidR="00245CF2">
        <w:t xml:space="preserve"> including</w:t>
      </w:r>
      <w:r w:rsidR="00BA21CE">
        <w:t xml:space="preserve"> </w:t>
      </w:r>
      <w:r w:rsidR="00496021">
        <w:t xml:space="preserve">the </w:t>
      </w:r>
      <w:r w:rsidR="00496021" w:rsidRPr="00496021">
        <w:t xml:space="preserve">Cambridge-Chicago Compulsivity Trait Scale </w:t>
      </w:r>
      <w:r w:rsidR="005312BD">
        <w:t>(CHI</w:t>
      </w:r>
      <w:r w:rsidR="00AB7053">
        <w:t>-</w:t>
      </w:r>
      <w:r w:rsidR="005312BD">
        <w:t xml:space="preserve">T), </w:t>
      </w:r>
      <w:r w:rsidR="00496021">
        <w:t>the Barratt Impulsiveness Scale (BIS</w:t>
      </w:r>
      <w:r w:rsidR="00AB7053">
        <w:t>-11</w:t>
      </w:r>
      <w:r w:rsidR="00496021">
        <w:t>)</w:t>
      </w:r>
      <w:r w:rsidR="005312BD">
        <w:t>,</w:t>
      </w:r>
      <w:r w:rsidR="00D410AB">
        <w:t xml:space="preserve"> </w:t>
      </w:r>
      <w:r w:rsidR="00496021">
        <w:t>and a</w:t>
      </w:r>
      <w:r w:rsidR="005312BD">
        <w:t xml:space="preserve"> </w:t>
      </w:r>
      <w:r w:rsidRPr="00496021">
        <w:t xml:space="preserve">series of </w:t>
      </w:r>
      <w:r w:rsidR="003E14C2">
        <w:t xml:space="preserve">DSM-5 </w:t>
      </w:r>
      <w:r w:rsidR="00496021">
        <w:t>OCRDs symptom</w:t>
      </w:r>
      <w:r w:rsidR="00BA21CE">
        <w:t xml:space="preserve"> severity </w:t>
      </w:r>
      <w:r w:rsidR="0085227A">
        <w:t xml:space="preserve">and other psychopathological </w:t>
      </w:r>
      <w:r w:rsidR="00BA21CE">
        <w:t>measures</w:t>
      </w:r>
      <w:r w:rsidR="007539F9">
        <w:t>.</w:t>
      </w:r>
      <w:r w:rsidR="00C614B3">
        <w:t xml:space="preserve"> </w:t>
      </w:r>
      <w:r w:rsidR="00C4709E">
        <w:t xml:space="preserve">We used </w:t>
      </w:r>
      <w:r w:rsidR="009A1BAE">
        <w:t>K-means</w:t>
      </w:r>
      <w:r w:rsidR="00C614B3">
        <w:t xml:space="preserve"> </w:t>
      </w:r>
      <w:r w:rsidR="00264893">
        <w:t>cluster analysis using CHIT and BIS responses to test three and four factor solutions.</w:t>
      </w:r>
      <w:r w:rsidR="00CB7C12">
        <w:t xml:space="preserve"> Next, we investigated whether </w:t>
      </w:r>
      <w:r w:rsidR="00C92A81">
        <w:t xml:space="preserve">different </w:t>
      </w:r>
      <w:r w:rsidR="00F45CCF">
        <w:t xml:space="preserve">OCRDs and other psychopathological symptoms </w:t>
      </w:r>
      <w:r w:rsidR="00CB7C12">
        <w:t>predicted cluster membership using a multinomial regression model.</w:t>
      </w:r>
    </w:p>
    <w:p w14:paraId="39A795B0" w14:textId="77777777" w:rsidR="000357E6" w:rsidRDefault="000357E6">
      <w:pPr>
        <w:rPr>
          <w:b/>
        </w:rPr>
      </w:pPr>
    </w:p>
    <w:p w14:paraId="2E387420" w14:textId="099DCB48" w:rsidR="00A479E1" w:rsidRDefault="00BA5980">
      <w:r w:rsidRPr="00BA5980">
        <w:rPr>
          <w:b/>
        </w:rPr>
        <w:t xml:space="preserve">Results: </w:t>
      </w:r>
      <w:r w:rsidR="00677586">
        <w:t xml:space="preserve">The best solution </w:t>
      </w:r>
      <w:r w:rsidR="00F40035">
        <w:t xml:space="preserve">identified </w:t>
      </w:r>
      <w:r w:rsidR="00DE660A">
        <w:t xml:space="preserve">one “healthy” and </w:t>
      </w:r>
      <w:r w:rsidR="00F40035">
        <w:t xml:space="preserve">three “clinical” clusters (i.e. </w:t>
      </w:r>
      <w:r w:rsidR="002C2A1B">
        <w:t xml:space="preserve">one </w:t>
      </w:r>
      <w:r w:rsidR="00AA6FDD">
        <w:t>predominantly</w:t>
      </w:r>
      <w:r w:rsidR="002C2A1B">
        <w:t xml:space="preserve"> </w:t>
      </w:r>
      <w:r w:rsidR="0028105B">
        <w:t>“</w:t>
      </w:r>
      <w:r w:rsidR="002C2A1B">
        <w:t>compulsive</w:t>
      </w:r>
      <w:r w:rsidR="0028105B">
        <w:t>”</w:t>
      </w:r>
      <w:r w:rsidR="002C2A1B">
        <w:t xml:space="preserve"> group</w:t>
      </w:r>
      <w:r w:rsidR="00C65F64">
        <w:t xml:space="preserve">, </w:t>
      </w:r>
      <w:r w:rsidR="002C2A1B">
        <w:t xml:space="preserve">one </w:t>
      </w:r>
      <w:r w:rsidR="00AA6FDD">
        <w:t>predominantly</w:t>
      </w:r>
      <w:r w:rsidR="002C2A1B">
        <w:t xml:space="preserve"> </w:t>
      </w:r>
      <w:r w:rsidR="0028105B">
        <w:t>“</w:t>
      </w:r>
      <w:r w:rsidR="00F40035">
        <w:t>impulsive</w:t>
      </w:r>
      <w:r w:rsidR="0028105B">
        <w:t>”</w:t>
      </w:r>
      <w:r w:rsidR="00677586">
        <w:t xml:space="preserve"> group</w:t>
      </w:r>
      <w:r w:rsidR="00C65F64">
        <w:t>, and</w:t>
      </w:r>
      <w:r w:rsidR="00C65F64" w:rsidRPr="00C65F64">
        <w:t xml:space="preserve"> </w:t>
      </w:r>
      <w:r w:rsidR="00C65F64">
        <w:t>one “mixed</w:t>
      </w:r>
      <w:r w:rsidR="0085227A">
        <w:t xml:space="preserve"> </w:t>
      </w:r>
      <w:r w:rsidR="00DB6173">
        <w:t xml:space="preserve"> – </w:t>
      </w:r>
      <w:r w:rsidR="000B5845">
        <w:t>“</w:t>
      </w:r>
      <w:r w:rsidR="00CE5349">
        <w:t>compulsive</w:t>
      </w:r>
      <w:r w:rsidR="00DB6173">
        <w:t xml:space="preserve"> and </w:t>
      </w:r>
      <w:r w:rsidR="00CE5349">
        <w:t>impulsive</w:t>
      </w:r>
      <w:r w:rsidR="00DB6173">
        <w:t xml:space="preserve"> group</w:t>
      </w:r>
      <w:r w:rsidR="00C65F64">
        <w:t>”</w:t>
      </w:r>
      <w:r w:rsidR="00DE660A">
        <w:t>)</w:t>
      </w:r>
      <w:r w:rsidR="00F40035">
        <w:t xml:space="preserve">. </w:t>
      </w:r>
      <w:r w:rsidR="00A479E1">
        <w:t>A multinomial regression model found</w:t>
      </w:r>
      <w:r w:rsidR="006D6B21">
        <w:t xml:space="preserve"> </w:t>
      </w:r>
      <w:r w:rsidR="00A479E1">
        <w:t>obsessive-compulsive, body dysmorphic, and schizotypal symptoms</w:t>
      </w:r>
      <w:r w:rsidR="00A479E1" w:rsidRPr="00A479E1">
        <w:t xml:space="preserve"> </w:t>
      </w:r>
      <w:r w:rsidR="00475D2F">
        <w:t>to be associated with</w:t>
      </w:r>
      <w:r w:rsidR="00A479E1" w:rsidRPr="00A479E1">
        <w:t xml:space="preserve"> </w:t>
      </w:r>
      <w:r w:rsidR="00252FB3">
        <w:t>the “mixed</w:t>
      </w:r>
      <w:r w:rsidR="00A479E1">
        <w:t xml:space="preserve">” </w:t>
      </w:r>
      <w:r w:rsidR="00AB2081">
        <w:t xml:space="preserve">and the </w:t>
      </w:r>
      <w:r w:rsidR="00AB2081" w:rsidRPr="00A479E1">
        <w:t xml:space="preserve">“compulsive” </w:t>
      </w:r>
      <w:r w:rsidR="00A479E1" w:rsidRPr="00A479E1">
        <w:t>cluster</w:t>
      </w:r>
      <w:r w:rsidR="00A479E1">
        <w:t>s</w:t>
      </w:r>
      <w:r w:rsidR="00A479E1" w:rsidRPr="00A479E1">
        <w:t xml:space="preserve">, </w:t>
      </w:r>
      <w:r w:rsidR="006D6B21">
        <w:t>and</w:t>
      </w:r>
      <w:r w:rsidR="00252FB3">
        <w:t xml:space="preserve"> </w:t>
      </w:r>
      <w:r w:rsidR="00A479E1" w:rsidRPr="00A479E1">
        <w:t xml:space="preserve">hoarding and </w:t>
      </w:r>
      <w:r w:rsidR="006D6B21">
        <w:t>emotional</w:t>
      </w:r>
      <w:r w:rsidR="00A479E1">
        <w:t xml:space="preserve"> symptoms </w:t>
      </w:r>
      <w:r w:rsidR="003E14C2">
        <w:t xml:space="preserve">to be </w:t>
      </w:r>
      <w:r w:rsidR="00475D2F">
        <w:t>related</w:t>
      </w:r>
      <w:r w:rsidR="00A479E1">
        <w:t xml:space="preserve">, on a trend level, </w:t>
      </w:r>
      <w:r w:rsidR="00475D2F">
        <w:t xml:space="preserve">to </w:t>
      </w:r>
      <w:r w:rsidR="00A479E1">
        <w:t xml:space="preserve">the “impulsive” </w:t>
      </w:r>
      <w:r w:rsidR="00E47B1F">
        <w:t>cluster</w:t>
      </w:r>
      <w:r w:rsidR="00A479E1">
        <w:t xml:space="preserve">. </w:t>
      </w:r>
      <w:r w:rsidR="006D6B21">
        <w:t>Additional analysis showed c</w:t>
      </w:r>
      <w:r w:rsidR="00A479E1">
        <w:t xml:space="preserve">ognitive-perceptual </w:t>
      </w:r>
      <w:r w:rsidR="00AB2081">
        <w:t xml:space="preserve">schizotypal </w:t>
      </w:r>
      <w:r w:rsidR="00A479E1">
        <w:t xml:space="preserve">symptoms </w:t>
      </w:r>
      <w:r w:rsidR="006D6B21">
        <w:t xml:space="preserve">to </w:t>
      </w:r>
      <w:r w:rsidR="00475D2F">
        <w:t>be associated with</w:t>
      </w:r>
      <w:r w:rsidR="00AB2081">
        <w:t xml:space="preserve"> the “mixed</w:t>
      </w:r>
      <w:r w:rsidR="00A479E1">
        <w:t xml:space="preserve">” but not the “compulsive” </w:t>
      </w:r>
      <w:r w:rsidR="00E47B1F">
        <w:t>group</w:t>
      </w:r>
      <w:r w:rsidR="00A479E1">
        <w:t>.</w:t>
      </w:r>
    </w:p>
    <w:p w14:paraId="0F5C35AE" w14:textId="77777777" w:rsidR="00A479E1" w:rsidRDefault="00A479E1"/>
    <w:p w14:paraId="057B4257" w14:textId="46406ADE" w:rsidR="00BA5980" w:rsidRDefault="00BA5980">
      <w:r w:rsidRPr="00BA5980">
        <w:rPr>
          <w:b/>
        </w:rPr>
        <w:t xml:space="preserve">Conclusions: </w:t>
      </w:r>
      <w:r w:rsidR="006F0A2C">
        <w:t xml:space="preserve">Our </w:t>
      </w:r>
      <w:r w:rsidR="008A5127">
        <w:t xml:space="preserve">findings suggest </w:t>
      </w:r>
      <w:r w:rsidR="00AB2081">
        <w:t xml:space="preserve">that </w:t>
      </w:r>
      <w:r w:rsidR="008B44FD">
        <w:t xml:space="preserve">obsessive-compulsive </w:t>
      </w:r>
      <w:r w:rsidR="00CE5349">
        <w:t>disorder;</w:t>
      </w:r>
      <w:r w:rsidR="00AB2081">
        <w:t xml:space="preserve"> </w:t>
      </w:r>
      <w:r w:rsidR="008B44FD">
        <w:t xml:space="preserve">body dysmorphic disorder </w:t>
      </w:r>
      <w:r w:rsidR="00AB2081">
        <w:t xml:space="preserve">and schizotypal </w:t>
      </w:r>
      <w:r w:rsidR="00602C41">
        <w:t xml:space="preserve">symptoms </w:t>
      </w:r>
      <w:r w:rsidR="00E10F6F">
        <w:t xml:space="preserve">can be mapped </w:t>
      </w:r>
      <w:r w:rsidR="00864E5C">
        <w:t>across</w:t>
      </w:r>
      <w:r w:rsidR="006D6B21">
        <w:t xml:space="preserve"> </w:t>
      </w:r>
      <w:r w:rsidR="00C060F9">
        <w:t xml:space="preserve">the </w:t>
      </w:r>
      <w:r w:rsidR="006D6B21">
        <w:t>“</w:t>
      </w:r>
      <w:r w:rsidR="00C060F9">
        <w:t>compulsive</w:t>
      </w:r>
      <w:r w:rsidR="006D6B21">
        <w:t>”</w:t>
      </w:r>
      <w:r w:rsidR="00C060F9">
        <w:t xml:space="preserve"> and</w:t>
      </w:r>
      <w:r w:rsidR="000357E6">
        <w:t xml:space="preserve"> </w:t>
      </w:r>
      <w:r w:rsidR="006D6B21">
        <w:t>“</w:t>
      </w:r>
      <w:r w:rsidR="00AB2081">
        <w:t>mixed”</w:t>
      </w:r>
      <w:r w:rsidR="00602C41">
        <w:t xml:space="preserve"> </w:t>
      </w:r>
      <w:r w:rsidR="00C060F9">
        <w:t>clusters</w:t>
      </w:r>
      <w:r w:rsidR="003C0375">
        <w:t xml:space="preserve"> of the compulsive-impulsive spectrum</w:t>
      </w:r>
      <w:r w:rsidR="00BE1033">
        <w:t>.</w:t>
      </w:r>
      <w:r w:rsidR="00AB2081">
        <w:t xml:space="preserve"> Although there was a trend towards </w:t>
      </w:r>
      <w:r w:rsidR="008B44FD">
        <w:t xml:space="preserve">hoarding disorder </w:t>
      </w:r>
      <w:r w:rsidR="00AB2081">
        <w:t xml:space="preserve">symptoms </w:t>
      </w:r>
      <w:r w:rsidR="00475D2F">
        <w:t>being associated with</w:t>
      </w:r>
      <w:r w:rsidR="00AB2081">
        <w:t xml:space="preserve"> the “impulsive” </w:t>
      </w:r>
      <w:r w:rsidR="003C0375">
        <w:t>group</w:t>
      </w:r>
      <w:r w:rsidR="00AB2081">
        <w:t xml:space="preserve">, </w:t>
      </w:r>
      <w:r w:rsidR="008B44FD">
        <w:t xml:space="preserve">trichotillomania </w:t>
      </w:r>
      <w:r w:rsidR="00AB2081">
        <w:t xml:space="preserve">and </w:t>
      </w:r>
      <w:r w:rsidR="008B44FD">
        <w:t xml:space="preserve">skin picking disorder </w:t>
      </w:r>
      <w:r w:rsidR="00AB2081">
        <w:t xml:space="preserve">symptoms </w:t>
      </w:r>
      <w:r w:rsidR="00245CF2">
        <w:t>did not clearly fit to the</w:t>
      </w:r>
      <w:r w:rsidR="00475D2F">
        <w:t xml:space="preserve"> </w:t>
      </w:r>
      <w:r w:rsidR="00245CF2">
        <w:t xml:space="preserve">demarcated </w:t>
      </w:r>
      <w:r w:rsidR="0036440B">
        <w:t>cluster</w:t>
      </w:r>
      <w:r w:rsidR="00245CF2">
        <w:t>s</w:t>
      </w:r>
      <w:r w:rsidR="00AB2081">
        <w:t>.</w:t>
      </w:r>
    </w:p>
    <w:p w14:paraId="5B543E92" w14:textId="77777777" w:rsidR="00AF7993" w:rsidRDefault="00AF7993"/>
    <w:p w14:paraId="402AD7BF" w14:textId="77777777" w:rsidR="00526026" w:rsidRDefault="00526026">
      <w:pPr>
        <w:rPr>
          <w:b/>
        </w:rPr>
      </w:pPr>
    </w:p>
    <w:p w14:paraId="46A3A2FD" w14:textId="77777777" w:rsidR="00526026" w:rsidRDefault="00526026">
      <w:pPr>
        <w:rPr>
          <w:b/>
        </w:rPr>
      </w:pPr>
    </w:p>
    <w:p w14:paraId="3D88A949" w14:textId="13CD1903" w:rsidR="00DF7926" w:rsidRDefault="00365C9B">
      <w:pPr>
        <w:rPr>
          <w:b/>
        </w:rPr>
      </w:pPr>
      <w:r w:rsidRPr="00365C9B">
        <w:rPr>
          <w:b/>
        </w:rPr>
        <w:t xml:space="preserve">Keywords: </w:t>
      </w:r>
      <w:r w:rsidRPr="00365C9B">
        <w:t xml:space="preserve">Compulsivity; Impulsivity; </w:t>
      </w:r>
      <w:r>
        <w:t>Obsessive-Compulsive Disorder</w:t>
      </w:r>
      <w:r w:rsidRPr="00365C9B">
        <w:t>;</w:t>
      </w:r>
      <w:r>
        <w:t xml:space="preserve"> Body Dysmorphic Disorder; Hoarding Disorder; Trichotillomania, </w:t>
      </w:r>
      <w:r w:rsidRPr="00365C9B">
        <w:t>Neurodermatitis</w:t>
      </w:r>
    </w:p>
    <w:p w14:paraId="3ED320AC" w14:textId="77777777" w:rsidR="00DF7926" w:rsidRDefault="00DF7926">
      <w:pPr>
        <w:rPr>
          <w:b/>
        </w:rPr>
      </w:pPr>
    </w:p>
    <w:p w14:paraId="44994771" w14:textId="77777777" w:rsidR="00DF7926" w:rsidRDefault="00DF7926">
      <w:pPr>
        <w:rPr>
          <w:b/>
        </w:rPr>
      </w:pPr>
    </w:p>
    <w:p w14:paraId="4756958A" w14:textId="77777777" w:rsidR="00DF7926" w:rsidRDefault="00DF7926">
      <w:pPr>
        <w:rPr>
          <w:b/>
        </w:rPr>
      </w:pPr>
    </w:p>
    <w:p w14:paraId="5FB3A0A7" w14:textId="77777777" w:rsidR="00DF7926" w:rsidRDefault="00DF7926">
      <w:pPr>
        <w:rPr>
          <w:b/>
        </w:rPr>
      </w:pPr>
    </w:p>
    <w:p w14:paraId="0927187D" w14:textId="77777777" w:rsidR="00DF7926" w:rsidRDefault="00DF7926">
      <w:pPr>
        <w:rPr>
          <w:b/>
        </w:rPr>
      </w:pPr>
    </w:p>
    <w:p w14:paraId="3BE32384" w14:textId="77777777" w:rsidR="00DF7926" w:rsidRDefault="00DF7926">
      <w:pPr>
        <w:rPr>
          <w:b/>
        </w:rPr>
      </w:pPr>
    </w:p>
    <w:p w14:paraId="13D649F6" w14:textId="77777777" w:rsidR="00DF7926" w:rsidRDefault="00DF7926">
      <w:pPr>
        <w:rPr>
          <w:b/>
        </w:rPr>
      </w:pPr>
    </w:p>
    <w:p w14:paraId="058C51D7" w14:textId="77777777" w:rsidR="00A07E44" w:rsidRDefault="00A07E44">
      <w:pPr>
        <w:rPr>
          <w:b/>
        </w:rPr>
      </w:pPr>
    </w:p>
    <w:p w14:paraId="732C5FEC" w14:textId="77777777" w:rsidR="00A07E44" w:rsidRDefault="00A07E44">
      <w:pPr>
        <w:rPr>
          <w:b/>
        </w:rPr>
      </w:pPr>
    </w:p>
    <w:p w14:paraId="0868D121" w14:textId="77777777" w:rsidR="00A07E44" w:rsidRDefault="00A07E44">
      <w:pPr>
        <w:rPr>
          <w:b/>
        </w:rPr>
      </w:pPr>
    </w:p>
    <w:p w14:paraId="4397374E" w14:textId="77777777" w:rsidR="009A1BAE" w:rsidRDefault="009A1BAE">
      <w:pPr>
        <w:rPr>
          <w:b/>
        </w:rPr>
      </w:pPr>
    </w:p>
    <w:p w14:paraId="1B317285" w14:textId="77777777" w:rsidR="009A1BAE" w:rsidRDefault="009A1BAE">
      <w:pPr>
        <w:rPr>
          <w:b/>
        </w:rPr>
      </w:pPr>
    </w:p>
    <w:p w14:paraId="1D3D4D30" w14:textId="77777777" w:rsidR="007021D0" w:rsidRDefault="007021D0">
      <w:pPr>
        <w:rPr>
          <w:b/>
        </w:rPr>
      </w:pPr>
      <w:r>
        <w:rPr>
          <w:b/>
        </w:rPr>
        <w:t>INTRODUCTION</w:t>
      </w:r>
    </w:p>
    <w:p w14:paraId="37318F62" w14:textId="77777777" w:rsidR="00902452" w:rsidRDefault="00902452">
      <w:pPr>
        <w:rPr>
          <w:b/>
        </w:rPr>
      </w:pPr>
    </w:p>
    <w:p w14:paraId="49FB967B" w14:textId="7D196F9E" w:rsidR="00C54915" w:rsidRPr="009F0CA5" w:rsidRDefault="00FA1938" w:rsidP="00C54915">
      <w:r w:rsidRPr="009F0CA5">
        <w:t>According to the Diagnostic and Statistical Manual of Mental Disorders (DSM-5)</w:t>
      </w:r>
      <w:r w:rsidR="000F5BC1" w:rsidRPr="000F5BC1">
        <w:t xml:space="preserve"> </w:t>
      </w:r>
      <w:r w:rsidR="000F5BC1">
        <w:fldChar w:fldCharType="begin"/>
      </w:r>
      <w:r w:rsidR="00B05C3E">
        <w:instrText xml:space="preserve"> ADDIN EN.CITE &lt;EndNote&gt;&lt;Cite&gt;&lt;Author&gt;APA&lt;/Author&gt;&lt;Year&gt;2013&lt;/Year&gt;&lt;RecNum&gt;142&lt;/RecNum&gt;&lt;DisplayText&gt;&lt;style face="superscript"&gt;1&lt;/style&gt;&lt;/DisplayText&gt;&lt;record&gt;&lt;rec-number&gt;142&lt;/rec-number&gt;&lt;foreign-keys&gt;&lt;key app="EN" db-id="srfr9tzelfvzplexew85t0vnf0f2fx9z222e" timestamp="1608346018"&gt;142&lt;/key&gt;&lt;/foreign-keys&gt;&lt;ref-type name="Book"&gt;6&lt;/ref-type&gt;&lt;contributors&gt;&lt;authors&gt;&lt;author&gt;APA&lt;/author&gt;&lt;/authors&gt;&lt;/contributors&gt;&lt;titles&gt;&lt;title&gt;Diagnostic and Statistical Manual of Mental Disorders: DSM-5&lt;/title&gt;&lt;/titles&gt;&lt;dates&gt;&lt;year&gt;2013&lt;/year&gt;&lt;/dates&gt;&lt;pub-location&gt;Arlington, VA&lt;/pub-location&gt;&lt;publisher&gt;American Psychiatric Publishing Incorporated&lt;/publisher&gt;&lt;isbn&gt;9780890425541&lt;/isbn&gt;&lt;urls&gt;&lt;related-urls&gt;&lt;url&gt;http://books.google.com.br/books?id=EIbMlwEACAAJ&lt;/url&gt;&lt;/related-urls&gt;&lt;/urls&gt;&lt;/record&gt;&lt;/Cite&gt;&lt;/EndNote&gt;</w:instrText>
      </w:r>
      <w:r w:rsidR="000F5BC1">
        <w:fldChar w:fldCharType="separate"/>
      </w:r>
      <w:r w:rsidR="00B05C3E" w:rsidRPr="00B05C3E">
        <w:rPr>
          <w:noProof/>
          <w:vertAlign w:val="superscript"/>
        </w:rPr>
        <w:t>1</w:t>
      </w:r>
      <w:r w:rsidR="000F5BC1">
        <w:fldChar w:fldCharType="end"/>
      </w:r>
      <w:r w:rsidR="003478DD" w:rsidRPr="00080FA5">
        <w:rPr>
          <w:color w:val="000000" w:themeColor="text1"/>
          <w:sz w:val="22"/>
          <w:szCs w:val="22"/>
        </w:rPr>
        <w:t xml:space="preserve"> </w:t>
      </w:r>
      <w:r w:rsidRPr="009F0CA5">
        <w:t xml:space="preserve"> and the</w:t>
      </w:r>
      <w:r w:rsidR="003C4E4E">
        <w:t xml:space="preserve"> 11</w:t>
      </w:r>
      <w:r w:rsidR="003C4E4E" w:rsidRPr="003C4E4E">
        <w:rPr>
          <w:vertAlign w:val="superscript"/>
        </w:rPr>
        <w:t>th</w:t>
      </w:r>
      <w:r w:rsidR="003C4E4E">
        <w:t xml:space="preserve"> </w:t>
      </w:r>
      <w:r w:rsidR="003478DD">
        <w:t>revision</w:t>
      </w:r>
      <w:r w:rsidR="003C4E4E">
        <w:t xml:space="preserve"> of the</w:t>
      </w:r>
      <w:r w:rsidRPr="009F0CA5">
        <w:t xml:space="preserve"> International Classification of Diseases,</w:t>
      </w:r>
      <w:r w:rsidR="000F5BC1">
        <w:t xml:space="preserve"> </w:t>
      </w:r>
      <w:r w:rsidR="000F5BC1">
        <w:fldChar w:fldCharType="begin"/>
      </w:r>
      <w:r w:rsidR="00B05C3E">
        <w:instrText xml:space="preserve"> ADDIN EN.CITE &lt;EndNote&gt;&lt;Cite&gt;&lt;Author&gt;WHO&lt;/Author&gt;&lt;Year&gt;2020&lt;/Year&gt;&lt;RecNum&gt;141&lt;/RecNum&gt;&lt;DisplayText&gt;&lt;style face="superscript"&gt;2&lt;/style&gt;&lt;/DisplayText&gt;&lt;record&gt;&lt;rec-number&gt;141&lt;/rec-number&gt;&lt;foreign-keys&gt;&lt;key app="EN" db-id="srfr9tzelfvzplexew85t0vnf0f2fx9z222e" timestamp="1608345910"&gt;141&lt;/key&gt;&lt;/foreign-keys&gt;&lt;ref-type name="Web Page"&gt;12&lt;/ref-type&gt;&lt;contributors&gt;&lt;authors&gt;&lt;author&gt;WHO&lt;/author&gt;&lt;/authors&gt;&lt;/contributors&gt;&lt;titles&gt;&lt;title&gt;International Classification of Diseases 11th Revision&lt;/title&gt;&lt;/titles&gt;&lt;dates&gt;&lt;year&gt;2020&lt;/year&gt;&lt;/dates&gt;&lt;urls&gt;&lt;related-urls&gt;&lt;url&gt;https://icd.who.int/en&lt;/url&gt;&lt;/related-urls&gt;&lt;/urls&gt;&lt;research-notes&gt;s&lt;/research-notes&gt;&lt;/record&gt;&lt;/Cite&gt;&lt;/EndNote&gt;</w:instrText>
      </w:r>
      <w:r w:rsidR="000F5BC1">
        <w:fldChar w:fldCharType="separate"/>
      </w:r>
      <w:r w:rsidR="00B05C3E" w:rsidRPr="00B05C3E">
        <w:rPr>
          <w:noProof/>
          <w:vertAlign w:val="superscript"/>
        </w:rPr>
        <w:t>2</w:t>
      </w:r>
      <w:r w:rsidR="000F5BC1">
        <w:fldChar w:fldCharType="end"/>
      </w:r>
      <w:r w:rsidR="000F5BC1">
        <w:t xml:space="preserve"> </w:t>
      </w:r>
      <w:r w:rsidRPr="009F0CA5">
        <w:t>o</w:t>
      </w:r>
      <w:r w:rsidR="00C54915" w:rsidRPr="009F0CA5">
        <w:t xml:space="preserve">bsessive-compulsive and related disorders (OCRDs) comprise a group of disorders </w:t>
      </w:r>
      <w:r w:rsidR="003C183A">
        <w:t>that share</w:t>
      </w:r>
      <w:r w:rsidR="00C54915" w:rsidRPr="009F0CA5">
        <w:t xml:space="preserve"> repetitive thoughts and/or behaviors, key diagnostic </w:t>
      </w:r>
      <w:r w:rsidR="00511D52">
        <w:t>validators</w:t>
      </w:r>
      <w:r w:rsidR="00C54915" w:rsidRPr="009F0CA5">
        <w:t>, and</w:t>
      </w:r>
      <w:r w:rsidR="0056366A">
        <w:t xml:space="preserve"> </w:t>
      </w:r>
      <w:r w:rsidR="00C54915" w:rsidRPr="009F0CA5">
        <w:t>underlying etiology. They include obsessive-compulsive disorder (OCD), body dysmorphic disorder (BDD), hoarding disorder (HD), trichotillomania (TTM; hair pulling disorder), and excoriation (skin picking) disorder (SPD) in the DSM-5.</w:t>
      </w:r>
      <w:r w:rsidR="000F5BC1">
        <w:t xml:space="preserve"> </w:t>
      </w:r>
      <w:r w:rsidR="000F5BC1">
        <w:fldChar w:fldCharType="begin"/>
      </w:r>
      <w:r w:rsidR="00B05C3E">
        <w:instrText xml:space="preserve"> ADDIN EN.CITE &lt;EndNote&gt;&lt;Cite&gt;&lt;Author&gt;APA&lt;/Author&gt;&lt;Year&gt;2013&lt;/Year&gt;&lt;RecNum&gt;142&lt;/RecNum&gt;&lt;DisplayText&gt;&lt;style face="superscript"&gt;1&lt;/style&gt;&lt;/DisplayText&gt;&lt;record&gt;&lt;rec-number&gt;142&lt;/rec-number&gt;&lt;foreign-keys&gt;&lt;key app="EN" db-id="srfr9tzelfvzplexew85t0vnf0f2fx9z222e" timestamp="1608346018"&gt;142&lt;/key&gt;&lt;/foreign-keys&gt;&lt;ref-type name="Book"&gt;6&lt;/ref-type&gt;&lt;contributors&gt;&lt;authors&gt;&lt;author&gt;APA&lt;/author&gt;&lt;/authors&gt;&lt;/contributors&gt;&lt;titles&gt;&lt;title&gt;Diagnostic and Statistical Manual of Mental Disorders: DSM-5&lt;/title&gt;&lt;/titles&gt;&lt;dates&gt;&lt;year&gt;2013&lt;/year&gt;&lt;/dates&gt;&lt;pub-location&gt;Arlington, VA&lt;/pub-location&gt;&lt;publisher&gt;American Psychiatric Publishing Incorporated&lt;/publisher&gt;&lt;isbn&gt;9780890425541&lt;/isbn&gt;&lt;urls&gt;&lt;related-urls&gt;&lt;url&gt;http://books.google.com.br/books?id=EIbMlwEACAAJ&lt;/url&gt;&lt;/related-urls&gt;&lt;/urls&gt;&lt;/record&gt;&lt;/Cite&gt;&lt;/EndNote&gt;</w:instrText>
      </w:r>
      <w:r w:rsidR="000F5BC1">
        <w:fldChar w:fldCharType="separate"/>
      </w:r>
      <w:r w:rsidR="00B05C3E" w:rsidRPr="00B05C3E">
        <w:rPr>
          <w:noProof/>
          <w:vertAlign w:val="superscript"/>
        </w:rPr>
        <w:t>1</w:t>
      </w:r>
      <w:r w:rsidR="000F5BC1">
        <w:fldChar w:fldCharType="end"/>
      </w:r>
      <w:r w:rsidR="00A27777" w:rsidRPr="00080FA5">
        <w:rPr>
          <w:color w:val="000000" w:themeColor="text1"/>
          <w:sz w:val="22"/>
          <w:szCs w:val="22"/>
        </w:rPr>
        <w:t xml:space="preserve"> </w:t>
      </w:r>
      <w:r w:rsidR="00674C93">
        <w:t xml:space="preserve">Yet, </w:t>
      </w:r>
      <w:r w:rsidR="00661E4B">
        <w:t xml:space="preserve">despite not </w:t>
      </w:r>
      <w:r w:rsidR="00511D52">
        <w:t xml:space="preserve">having </w:t>
      </w:r>
      <w:r w:rsidR="00661E4B">
        <w:t>official status as</w:t>
      </w:r>
      <w:r w:rsidR="0098198B">
        <w:t xml:space="preserve"> </w:t>
      </w:r>
      <w:r w:rsidR="0044606B">
        <w:t xml:space="preserve">an </w:t>
      </w:r>
      <w:r w:rsidR="0098198B">
        <w:t>OCRD</w:t>
      </w:r>
      <w:r w:rsidR="00CE1715">
        <w:t xml:space="preserve"> in the current classification schemes</w:t>
      </w:r>
      <w:r w:rsidR="00674C93">
        <w:t xml:space="preserve">, </w:t>
      </w:r>
      <w:r w:rsidR="00D96D7B">
        <w:t>many other conditions seem to share characteristics with OCD.</w:t>
      </w:r>
      <w:r w:rsidR="00674C93">
        <w:t xml:space="preserve"> </w:t>
      </w:r>
      <w:r w:rsidR="00F809BB" w:rsidRPr="009F0CA5">
        <w:t>We are not aware of epidemiological studies considering the broad prevalence and impact of OCRDs</w:t>
      </w:r>
      <w:r w:rsidR="00511D52">
        <w:t xml:space="preserve"> as a group</w:t>
      </w:r>
      <w:r w:rsidR="00F809BB" w:rsidRPr="009F0CA5">
        <w:t xml:space="preserve">, </w:t>
      </w:r>
      <w:r w:rsidR="003C183A">
        <w:t>but</w:t>
      </w:r>
      <w:r w:rsidR="00F809BB" w:rsidRPr="009F0CA5">
        <w:t xml:space="preserve"> based on existing studies and comorbidity rates,</w:t>
      </w:r>
      <w:r w:rsidR="00C54915" w:rsidRPr="009F0CA5">
        <w:t xml:space="preserve"> </w:t>
      </w:r>
      <w:r w:rsidR="00CE1715">
        <w:t xml:space="preserve">we </w:t>
      </w:r>
      <w:r w:rsidR="00FE63D6">
        <w:t>estimate</w:t>
      </w:r>
      <w:r w:rsidR="00FE63D6" w:rsidRPr="009F0CA5">
        <w:t xml:space="preserve"> </w:t>
      </w:r>
      <w:r w:rsidR="00C54915" w:rsidRPr="009F0CA5">
        <w:t>that more t</w:t>
      </w:r>
      <w:r w:rsidR="003C183A">
        <w:t xml:space="preserve">han 15% of the </w:t>
      </w:r>
      <w:r w:rsidR="00245CF2">
        <w:t xml:space="preserve">general </w:t>
      </w:r>
      <w:r w:rsidR="003C183A">
        <w:t xml:space="preserve">populations </w:t>
      </w:r>
      <w:r w:rsidR="00C54915" w:rsidRPr="009F0CA5">
        <w:t>ex</w:t>
      </w:r>
      <w:r w:rsidR="00F809BB" w:rsidRPr="009F0CA5">
        <w:t>hibit at least one current OCRD</w:t>
      </w:r>
      <w:r w:rsidR="00C54915" w:rsidRPr="009F0CA5">
        <w:t>.</w:t>
      </w:r>
      <w:r w:rsidR="000F5BC1">
        <w:t xml:space="preserve"> </w:t>
      </w:r>
      <w:r w:rsidR="000F5BC1">
        <w:fldChar w:fldCharType="begin">
          <w:fldData xml:space="preserve">PEVuZE5vdGU+PENpdGU+PEF1dGhvcj5SdXNjaW88L0F1dGhvcj48WWVhcj4yMDEwPC9ZZWFyPjxS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1My02MzwvcGFnZXM+PHZvbHVtZT4xNTwvdm9sdW1lPjxudW1i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zMDktMzE2PC9wYWdlcz48dm9sdW1lPjI1Njwvdm9sdW1l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</w:fldData>
        </w:fldChar>
      </w:r>
      <w:r w:rsidR="00B05C3E">
        <w:instrText xml:space="preserve"> ADDIN EN.CITE </w:instrText>
      </w:r>
      <w:r w:rsidR="00B05C3E">
        <w:fldChar w:fldCharType="begin">
          <w:fldData xml:space="preserve">PEVuZE5vdGU+PENpdGU+PEF1dGhvcj5SdXNjaW88L0F1dGhvcj48WWVhcj4yMDEwPC9ZZWFyPjxS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1My02MzwvcGFnZXM+PHZvbHVtZT4xNTwvdm9sdW1lPjxudW1i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zMDktMzE2PC9wYWdlcz48dm9sdW1lPjI1Njwvdm9sdW1l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</w:fldData>
        </w:fldChar>
      </w:r>
      <w:r w:rsidR="00B05C3E">
        <w:instrText xml:space="preserve"> ADDIN EN.CITE.DATA </w:instrText>
      </w:r>
      <w:r w:rsidR="00B05C3E">
        <w:fldChar w:fldCharType="end"/>
      </w:r>
      <w:r w:rsidR="000F5BC1">
        <w:fldChar w:fldCharType="separate"/>
      </w:r>
      <w:r w:rsidR="00B05C3E" w:rsidRPr="00B05C3E">
        <w:rPr>
          <w:noProof/>
          <w:vertAlign w:val="superscript"/>
        </w:rPr>
        <w:t>3-7</w:t>
      </w:r>
      <w:r w:rsidR="000F5BC1">
        <w:fldChar w:fldCharType="end"/>
      </w:r>
      <w:r w:rsidR="00C54915" w:rsidRPr="009F0CA5">
        <w:t xml:space="preserve"> </w:t>
      </w:r>
      <w:r w:rsidR="009F0CA5">
        <w:t xml:space="preserve">Therefore, their </w:t>
      </w:r>
      <w:r w:rsidR="00D410AB">
        <w:t xml:space="preserve">societal and </w:t>
      </w:r>
      <w:r w:rsidR="009F0CA5">
        <w:t>economic impact</w:t>
      </w:r>
      <w:r w:rsidR="00D410AB">
        <w:t>s</w:t>
      </w:r>
      <w:r w:rsidR="009F0CA5">
        <w:t xml:space="preserve"> </w:t>
      </w:r>
      <w:r w:rsidR="00D410AB">
        <w:t xml:space="preserve">are </w:t>
      </w:r>
      <w:r w:rsidR="009F0CA5">
        <w:t>probably colossal.</w:t>
      </w:r>
      <w:r w:rsidR="00B127EC">
        <w:t xml:space="preserve"> </w:t>
      </w:r>
      <w:r w:rsidR="007A4B91">
        <w:fldChar w:fldCharType="begin">
          <w:fldData xml:space="preserve">PEVuZE5vdGU+PENpdGU+PEF1dGhvcj5Ib2xsYW5kZXI8L0F1dGhvcj48WWVhcj4yMDE2PC9ZZWFy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ODAwLTk8L3BhZ2VzPjx2b2x1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</w:fldData>
        </w:fldChar>
      </w:r>
      <w:r w:rsidR="00B05C3E">
        <w:instrText xml:space="preserve"> ADDIN EN.CITE </w:instrText>
      </w:r>
      <w:r w:rsidR="00B05C3E">
        <w:fldChar w:fldCharType="begin">
          <w:fldData xml:space="preserve">PEVuZE5vdGU+PENpdGU+PEF1dGhvcj5Ib2xsYW5kZXI8L0F1dGhvcj48WWVhcj4yMDE2PC9ZZWFy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ODAwLTk8L3BhZ2VzPjx2b2x1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</w:fldData>
        </w:fldChar>
      </w:r>
      <w:r w:rsidR="00B05C3E">
        <w:instrText xml:space="preserve"> ADDIN EN.CITE.DATA </w:instrText>
      </w:r>
      <w:r w:rsidR="00B05C3E">
        <w:fldChar w:fldCharType="end"/>
      </w:r>
      <w:r w:rsidR="007A4B91">
        <w:fldChar w:fldCharType="separate"/>
      </w:r>
      <w:r w:rsidR="00B05C3E" w:rsidRPr="00B05C3E">
        <w:rPr>
          <w:noProof/>
          <w:vertAlign w:val="superscript"/>
        </w:rPr>
        <w:t>8</w:t>
      </w:r>
      <w:r w:rsidR="007A4B91">
        <w:fldChar w:fldCharType="end"/>
      </w:r>
    </w:p>
    <w:p w14:paraId="1F1137C1" w14:textId="77777777" w:rsidR="00A672E0" w:rsidRDefault="00A672E0"/>
    <w:p w14:paraId="5C4E9DE9" w14:textId="479F57AC" w:rsidR="00F107B7" w:rsidRDefault="00FD09C6" w:rsidP="006D10D0">
      <w:r>
        <w:t xml:space="preserve">The idea that these disorders </w:t>
      </w:r>
      <w:r w:rsidR="003E7A3B">
        <w:t>could be</w:t>
      </w:r>
      <w:r w:rsidR="00A672E0">
        <w:t xml:space="preserve"> somehow related to each </w:t>
      </w:r>
      <w:r w:rsidR="00FD2757">
        <w:t xml:space="preserve">other </w:t>
      </w:r>
      <w:r w:rsidR="00A672E0">
        <w:t xml:space="preserve">was </w:t>
      </w:r>
      <w:r>
        <w:t>initially</w:t>
      </w:r>
      <w:r w:rsidR="00A672E0">
        <w:t xml:space="preserve"> syst</w:t>
      </w:r>
      <w:r w:rsidR="00BA59F2">
        <w:t>ematized by Hollander and Wong</w:t>
      </w:r>
      <w:r w:rsidR="00A672E0">
        <w:t>,</w:t>
      </w:r>
      <w:r w:rsidR="007A4B91">
        <w:t xml:space="preserve"> </w:t>
      </w:r>
      <w:r w:rsidR="007A4B91">
        <w:fldChar w:fldCharType="begin"/>
      </w:r>
      <w:r w:rsidR="00B05C3E">
        <w:instrText xml:space="preserve"> ADDIN EN.CITE &lt;EndNote&gt;&lt;Cite&gt;&lt;Author&gt;Hollander&lt;/Author&gt;&lt;Year&gt;1995&lt;/Year&gt;&lt;RecNum&gt;97&lt;/RecNum&gt;&lt;DisplayText&gt;&lt;style face="superscript"&gt;9&lt;/style&gt;&lt;/DisplayText&gt;&lt;record&gt;&lt;rec-number&gt;97&lt;/rec-number&gt;&lt;foreign-keys&gt;&lt;key app="EN" db-id="srfr9tzelfvzplexew85t0vnf0f2fx9z222e" timestamp="1608345030"&gt;97&lt;/key&gt;&lt;/foreign-keys&gt;&lt;ref-type name="Journal Article"&gt;17&lt;/ref-type&gt;&lt;contributors&gt;&lt;authors&gt;&lt;author&gt;Hollander, E.&lt;/author&gt;&lt;author&gt;Wong, C. M.&lt;/author&gt;&lt;/authors&gt;&lt;/contributors&gt;&lt;auth-address&gt;Department of Psychiatry, Mount Sinai School of Medicine, New York, NY 10029, USA.&lt;/auth-address&gt;&lt;titles&gt;&lt;title&gt;Obsessive-compulsive spectrum disorder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3-6; discussion 53-5&lt;/pages&gt;&lt;volume&gt;56 Suppl 4&lt;/volume&gt;&lt;edition&gt;1995/01/01&lt;/edition&gt;&lt;keywords&gt;&lt;keyword&gt;Behavior Therapy&lt;/keyword&gt;&lt;keyword&gt;Disruptive, Impulse Control, and Conduct Disorders/diagnosis/psychology/therapy&lt;/keyword&gt;&lt;keyword&gt;Humans&lt;/keyword&gt;&lt;keyword&gt;Mental Disorders/*diagnosis/psychology/therapy&lt;/keyword&gt;&lt;keyword&gt;Models, Neurological&lt;/keyword&gt;&lt;keyword&gt;Models, Psychological&lt;/keyword&gt;&lt;keyword&gt;Obsessive Behavior/diagnosis/psychology/therapy&lt;/keyword&gt;&lt;keyword&gt;Obsessive-Compulsive Disorder/*diagnosis/psychology/therapy&lt;/keyword&gt;&lt;keyword&gt;Psychosurgery&lt;/keyword&gt;&lt;keyword&gt;Serotonin Uptake Inhibitors/therapeutic use&lt;/keyword&gt;&lt;/keywords&gt;&lt;dates&gt;&lt;year&gt;1995&lt;/year&gt;&lt;/dates&gt;&lt;isbn&gt;0160-6689 (Print)&amp;#xD;0160-6689&lt;/isbn&gt;&lt;accession-num&gt;7713863&lt;/accession-num&gt;&lt;urls&gt;&lt;/urls&gt;&lt;remote-database-provider&gt;NLM&lt;/remote-database-provider&gt;&lt;language&gt;eng&lt;/language&gt;&lt;/record&gt;&lt;/Cite&gt;&lt;/EndNote&gt;</w:instrText>
      </w:r>
      <w:r w:rsidR="007A4B91">
        <w:fldChar w:fldCharType="separate"/>
      </w:r>
      <w:r w:rsidR="00B05C3E" w:rsidRPr="00B05C3E">
        <w:rPr>
          <w:noProof/>
          <w:vertAlign w:val="superscript"/>
        </w:rPr>
        <w:t>9</w:t>
      </w:r>
      <w:r w:rsidR="007A4B91">
        <w:fldChar w:fldCharType="end"/>
      </w:r>
      <w:r w:rsidR="00BA59F2">
        <w:t xml:space="preserve"> </w:t>
      </w:r>
      <w:r w:rsidR="00A672E0">
        <w:t xml:space="preserve">who </w:t>
      </w:r>
      <w:r w:rsidR="00F66108">
        <w:t>d</w:t>
      </w:r>
      <w:r>
        <w:t>escribed a</w:t>
      </w:r>
      <w:r w:rsidR="00F66108">
        <w:t xml:space="preserve"> un</w:t>
      </w:r>
      <w:r>
        <w:t>i</w:t>
      </w:r>
      <w:r w:rsidR="00F66108">
        <w:t xml:space="preserve">dimensional spectrum </w:t>
      </w:r>
      <w:r>
        <w:t xml:space="preserve">of </w:t>
      </w:r>
      <w:r w:rsidR="00FD2757">
        <w:t>conditions</w:t>
      </w:r>
      <w:r>
        <w:t xml:space="preserve"> characterized by </w:t>
      </w:r>
      <w:r w:rsidR="005E5171">
        <w:t xml:space="preserve">an inability to </w:t>
      </w:r>
      <w:r>
        <w:t>inhibit or delay</w:t>
      </w:r>
      <w:r w:rsidR="005E5171">
        <w:t xml:space="preserve"> behaviors</w:t>
      </w:r>
      <w:r>
        <w:t>. This spectrum</w:t>
      </w:r>
      <w:r w:rsidR="00FD2757">
        <w:t xml:space="preserve"> </w:t>
      </w:r>
      <w:r>
        <w:t>would display</w:t>
      </w:r>
      <w:r w:rsidR="00A95E2C">
        <w:t xml:space="preserve"> </w:t>
      </w:r>
      <w:r w:rsidR="006930F2">
        <w:t xml:space="preserve">on </w:t>
      </w:r>
      <w:r w:rsidR="00A95E2C">
        <w:t xml:space="preserve">one </w:t>
      </w:r>
      <w:r w:rsidR="006930F2">
        <w:t xml:space="preserve">end, </w:t>
      </w:r>
      <w:r w:rsidR="00F66108">
        <w:t>compulsive (</w:t>
      </w:r>
      <w:r w:rsidR="00B31317">
        <w:t>risk aversive</w:t>
      </w:r>
      <w:r w:rsidR="00F66108">
        <w:t>)</w:t>
      </w:r>
      <w:r w:rsidR="00FD2757">
        <w:t xml:space="preserve"> </w:t>
      </w:r>
      <w:r w:rsidR="006930F2">
        <w:t>disorders (</w:t>
      </w:r>
      <w:r>
        <w:t xml:space="preserve">including OCD, BDD, </w:t>
      </w:r>
      <w:r w:rsidR="000E7026">
        <w:t xml:space="preserve">anorexia nervosa, </w:t>
      </w:r>
      <w:r w:rsidR="00856E0E">
        <w:t xml:space="preserve">and </w:t>
      </w:r>
      <w:r w:rsidR="000E7026">
        <w:t xml:space="preserve">hypochondriasis, </w:t>
      </w:r>
      <w:r w:rsidR="00856E0E">
        <w:t>among others</w:t>
      </w:r>
      <w:r>
        <w:t xml:space="preserve">) </w:t>
      </w:r>
      <w:r w:rsidR="00F66108">
        <w:t>and</w:t>
      </w:r>
      <w:r w:rsidR="006930F2">
        <w:t xml:space="preserve"> on the other end,</w:t>
      </w:r>
      <w:r w:rsidR="00F66108">
        <w:t xml:space="preserve"> impulsive (</w:t>
      </w:r>
      <w:r w:rsidR="00B31317">
        <w:t>risk</w:t>
      </w:r>
      <w:r w:rsidR="00F66108">
        <w:t xml:space="preserve"> seeking)</w:t>
      </w:r>
      <w:r w:rsidR="00A672E0">
        <w:t xml:space="preserve"> </w:t>
      </w:r>
      <w:r w:rsidR="006930F2">
        <w:t>conditions (</w:t>
      </w:r>
      <w:r w:rsidR="00393F35">
        <w:t xml:space="preserve">such as </w:t>
      </w:r>
      <w:r w:rsidR="000E7026">
        <w:t>self-</w:t>
      </w:r>
      <w:r w:rsidR="00F67E1F">
        <w:t>injurious be</w:t>
      </w:r>
      <w:r w:rsidR="000E7026">
        <w:t xml:space="preserve">haviors, pathological </w:t>
      </w:r>
      <w:r w:rsidR="00F67E1F">
        <w:t>gamb</w:t>
      </w:r>
      <w:r w:rsidR="000E7026">
        <w:t>ling, k</w:t>
      </w:r>
      <w:r w:rsidR="00F67E1F">
        <w:t>l</w:t>
      </w:r>
      <w:r w:rsidR="0051368A">
        <w:t>epto</w:t>
      </w:r>
      <w:r w:rsidR="000E7026">
        <w:t>mania,</w:t>
      </w:r>
      <w:r w:rsidR="00856E0E">
        <w:t xml:space="preserve"> and</w:t>
      </w:r>
      <w:r w:rsidR="000E7026">
        <w:t xml:space="preserve"> compulsive buying</w:t>
      </w:r>
      <w:r>
        <w:t>)</w:t>
      </w:r>
      <w:r w:rsidR="00F66108">
        <w:t xml:space="preserve">. </w:t>
      </w:r>
      <w:r w:rsidR="004252DC">
        <w:t xml:space="preserve">Based on studies showing failures within cortico-striatal neurocircuitry that regulate inhibitory control as a common features across these disorders </w:t>
      </w:r>
      <w:proofErr w:type="spellStart"/>
      <w:r w:rsidR="002B2DFE">
        <w:t>Fineberg</w:t>
      </w:r>
      <w:proofErr w:type="spellEnd"/>
      <w:r w:rsidR="002B2DFE">
        <w:t xml:space="preserve"> et al.</w:t>
      </w:r>
      <w:r w:rsidR="007A4B91">
        <w:t xml:space="preserve"> </w:t>
      </w:r>
      <w:r w:rsidR="007A4B91">
        <w:fldChar w:fldCharType="begin">
          <w:fldData xml:space="preserve">PEVuZE5vdGU+PENpdGU+PEF1dGhvcj5GaW5lYmVyZzwvQXV0aG9yPjxZZWFyPjIwMTA8L1llYXI+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1OTEtNjA0PC9wYWdlcz48dm9sdW1lPjM1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</w:fldData>
        </w:fldChar>
      </w:r>
      <w:r w:rsidR="00B05C3E">
        <w:instrText xml:space="preserve"> ADDIN EN.CITE </w:instrText>
      </w:r>
      <w:r w:rsidR="00B05C3E">
        <w:fldChar w:fldCharType="begin">
          <w:fldData xml:space="preserve">PEVuZE5vdGU+PENpdGU+PEF1dGhvcj5GaW5lYmVyZzwvQXV0aG9yPjxZZWFyPjIwMTA8L1llYXI+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1OTEtNjA0PC9wYWdlcz48dm9sdW1lPjM1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</w:fldData>
        </w:fldChar>
      </w:r>
      <w:r w:rsidR="00B05C3E">
        <w:instrText xml:space="preserve"> ADDIN EN.CITE.DATA </w:instrText>
      </w:r>
      <w:r w:rsidR="00B05C3E">
        <w:fldChar w:fldCharType="end"/>
      </w:r>
      <w:r w:rsidR="007A4B91">
        <w:fldChar w:fldCharType="separate"/>
      </w:r>
      <w:r w:rsidR="00B05C3E" w:rsidRPr="00B05C3E">
        <w:rPr>
          <w:noProof/>
          <w:vertAlign w:val="superscript"/>
        </w:rPr>
        <w:t>10</w:t>
      </w:r>
      <w:r w:rsidR="007A4B91">
        <w:fldChar w:fldCharType="end"/>
      </w:r>
      <w:r w:rsidR="002B2DFE">
        <w:t xml:space="preserve"> </w:t>
      </w:r>
      <w:r w:rsidR="002C1846">
        <w:t>advanced Hollander and Wong’s</w:t>
      </w:r>
      <w:r w:rsidR="007A4B91">
        <w:t xml:space="preserve"> </w:t>
      </w:r>
      <w:r w:rsidR="007A4B91">
        <w:fldChar w:fldCharType="begin"/>
      </w:r>
      <w:r w:rsidR="00B05C3E">
        <w:instrText xml:space="preserve"> ADDIN EN.CITE &lt;EndNote&gt;&lt;Cite&gt;&lt;Author&gt;Hollander&lt;/Author&gt;&lt;Year&gt;1995&lt;/Year&gt;&lt;RecNum&gt;97&lt;/RecNum&gt;&lt;DisplayText&gt;&lt;style face="superscript"&gt;9&lt;/style&gt;&lt;/DisplayText&gt;&lt;record&gt;&lt;rec-number&gt;97&lt;/rec-number&gt;&lt;foreign-keys&gt;&lt;key app="EN" db-id="srfr9tzelfvzplexew85t0vnf0f2fx9z222e" timestamp="1608345030"&gt;97&lt;/key&gt;&lt;/foreign-keys&gt;&lt;ref-type name="Journal Article"&gt;17&lt;/ref-type&gt;&lt;contributors&gt;&lt;authors&gt;&lt;author&gt;Hollander, E.&lt;/author&gt;&lt;author&gt;Wong, C. M.&lt;/author&gt;&lt;/authors&gt;&lt;/contributors&gt;&lt;auth-address&gt;Department of Psychiatry, Mount Sinai School of Medicine, New York, NY 10029, USA.&lt;/auth-address&gt;&lt;titles&gt;&lt;title&gt;Obsessive-compulsive spectrum disorder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3-6; discussion 53-5&lt;/pages&gt;&lt;volume&gt;56 Suppl 4&lt;/volume&gt;&lt;edition&gt;1995/01/01&lt;/edition&gt;&lt;keywords&gt;&lt;keyword&gt;Behavior Therapy&lt;/keyword&gt;&lt;keyword&gt;Disruptive, Impulse Control, and Conduct Disorders/diagnosis/psychology/therapy&lt;/keyword&gt;&lt;keyword&gt;Humans&lt;/keyword&gt;&lt;keyword&gt;Mental Disorders/*diagnosis/psychology/therapy&lt;/keyword&gt;&lt;keyword&gt;Models, Neurological&lt;/keyword&gt;&lt;keyword&gt;Models, Psychological&lt;/keyword&gt;&lt;keyword&gt;Obsessive Behavior/diagnosis/psychology/therapy&lt;/keyword&gt;&lt;keyword&gt;Obsessive-Compulsive Disorder/*diagnosis/psychology/therapy&lt;/keyword&gt;&lt;keyword&gt;Psychosurgery&lt;/keyword&gt;&lt;keyword&gt;Serotonin Uptake Inhibitors/therapeutic use&lt;/keyword&gt;&lt;/keywords&gt;&lt;dates&gt;&lt;year&gt;1995&lt;/year&gt;&lt;/dates&gt;&lt;isbn&gt;0160-6689 (Print)&amp;#xD;0160-6689&lt;/isbn&gt;&lt;accession-num&gt;7713863&lt;/accession-num&gt;&lt;urls&gt;&lt;/urls&gt;&lt;remote-database-provider&gt;NLM&lt;/remote-database-provider&gt;&lt;language&gt;eng&lt;/language&gt;&lt;/record&gt;&lt;/Cite&gt;&lt;/EndNote&gt;</w:instrText>
      </w:r>
      <w:r w:rsidR="007A4B91">
        <w:fldChar w:fldCharType="separate"/>
      </w:r>
      <w:r w:rsidR="00B05C3E" w:rsidRPr="00B05C3E">
        <w:rPr>
          <w:noProof/>
          <w:vertAlign w:val="superscript"/>
        </w:rPr>
        <w:t>9</w:t>
      </w:r>
      <w:r w:rsidR="007A4B91">
        <w:fldChar w:fldCharType="end"/>
      </w:r>
      <w:r w:rsidR="007A4B91" w:rsidRPr="007A4B91" w:rsidDel="007A4B91">
        <w:rPr>
          <w:noProof/>
          <w:vertAlign w:val="superscript"/>
        </w:rPr>
        <w:t xml:space="preserve"> </w:t>
      </w:r>
      <w:r w:rsidR="002C1846">
        <w:t xml:space="preserve">model </w:t>
      </w:r>
      <w:r w:rsidR="004252DC">
        <w:t xml:space="preserve">by suggesting </w:t>
      </w:r>
      <w:r w:rsidR="009A55AB">
        <w:t>that</w:t>
      </w:r>
      <w:r w:rsidR="005E5171">
        <w:t>, i</w:t>
      </w:r>
      <w:r w:rsidR="000100B0">
        <w:t>nstead of</w:t>
      </w:r>
      <w:r w:rsidR="00F107B7">
        <w:t xml:space="preserve"> </w:t>
      </w:r>
      <w:r w:rsidR="00393F35">
        <w:t xml:space="preserve">lying </w:t>
      </w:r>
      <w:r w:rsidR="00F107B7">
        <w:t xml:space="preserve">in a </w:t>
      </w:r>
      <w:r w:rsidR="000100B0">
        <w:t xml:space="preserve">unidimensional model, </w:t>
      </w:r>
      <w:r w:rsidR="00F107B7">
        <w:t xml:space="preserve">compulsivity </w:t>
      </w:r>
      <w:r w:rsidR="00CB2CEA">
        <w:t xml:space="preserve">and </w:t>
      </w:r>
      <w:r w:rsidR="00F107B7">
        <w:t xml:space="preserve">impulsivity </w:t>
      </w:r>
      <w:r w:rsidR="00FB0530">
        <w:t xml:space="preserve">are </w:t>
      </w:r>
      <w:r w:rsidR="00245CF2">
        <w:t xml:space="preserve">overlapping but </w:t>
      </w:r>
      <w:r w:rsidR="00D410AB">
        <w:t xml:space="preserve">are </w:t>
      </w:r>
      <w:r w:rsidR="00245CF2">
        <w:t>also partly dissociable constr</w:t>
      </w:r>
      <w:r w:rsidR="00FB0530">
        <w:t>ucts that</w:t>
      </w:r>
      <w:r w:rsidR="00245CF2" w:rsidRPr="00245CF2">
        <w:t xml:space="preserve"> </w:t>
      </w:r>
      <w:r w:rsidR="00245CF2">
        <w:t>share a complex relationship</w:t>
      </w:r>
      <w:r w:rsidR="00C050E1">
        <w:t>.</w:t>
      </w:r>
      <w:r w:rsidR="007A4B91">
        <w:t xml:space="preserve"> </w:t>
      </w:r>
      <w:r w:rsidR="007A4B91">
        <w:fldChar w:fldCharType="begin">
          <w:fldData xml:space="preserve">PEVuZE5vdGU+PENpdGU+PEF1dGhvcj5Ib2xsYW5kZXI8L0F1dGhvcj48WWVhcj4xOTk1PC9ZZWFy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0MjMtNDMxPC9wYWdlcz48dm9sdW1lPjQ2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</w:fldData>
        </w:fldChar>
      </w:r>
      <w:r w:rsidR="00180116">
        <w:instrText xml:space="preserve"> ADDIN EN.CITE </w:instrText>
      </w:r>
      <w:r w:rsidR="00180116">
        <w:fldChar w:fldCharType="begin">
          <w:fldData xml:space="preserve">PEVuZE5vdGU+PENpdGU+PEF1dGhvcj5Ib2xsYW5kZXI8L0F1dGhvcj48WWVhcj4xOTk1PC9ZZWFy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0MjMtNDMxPC9wYWdlcz48dm9sdW1lPjQ2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</w:fldData>
        </w:fldChar>
      </w:r>
      <w:r w:rsidR="00180116">
        <w:instrText xml:space="preserve"> ADDIN EN.CITE.DATA </w:instrText>
      </w:r>
      <w:r w:rsidR="00180116">
        <w:fldChar w:fldCharType="end"/>
      </w:r>
      <w:r w:rsidR="007A4B91">
        <w:fldChar w:fldCharType="separate"/>
      </w:r>
      <w:r w:rsidR="00180116" w:rsidRPr="00180116">
        <w:rPr>
          <w:noProof/>
          <w:vertAlign w:val="superscript"/>
        </w:rPr>
        <w:t>9,11-13</w:t>
      </w:r>
      <w:r w:rsidR="007A4B91">
        <w:fldChar w:fldCharType="end"/>
      </w:r>
      <w:r w:rsidR="007A4B91">
        <w:t xml:space="preserve"> </w:t>
      </w:r>
      <w:r w:rsidR="00BE1810">
        <w:t xml:space="preserve">Thus, </w:t>
      </w:r>
      <w:r w:rsidR="0002127C">
        <w:t xml:space="preserve">in this new model, </w:t>
      </w:r>
      <w:r w:rsidR="00F107B7">
        <w:t>these disorders</w:t>
      </w:r>
      <w:r w:rsidR="00393F35">
        <w:t xml:space="preserve"> </w:t>
      </w:r>
      <w:r w:rsidR="00F107B7">
        <w:t xml:space="preserve">could fall into a predominantly </w:t>
      </w:r>
      <w:r w:rsidR="00A70D4C">
        <w:t>compulsive</w:t>
      </w:r>
      <w:r w:rsidR="00F107B7">
        <w:t xml:space="preserve">, a predominantly </w:t>
      </w:r>
      <w:r w:rsidR="00A70D4C">
        <w:t>impulsive</w:t>
      </w:r>
      <w:r w:rsidR="00F107B7">
        <w:t xml:space="preserve"> or a </w:t>
      </w:r>
      <w:r w:rsidR="00A70D4C">
        <w:t>mixed compulsive-impulsive</w:t>
      </w:r>
      <w:r w:rsidR="00F107B7">
        <w:t xml:space="preserve"> cluster. </w:t>
      </w:r>
    </w:p>
    <w:p w14:paraId="78C0B9BA" w14:textId="77777777" w:rsidR="00522116" w:rsidRDefault="00522116" w:rsidP="00DF13E8">
      <w:pPr>
        <w:rPr>
          <w:highlight w:val="yellow"/>
        </w:rPr>
      </w:pPr>
    </w:p>
    <w:p w14:paraId="3BBD23A5" w14:textId="44B1692F" w:rsidR="006D10D0" w:rsidRPr="00C5647B" w:rsidRDefault="006D10D0" w:rsidP="006D10D0">
      <w:r w:rsidRPr="00393F35">
        <w:t xml:space="preserve">It is often believed that </w:t>
      </w:r>
      <w:r w:rsidR="00393F35" w:rsidRPr="00393F35">
        <w:t xml:space="preserve">compulsivity </w:t>
      </w:r>
      <w:r w:rsidRPr="00393F35">
        <w:t xml:space="preserve">and </w:t>
      </w:r>
      <w:r w:rsidR="00393F35" w:rsidRPr="00393F35">
        <w:t xml:space="preserve">impulsivity </w:t>
      </w:r>
      <w:r w:rsidR="00264DDB">
        <w:t xml:space="preserve">traits </w:t>
      </w:r>
      <w:r w:rsidRPr="00393F35">
        <w:t xml:space="preserve">reflect </w:t>
      </w:r>
      <w:r w:rsidR="00CE1715">
        <w:t xml:space="preserve">a </w:t>
      </w:r>
      <w:r w:rsidRPr="00393F35">
        <w:t xml:space="preserve">propensity to develop </w:t>
      </w:r>
      <w:r w:rsidR="00393F35" w:rsidRPr="00393F35">
        <w:t xml:space="preserve">OCRDs or </w:t>
      </w:r>
      <w:r w:rsidRPr="00393F35">
        <w:t>addictions at some point in life; thus</w:t>
      </w:r>
      <w:r w:rsidR="00754D93">
        <w:t>,</w:t>
      </w:r>
      <w:r w:rsidRPr="00393F35">
        <w:t xml:space="preserve"> being candidate vulnerability markers.</w:t>
      </w:r>
      <w:r w:rsidR="007A4B91" w:rsidRPr="007A4B91">
        <w:t xml:space="preserve"> </w:t>
      </w:r>
      <w:r w:rsidR="007A4B91">
        <w:fldChar w:fldCharType="begin">
          <w:fldData xml:space="preserve">PEVuZE5vdGU+PENpdGU+PEF1dGhvcj5Ib29rPC9BdXRob3I+PFllYXI+MjAyMDwvWWVhcj48UmVj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</w:fldData>
        </w:fldChar>
      </w:r>
      <w:r w:rsidR="00B05C3E">
        <w:instrText xml:space="preserve"> ADDIN EN.CITE </w:instrText>
      </w:r>
      <w:r w:rsidR="00B05C3E">
        <w:fldChar w:fldCharType="begin">
          <w:fldData xml:space="preserve">PEVuZE5vdGU+PENpdGU+PEF1dGhvcj5Ib29rPC9BdXRob3I+PFllYXI+MjAyMDwvWWVhcj48UmVj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</w:fldData>
        </w:fldChar>
      </w:r>
      <w:r w:rsidR="00B05C3E">
        <w:instrText xml:space="preserve"> ADDIN EN.CITE.DATA </w:instrText>
      </w:r>
      <w:r w:rsidR="00B05C3E">
        <w:fldChar w:fldCharType="end"/>
      </w:r>
      <w:r w:rsidR="007A4B91">
        <w:fldChar w:fldCharType="separate"/>
      </w:r>
      <w:r w:rsidR="00B05C3E" w:rsidRPr="00B05C3E">
        <w:rPr>
          <w:noProof/>
          <w:vertAlign w:val="superscript"/>
        </w:rPr>
        <w:t>14</w:t>
      </w:r>
      <w:r w:rsidR="007A4B91">
        <w:fldChar w:fldCharType="end"/>
      </w:r>
      <w:r w:rsidRPr="00393F35">
        <w:t xml:space="preserve"> Yet, precise information on the underpinnings of </w:t>
      </w:r>
      <w:r w:rsidR="00393F35" w:rsidRPr="00393F35">
        <w:t xml:space="preserve">compulsivity </w:t>
      </w:r>
      <w:r w:rsidRPr="00393F35">
        <w:t xml:space="preserve">and </w:t>
      </w:r>
      <w:r w:rsidR="00393F35" w:rsidRPr="00393F35">
        <w:t xml:space="preserve">impulsivity </w:t>
      </w:r>
      <w:r w:rsidR="00D410AB">
        <w:t xml:space="preserve">in OCRDs </w:t>
      </w:r>
      <w:r w:rsidRPr="00393F35">
        <w:t>is lacking</w:t>
      </w:r>
      <w:r w:rsidR="00AB082D" w:rsidRPr="00393F35">
        <w:t>.</w:t>
      </w:r>
      <w:r w:rsidR="00E025D0" w:rsidRPr="00393F35">
        <w:t xml:space="preserve"> </w:t>
      </w:r>
      <w:r w:rsidR="00AB082D" w:rsidRPr="00393F35">
        <w:t xml:space="preserve">One connectivity study found </w:t>
      </w:r>
      <w:r w:rsidR="00CE1715">
        <w:t xml:space="preserve">the </w:t>
      </w:r>
      <w:r w:rsidR="00AB082D" w:rsidRPr="00393F35">
        <w:t xml:space="preserve">neural </w:t>
      </w:r>
      <w:r w:rsidR="00E025D0" w:rsidRPr="00393F35">
        <w:t xml:space="preserve">correlates </w:t>
      </w:r>
      <w:r w:rsidR="00393F35">
        <w:t xml:space="preserve">of compulsivity and impulsivity </w:t>
      </w:r>
      <w:r w:rsidR="00CE1715">
        <w:t xml:space="preserve">to be </w:t>
      </w:r>
      <w:r w:rsidR="00AB082D" w:rsidRPr="00393F35">
        <w:t xml:space="preserve">independent of </w:t>
      </w:r>
      <w:r w:rsidR="00393F35" w:rsidRPr="00393F35">
        <w:t>DSM-IV OCD and gambling disorder diagnose</w:t>
      </w:r>
      <w:r w:rsidR="00AB082D" w:rsidRPr="00393F35">
        <w:t>s</w:t>
      </w:r>
      <w:r w:rsidR="00264DDB">
        <w:t>,</w:t>
      </w:r>
      <w:r w:rsidR="007A4B91">
        <w:t xml:space="preserve"> </w:t>
      </w:r>
      <w:r w:rsidR="007A4B91">
        <w:fldChar w:fldCharType="begin">
          <w:fldData xml:space="preserve">PEVuZE5vdGU+PENpdGU+PEF1dGhvcj5QYXJrZXM8L0F1dGhvcj48WWVhcj4yMDE5PC9ZZWFyPjxS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xMTYwNzA8L3BhZ2VzPjx2b2x1bWU+MjAyPC92b2x1bWU+PGVkaXRp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==
</w:fldData>
        </w:fldChar>
      </w:r>
      <w:r w:rsidR="00B05C3E">
        <w:instrText xml:space="preserve"> ADDIN EN.CITE </w:instrText>
      </w:r>
      <w:r w:rsidR="00B05C3E">
        <w:fldChar w:fldCharType="begin">
          <w:fldData xml:space="preserve">PEVuZE5vdGU+PENpdGU+PEF1dGhvcj5QYXJrZXM8L0F1dGhvcj48WWVhcj4yMDE5PC9ZZWFyPjxS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xMTYwNzA8L3BhZ2VzPjx2b2x1bWU+MjAyPC92b2x1bWU+PGVkaXRp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==
</w:fldData>
        </w:fldChar>
      </w:r>
      <w:r w:rsidR="00B05C3E">
        <w:instrText xml:space="preserve"> ADDIN EN.CITE.DATA </w:instrText>
      </w:r>
      <w:r w:rsidR="00B05C3E">
        <w:fldChar w:fldCharType="end"/>
      </w:r>
      <w:r w:rsidR="007A4B91">
        <w:fldChar w:fldCharType="separate"/>
      </w:r>
      <w:r w:rsidR="00B05C3E" w:rsidRPr="00B05C3E">
        <w:rPr>
          <w:noProof/>
          <w:vertAlign w:val="superscript"/>
        </w:rPr>
        <w:t>15</w:t>
      </w:r>
      <w:r w:rsidR="007A4B91">
        <w:fldChar w:fldCharType="end"/>
      </w:r>
      <w:r w:rsidRPr="00393F35">
        <w:t xml:space="preserve"> </w:t>
      </w:r>
      <w:r w:rsidR="00264DDB">
        <w:t>thus suggesting</w:t>
      </w:r>
      <w:r w:rsidR="00264DDB" w:rsidRPr="00393F35">
        <w:t xml:space="preserve"> that circuits underlying these functions could be pursued </w:t>
      </w:r>
      <w:r w:rsidR="00264DDB">
        <w:t xml:space="preserve">as a </w:t>
      </w:r>
      <w:r w:rsidR="00264DDB" w:rsidRPr="00393F35">
        <w:t xml:space="preserve">biological basis of </w:t>
      </w:r>
      <w:r w:rsidR="00264DDB">
        <w:t xml:space="preserve">the </w:t>
      </w:r>
      <w:r w:rsidR="00264DDB" w:rsidRPr="00393F35">
        <w:t xml:space="preserve">compulsive-impulsive cluster. </w:t>
      </w:r>
      <w:r w:rsidR="00E025D0" w:rsidRPr="00393F35">
        <w:t>Further, e</w:t>
      </w:r>
      <w:r w:rsidRPr="00393F35">
        <w:t>xperts in OCRDs and addictions have independently argued that</w:t>
      </w:r>
      <w:r w:rsidR="00393F35">
        <w:t xml:space="preserve"> systems governing</w:t>
      </w:r>
      <w:r w:rsidRPr="00393F35">
        <w:t xml:space="preserve"> habit, inhibitory control, and</w:t>
      </w:r>
      <w:r w:rsidR="00E025D0" w:rsidRPr="00393F35">
        <w:t xml:space="preserve"> </w:t>
      </w:r>
      <w:r w:rsidRPr="00393F35">
        <w:t>compulsivity are important constructs for both OCRDs and addictions</w:t>
      </w:r>
      <w:r w:rsidR="00754D93">
        <w:t>.</w:t>
      </w:r>
      <w:r w:rsidR="007A4B91">
        <w:t xml:space="preserve"> </w:t>
      </w:r>
      <w:r w:rsidR="007A4B91">
        <w:fldChar w:fldCharType="begin">
          <w:fldData xml:space="preserve">PEVuZE5vdGU+PENpdGU+PEF1dGhvcj5Gb250ZW5lbGxlPC9BdXRob3I+PFllYXI+MjAyMDwvWWVh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</w:fldData>
        </w:fldChar>
      </w:r>
      <w:r w:rsidR="00180116">
        <w:instrText xml:space="preserve"> ADDIN EN.CITE </w:instrText>
      </w:r>
      <w:r w:rsidR="00180116">
        <w:fldChar w:fldCharType="begin">
          <w:fldData xml:space="preserve">PEVuZE5vdGU+PENpdGU+PEF1dGhvcj5Gb250ZW5lbGxlPC9BdXRob3I+PFllYXI+MjAyMDwvWWVh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</w:fldData>
        </w:fldChar>
      </w:r>
      <w:r w:rsidR="00180116">
        <w:instrText xml:space="preserve"> ADDIN EN.CITE.DATA </w:instrText>
      </w:r>
      <w:r w:rsidR="00180116">
        <w:fldChar w:fldCharType="end"/>
      </w:r>
      <w:r w:rsidR="007A4B91">
        <w:fldChar w:fldCharType="separate"/>
      </w:r>
      <w:r w:rsidR="00180116" w:rsidRPr="00180116">
        <w:rPr>
          <w:noProof/>
          <w:vertAlign w:val="superscript"/>
        </w:rPr>
        <w:t>16,17</w:t>
      </w:r>
      <w:r w:rsidR="007A4B91">
        <w:fldChar w:fldCharType="end"/>
      </w:r>
      <w:r w:rsidRPr="00393F35">
        <w:t xml:space="preserve"> On the other hand, the constructs that differentiated OCRDs from addictions</w:t>
      </w:r>
      <w:r w:rsidR="00692FF9">
        <w:t xml:space="preserve"> </w:t>
      </w:r>
      <w:r w:rsidRPr="00393F35">
        <w:t>included performance monitoring in OCRD</w:t>
      </w:r>
      <w:r w:rsidR="00393F35">
        <w:t>s</w:t>
      </w:r>
      <w:r w:rsidR="00CC23F9">
        <w:t xml:space="preserve"> </w:t>
      </w:r>
      <w:r w:rsidR="00CC23F9">
        <w:fldChar w:fldCharType="begin">
          <w:fldData xml:space="preserve">PEVuZE5vdGU+PENpdGU+PEF1dGhvcj5Gb250ZW5lbGxlPC9BdXRob3I+PFllYXI+MjAyMDwvWWVh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</w:fldData>
        </w:fldChar>
      </w:r>
      <w:r w:rsidR="00B05C3E">
        <w:instrText xml:space="preserve"> ADDIN EN.CITE </w:instrText>
      </w:r>
      <w:r w:rsidR="00B05C3E">
        <w:fldChar w:fldCharType="begin">
          <w:fldData xml:space="preserve">PEVuZE5vdGU+PENpdGU+PEF1dGhvcj5Gb250ZW5lbGxlPC9BdXRob3I+PFllYXI+MjAyMDwvWWVh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</w:fldData>
        </w:fldChar>
      </w:r>
      <w:r w:rsidR="00B05C3E">
        <w:instrText xml:space="preserve"> ADDIN EN.CITE.DATA </w:instrText>
      </w:r>
      <w:r w:rsidR="00B05C3E">
        <w:fldChar w:fldCharType="end"/>
      </w:r>
      <w:r w:rsidR="00CC23F9">
        <w:fldChar w:fldCharType="separate"/>
      </w:r>
      <w:r w:rsidR="00B05C3E" w:rsidRPr="00B05C3E">
        <w:rPr>
          <w:noProof/>
          <w:vertAlign w:val="superscript"/>
        </w:rPr>
        <w:t>16</w:t>
      </w:r>
      <w:r w:rsidR="00CC23F9">
        <w:fldChar w:fldCharType="end"/>
      </w:r>
      <w:r w:rsidRPr="00393F35">
        <w:t xml:space="preserve"> and reward valuation, reward expectancy, action selection, reward learning in addictions.</w:t>
      </w:r>
      <w:r w:rsidR="00CC23F9">
        <w:t xml:space="preserve"> </w:t>
      </w:r>
      <w:r w:rsidR="00CC23F9">
        <w:fldChar w:fldCharType="begin">
          <w:fldData xml:space="preserve">PEVuZE5vdGU+PENpdGU+PEF1dGhvcj5Zw7xjZWw8L0F1dGhvcj48WWVhcj4yMDE5PC9ZZWFyPjxS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=
</w:fldData>
        </w:fldChar>
      </w:r>
      <w:r w:rsidR="00B05C3E">
        <w:instrText xml:space="preserve"> ADDIN EN.CITE </w:instrText>
      </w:r>
      <w:r w:rsidR="00B05C3E">
        <w:fldChar w:fldCharType="begin">
          <w:fldData xml:space="preserve">PEVuZE5vdGU+PENpdGU+PEF1dGhvcj5Zw7xjZWw8L0F1dGhvcj48WWVhcj4yMDE5PC9ZZWFyPjxS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=
</w:fldData>
        </w:fldChar>
      </w:r>
      <w:r w:rsidR="00B05C3E">
        <w:instrText xml:space="preserve"> ADDIN EN.CITE.DATA </w:instrText>
      </w:r>
      <w:r w:rsidR="00B05C3E">
        <w:fldChar w:fldCharType="end"/>
      </w:r>
      <w:r w:rsidR="00CC23F9">
        <w:fldChar w:fldCharType="separate"/>
      </w:r>
      <w:r w:rsidR="00B05C3E" w:rsidRPr="00B05C3E">
        <w:rPr>
          <w:noProof/>
          <w:vertAlign w:val="superscript"/>
        </w:rPr>
        <w:t>17</w:t>
      </w:r>
      <w:r w:rsidR="00CC23F9">
        <w:fldChar w:fldCharType="end"/>
      </w:r>
      <w:r w:rsidRPr="00393F35">
        <w:t xml:space="preserve"> Yet, few studies have focused on the clinical facet</w:t>
      </w:r>
      <w:r w:rsidR="00B67352">
        <w:t>s</w:t>
      </w:r>
      <w:r w:rsidRPr="00393F35">
        <w:t xml:space="preserve"> of compulsivity and impulsivity and how they relate to each other. </w:t>
      </w:r>
    </w:p>
    <w:p w14:paraId="620D42D6" w14:textId="77777777" w:rsidR="006D10D0" w:rsidRDefault="006D10D0" w:rsidP="00DF13E8">
      <w:pPr>
        <w:rPr>
          <w:highlight w:val="yellow"/>
        </w:rPr>
      </w:pPr>
    </w:p>
    <w:p w14:paraId="3F103DEA" w14:textId="3A1B6A6F" w:rsidR="001E7003" w:rsidRDefault="00690E22" w:rsidP="00DF13E8">
      <w:r w:rsidRPr="00E57336">
        <w:t>An importa</w:t>
      </w:r>
      <w:r w:rsidR="00DF13E8" w:rsidRPr="00E57336">
        <w:t xml:space="preserve">nt, but often-neglected aspect of this discussion is what researchers mean by impulsivity and compulsivity. </w:t>
      </w:r>
      <w:r w:rsidR="00FB0530">
        <w:t>Behaviorally</w:t>
      </w:r>
      <w:r w:rsidR="001E7003" w:rsidRPr="00E57336">
        <w:t>, i</w:t>
      </w:r>
      <w:r w:rsidR="00AC6B1C" w:rsidRPr="00E57336">
        <w:t xml:space="preserve">mpulsivity has been defined as </w:t>
      </w:r>
      <w:r w:rsidR="0075085B" w:rsidRPr="00393F35">
        <w:lastRenderedPageBreak/>
        <w:t>“actions</w:t>
      </w:r>
      <w:r w:rsidR="0075085B" w:rsidRPr="0075085B">
        <w:t xml:space="preserve"> that are poorly conceived, prematurely expressed, unduly risky, or inappropriate to the situation and that often result in undesirable outcomes</w:t>
      </w:r>
      <w:r w:rsidR="0075085B">
        <w:t>”</w:t>
      </w:r>
      <w:r w:rsidR="00754D93">
        <w:t>.</w:t>
      </w:r>
      <w:r w:rsidR="00CC23F9">
        <w:t xml:space="preserve"> </w:t>
      </w:r>
      <w:r w:rsidR="00CC23F9">
        <w:fldChar w:fldCharType="begin"/>
      </w:r>
      <w:r w:rsidR="00B05C3E">
        <w:instrText xml:space="preserve"> ADDIN EN.CITE &lt;EndNote&gt;&lt;Cite&gt;&lt;Author&gt;Evenden&lt;/Author&gt;&lt;Year&gt;1999&lt;/Year&gt;&lt;RecNum&gt;103&lt;/RecNum&gt;&lt;DisplayText&gt;&lt;style face="superscript"&gt;18&lt;/style&gt;&lt;/DisplayText&gt;&lt;record&gt;&lt;rec-number&gt;103&lt;/rec-number&gt;&lt;foreign-keys&gt;&lt;key app="EN" db-id="srfr9tzelfvzplexew85t0vnf0f2fx9z222e" timestamp="1608345030"&gt;103&lt;/key&gt;&lt;/foreign-keys&gt;&lt;ref-type name="Journal Article"&gt;17&lt;/ref-type&gt;&lt;contributors&gt;&lt;authors&gt;&lt;author&gt;Evenden, J. L.&lt;/author&gt;&lt;/authors&gt;&lt;/contributors&gt;&lt;auth-address&gt;Preclinical Research and Development, Astra Arcus, S-15185 Södertälje, Sweden.&lt;/auth-address&gt;&lt;titles&gt;&lt;title&gt;Varieties of impulsivity&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348-61&lt;/pages&gt;&lt;volume&gt;146&lt;/volume&gt;&lt;number&gt;4&lt;/number&gt;&lt;edition&gt;1999/11/07&lt;/edition&gt;&lt;keywords&gt;&lt;keyword&gt;Animals&lt;/keyword&gt;&lt;keyword&gt;Humans&lt;/keyword&gt;&lt;keyword&gt;Impulsive Behavior/*diagnosis/drug therapy/psychology&lt;/keyword&gt;&lt;keyword&gt;Personality Assessment&lt;/keyword&gt;&lt;keyword&gt;Psychiatric Status Rating Scales&lt;/keyword&gt;&lt;keyword&gt;Serotonin Agents/therapeutic use&lt;/keyword&gt;&lt;/keywords&gt;&lt;dates&gt;&lt;year&gt;1999&lt;/year&gt;&lt;pub-dates&gt;&lt;date&gt;Oct&lt;/date&gt;&lt;/pub-dates&gt;&lt;/dates&gt;&lt;isbn&gt;0033-3158 (Print)&amp;#xD;0033-3158&lt;/isbn&gt;&lt;accession-num&gt;10550486&lt;/accession-num&gt;&lt;urls&gt;&lt;/urls&gt;&lt;electronic-resource-num&gt;10.1007/pl00005481&lt;/electronic-resource-num&gt;&lt;remote-database-provider&gt;NLM&lt;/remote-database-provider&gt;&lt;language&gt;eng&lt;/language&gt;&lt;/record&gt;&lt;/Cite&gt;&lt;/EndNote&gt;</w:instrText>
      </w:r>
      <w:r w:rsidR="00CC23F9">
        <w:fldChar w:fldCharType="separate"/>
      </w:r>
      <w:r w:rsidR="00B05C3E" w:rsidRPr="00B05C3E">
        <w:rPr>
          <w:noProof/>
          <w:vertAlign w:val="superscript"/>
        </w:rPr>
        <w:t>18</w:t>
      </w:r>
      <w:r w:rsidR="00CC23F9">
        <w:fldChar w:fldCharType="end"/>
      </w:r>
      <w:r w:rsidR="0075085B" w:rsidRPr="0075085B">
        <w:t xml:space="preserve"> </w:t>
      </w:r>
      <w:r w:rsidR="00DF13E8" w:rsidRPr="00CB5E25">
        <w:t>However</w:t>
      </w:r>
      <w:r w:rsidRPr="00CB5E25">
        <w:t>, there</w:t>
      </w:r>
      <w:r w:rsidR="003B473A" w:rsidRPr="00CB5E25">
        <w:t xml:space="preserve"> </w:t>
      </w:r>
      <w:r w:rsidR="006865D9" w:rsidRPr="00CB5E25">
        <w:t xml:space="preserve">is still debate on the best </w:t>
      </w:r>
      <w:r w:rsidR="005D1768" w:rsidRPr="00CB5E25">
        <w:t>definition</w:t>
      </w:r>
      <w:r w:rsidR="00C315E1" w:rsidRPr="00CB5E25">
        <w:t xml:space="preserve"> of </w:t>
      </w:r>
      <w:r w:rsidR="00AC6B1C" w:rsidRPr="00CB5E25">
        <w:t>compulsivity</w:t>
      </w:r>
      <w:r w:rsidR="00393F35" w:rsidRPr="00CB5E25">
        <w:t xml:space="preserve">. For instance, </w:t>
      </w:r>
      <w:r w:rsidRPr="00CB5E25">
        <w:rPr>
          <w:noProof/>
        </w:rPr>
        <w:t xml:space="preserve">Luigjes </w:t>
      </w:r>
      <w:r w:rsidR="00A130C9" w:rsidRPr="00CB5E25">
        <w:t>et al</w:t>
      </w:r>
      <w:r w:rsidRPr="00CB5E25">
        <w:t>.</w:t>
      </w:r>
      <w:r w:rsidR="00CC23F9">
        <w:t xml:space="preserve"> </w:t>
      </w:r>
      <w:r w:rsidR="00CC23F9">
        <w:fldChar w:fldCharType="begin">
          <w:fldData xml:space="preserve">PEVuZE5vdGU+PENpdGU+PEF1dGhvcj5MdWlnamVzPC9BdXRob3I+PFllYXI+MjAxOTwvWWVhcj48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=
</w:fldData>
        </w:fldChar>
      </w:r>
      <w:r w:rsidR="00B05C3E">
        <w:instrText xml:space="preserve"> ADDIN EN.CITE </w:instrText>
      </w:r>
      <w:r w:rsidR="00B05C3E">
        <w:fldChar w:fldCharType="begin">
          <w:fldData xml:space="preserve">PEVuZE5vdGU+PENpdGU+PEF1dGhvcj5MdWlnamVzPC9BdXRob3I+PFllYXI+MjAxOTwvWWVhcj48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=
</w:fldData>
        </w:fldChar>
      </w:r>
      <w:r w:rsidR="00B05C3E">
        <w:instrText xml:space="preserve"> ADDIN EN.CITE.DATA </w:instrText>
      </w:r>
      <w:r w:rsidR="00B05C3E">
        <w:fldChar w:fldCharType="end"/>
      </w:r>
      <w:r w:rsidR="00CC23F9">
        <w:fldChar w:fldCharType="separate"/>
      </w:r>
      <w:r w:rsidR="00B05C3E" w:rsidRPr="00B05C3E">
        <w:rPr>
          <w:noProof/>
          <w:vertAlign w:val="superscript"/>
        </w:rPr>
        <w:t>19</w:t>
      </w:r>
      <w:r w:rsidR="00CC23F9">
        <w:fldChar w:fldCharType="end"/>
      </w:r>
      <w:r w:rsidRPr="00CB5E25">
        <w:t xml:space="preserve"> </w:t>
      </w:r>
      <w:r w:rsidR="00393F35" w:rsidRPr="00CB5E25">
        <w:t>listed</w:t>
      </w:r>
      <w:r w:rsidR="00A130C9" w:rsidRPr="00CB5E25">
        <w:t xml:space="preserve"> </w:t>
      </w:r>
      <w:r w:rsidR="00A130C9" w:rsidRPr="00CB5E25">
        <w:rPr>
          <w:i/>
        </w:rPr>
        <w:t>phenomenological</w:t>
      </w:r>
      <w:r w:rsidR="00A5104A" w:rsidRPr="00CB5E25">
        <w:rPr>
          <w:i/>
        </w:rPr>
        <w:t xml:space="preserve"> </w:t>
      </w:r>
      <w:r w:rsidR="00DF13E8" w:rsidRPr="00CB5E25">
        <w:rPr>
          <w:i/>
        </w:rPr>
        <w:t>aspects</w:t>
      </w:r>
      <w:r w:rsidR="00ED1300" w:rsidRPr="00CB5E25">
        <w:t xml:space="preserve"> (e.g. </w:t>
      </w:r>
      <w:r w:rsidR="00984F5E" w:rsidRPr="00CB5E25">
        <w:t xml:space="preserve">the subjective </w:t>
      </w:r>
      <w:r w:rsidR="00ED1300" w:rsidRPr="00CB5E25">
        <w:t xml:space="preserve">experience that one </w:t>
      </w:r>
      <w:r w:rsidR="00984F5E" w:rsidRPr="00CB5E25">
        <w:t>“</w:t>
      </w:r>
      <w:r w:rsidR="00ED1300" w:rsidRPr="00CB5E25">
        <w:t>has to</w:t>
      </w:r>
      <w:r w:rsidR="00984F5E" w:rsidRPr="00CB5E25">
        <w:t>”</w:t>
      </w:r>
      <w:r w:rsidR="00695502" w:rsidRPr="00CB5E25">
        <w:t xml:space="preserve"> perform a behavior</w:t>
      </w:r>
      <w:r w:rsidR="00ED1300" w:rsidRPr="00CB5E25">
        <w:t>)</w:t>
      </w:r>
      <w:r w:rsidR="00A130C9" w:rsidRPr="00CB5E25">
        <w:t xml:space="preserve">, </w:t>
      </w:r>
      <w:r w:rsidR="00A130C9" w:rsidRPr="00CB5E25">
        <w:rPr>
          <w:i/>
        </w:rPr>
        <w:t>observational</w:t>
      </w:r>
      <w:r w:rsidR="00A5104A" w:rsidRPr="00CB5E25">
        <w:rPr>
          <w:i/>
        </w:rPr>
        <w:t xml:space="preserve"> characteristics</w:t>
      </w:r>
      <w:r w:rsidR="00A130C9" w:rsidRPr="00CB5E25">
        <w:t xml:space="preserve"> </w:t>
      </w:r>
      <w:r w:rsidR="00ED1300" w:rsidRPr="00CB5E25">
        <w:t>(</w:t>
      </w:r>
      <w:r w:rsidR="00984F5E" w:rsidRPr="00CB5E25">
        <w:t xml:space="preserve">e.g. </w:t>
      </w:r>
      <w:r w:rsidR="004E1A82" w:rsidRPr="00CB5E25">
        <w:t xml:space="preserve">the </w:t>
      </w:r>
      <w:r w:rsidR="00744221" w:rsidRPr="00CB5E25">
        <w:t>repetitive</w:t>
      </w:r>
      <w:r w:rsidR="00984F5E" w:rsidRPr="00CB5E25">
        <w:t>ness</w:t>
      </w:r>
      <w:r w:rsidR="00744221" w:rsidRPr="00CB5E25">
        <w:t xml:space="preserve">, </w:t>
      </w:r>
      <w:proofErr w:type="spellStart"/>
      <w:r w:rsidR="00744221" w:rsidRPr="00CB5E25">
        <w:t>non</w:t>
      </w:r>
      <w:r w:rsidR="00921641" w:rsidRPr="00CB5E25">
        <w:t xml:space="preserve"> </w:t>
      </w:r>
      <w:r w:rsidR="00744221" w:rsidRPr="00CB5E25">
        <w:t>adaptive</w:t>
      </w:r>
      <w:r w:rsidR="00984F5E" w:rsidRPr="00CB5E25">
        <w:t>ness</w:t>
      </w:r>
      <w:proofErr w:type="spellEnd"/>
      <w:r w:rsidR="0050740E" w:rsidRPr="00CB5E25">
        <w:t xml:space="preserve">, </w:t>
      </w:r>
      <w:r w:rsidR="00744221" w:rsidRPr="00CB5E25">
        <w:t>in</w:t>
      </w:r>
      <w:r w:rsidR="00984F5E" w:rsidRPr="00CB5E25">
        <w:t>appropriateness,</w:t>
      </w:r>
      <w:r w:rsidR="0050740E" w:rsidRPr="00CB5E25">
        <w:t xml:space="preserve"> or the habitualness of a behavior</w:t>
      </w:r>
      <w:r w:rsidR="00ED1300" w:rsidRPr="00CB5E25">
        <w:t xml:space="preserve">) </w:t>
      </w:r>
      <w:r w:rsidR="00A130C9" w:rsidRPr="00CB5E25">
        <w:t xml:space="preserve">and </w:t>
      </w:r>
      <w:r w:rsidR="00A130C9" w:rsidRPr="00CB5E25">
        <w:rPr>
          <w:i/>
        </w:rPr>
        <w:t>explanatory</w:t>
      </w:r>
      <w:r w:rsidR="00744221" w:rsidRPr="00CB5E25">
        <w:t xml:space="preserve"> </w:t>
      </w:r>
      <w:r w:rsidR="00A5104A" w:rsidRPr="00CB5E25">
        <w:t>functions</w:t>
      </w:r>
      <w:r w:rsidR="002B2408" w:rsidRPr="00CB5E25">
        <w:t xml:space="preserve"> </w:t>
      </w:r>
      <w:r w:rsidR="00744221" w:rsidRPr="00CB5E25">
        <w:t>(</w:t>
      </w:r>
      <w:r w:rsidR="0050740E" w:rsidRPr="00CB5E25">
        <w:t xml:space="preserve">such as </w:t>
      </w:r>
      <w:r w:rsidR="00ED255F" w:rsidRPr="00CB5E25">
        <w:t xml:space="preserve">its’ </w:t>
      </w:r>
      <w:r w:rsidR="00ED255F" w:rsidRPr="004616C3">
        <w:t>distress-</w:t>
      </w:r>
      <w:r w:rsidR="0050740E" w:rsidRPr="004616C3">
        <w:t>reducing objective</w:t>
      </w:r>
      <w:r w:rsidR="00744221" w:rsidRPr="004616C3">
        <w:t>)</w:t>
      </w:r>
      <w:r w:rsidR="0075085B" w:rsidRPr="004616C3">
        <w:t xml:space="preserve"> as</w:t>
      </w:r>
      <w:r w:rsidR="002B2408" w:rsidRPr="004616C3">
        <w:t xml:space="preserve"> </w:t>
      </w:r>
      <w:r w:rsidR="00393F35" w:rsidRPr="004616C3">
        <w:t xml:space="preserve">compulsivity </w:t>
      </w:r>
      <w:r w:rsidR="00DF13E8" w:rsidRPr="004616C3">
        <w:t>features</w:t>
      </w:r>
      <w:r w:rsidR="00ED255F" w:rsidRPr="004616C3">
        <w:t xml:space="preserve"> in different </w:t>
      </w:r>
      <w:r w:rsidR="00CB5E25" w:rsidRPr="004616C3">
        <w:t xml:space="preserve">literature </w:t>
      </w:r>
      <w:r w:rsidR="00ED255F" w:rsidRPr="004616C3">
        <w:t>descriptions</w:t>
      </w:r>
      <w:r w:rsidR="00744221" w:rsidRPr="004616C3">
        <w:t>.</w:t>
      </w:r>
      <w:r w:rsidR="00CC23F9">
        <w:t xml:space="preserve"> </w:t>
      </w:r>
      <w:r w:rsidR="00CC23F9">
        <w:fldChar w:fldCharType="begin">
          <w:fldData xml:space="preserve">PEVuZE5vdGU+PENpdGU+PEF1dGhvcj5MdWlnamVzPC9BdXRob3I+PFllYXI+MjAxOTwvWWVhcj48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=
</w:fldData>
        </w:fldChar>
      </w:r>
      <w:r w:rsidR="00B05C3E">
        <w:instrText xml:space="preserve"> ADDIN EN.CITE </w:instrText>
      </w:r>
      <w:r w:rsidR="00B05C3E">
        <w:fldChar w:fldCharType="begin">
          <w:fldData xml:space="preserve">PEVuZE5vdGU+PENpdGU+PEF1dGhvcj5MdWlnamVzPC9BdXRob3I+PFllYXI+MjAxOTwvWWVhcj48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=
</w:fldData>
        </w:fldChar>
      </w:r>
      <w:r w:rsidR="00B05C3E">
        <w:instrText xml:space="preserve"> ADDIN EN.CITE.DATA </w:instrText>
      </w:r>
      <w:r w:rsidR="00B05C3E">
        <w:fldChar w:fldCharType="end"/>
      </w:r>
      <w:r w:rsidR="00CC23F9">
        <w:fldChar w:fldCharType="separate"/>
      </w:r>
      <w:r w:rsidR="00B05C3E" w:rsidRPr="00B05C3E">
        <w:rPr>
          <w:noProof/>
          <w:vertAlign w:val="superscript"/>
        </w:rPr>
        <w:t>19</w:t>
      </w:r>
      <w:r w:rsidR="00CC23F9">
        <w:fldChar w:fldCharType="end"/>
      </w:r>
      <w:r w:rsidR="008B0A3A" w:rsidRPr="004616C3">
        <w:t xml:space="preserve"> </w:t>
      </w:r>
      <w:r w:rsidR="00CF5BBA" w:rsidRPr="004616C3">
        <w:t>Thus, a compulsive</w:t>
      </w:r>
      <w:r w:rsidR="00393F35" w:rsidRPr="004616C3">
        <w:t xml:space="preserve">-impulsive </w:t>
      </w:r>
      <w:r w:rsidR="00CF5BBA" w:rsidRPr="004616C3">
        <w:t xml:space="preserve">cluster </w:t>
      </w:r>
      <w:r w:rsidR="00393F35" w:rsidRPr="004616C3">
        <w:t xml:space="preserve">of different traits </w:t>
      </w:r>
      <w:r w:rsidR="00CF5BBA" w:rsidRPr="004616C3">
        <w:t xml:space="preserve">can be relatively heterogeneous </w:t>
      </w:r>
      <w:r w:rsidR="007B321D" w:rsidRPr="004616C3">
        <w:t>to</w:t>
      </w:r>
      <w:r w:rsidR="00CF5BBA" w:rsidRPr="004616C3">
        <w:t xml:space="preserve"> </w:t>
      </w:r>
      <w:r w:rsidR="00AB13FC" w:rsidRPr="004616C3">
        <w:t>accommodate</w:t>
      </w:r>
      <w:r w:rsidR="00CF5BBA" w:rsidRPr="004616C3">
        <w:t xml:space="preserve"> </w:t>
      </w:r>
      <w:r w:rsidR="007B321D" w:rsidRPr="004616C3">
        <w:t>more than one</w:t>
      </w:r>
      <w:r w:rsidR="00CF5BBA" w:rsidRPr="004616C3">
        <w:t xml:space="preserve"> </w:t>
      </w:r>
      <w:r w:rsidR="007B321D" w:rsidRPr="004616C3">
        <w:t>OCRD</w:t>
      </w:r>
      <w:r w:rsidR="00032FFD" w:rsidRPr="004616C3">
        <w:t xml:space="preserve"> </w:t>
      </w:r>
      <w:r w:rsidR="00CF5BBA" w:rsidRPr="004616C3">
        <w:t>phenotype</w:t>
      </w:r>
      <w:r w:rsidR="00695502" w:rsidRPr="004616C3">
        <w:t xml:space="preserve">. </w:t>
      </w:r>
      <w:r w:rsidR="00AC6B1C" w:rsidRPr="004616C3">
        <w:t xml:space="preserve">A recent review </w:t>
      </w:r>
      <w:r w:rsidR="00FE63D6">
        <w:t>noted that</w:t>
      </w:r>
      <w:r w:rsidR="00FE63D6" w:rsidRPr="004616C3">
        <w:t xml:space="preserve"> </w:t>
      </w:r>
      <w:r w:rsidR="00AC6B1C" w:rsidRPr="004616C3">
        <w:t>the Barratt Impulsiveness Scale</w:t>
      </w:r>
      <w:r w:rsidR="00943D82">
        <w:t>-11</w:t>
      </w:r>
      <w:r w:rsidR="00AC6B1C" w:rsidRPr="004616C3">
        <w:t xml:space="preserve"> (BIS</w:t>
      </w:r>
      <w:r w:rsidR="00943D82">
        <w:t>-11</w:t>
      </w:r>
      <w:r w:rsidR="00AC6B1C" w:rsidRPr="004616C3">
        <w:t>)</w:t>
      </w:r>
      <w:r w:rsidR="0075085B" w:rsidRPr="004616C3">
        <w:t xml:space="preserve"> and the Cambridge-Chicago Compulsivity Trait Scale (CHI</w:t>
      </w:r>
      <w:r w:rsidR="00943D82">
        <w:t>-</w:t>
      </w:r>
      <w:r w:rsidR="0075085B" w:rsidRPr="004616C3">
        <w:t xml:space="preserve">T) </w:t>
      </w:r>
      <w:r w:rsidR="00FE63D6">
        <w:t>are suitable to</w:t>
      </w:r>
      <w:r w:rsidR="008B0A3A" w:rsidRPr="004616C3">
        <w:t xml:space="preserve"> measure impulsivity </w:t>
      </w:r>
      <w:r w:rsidR="0075085B" w:rsidRPr="004616C3">
        <w:t xml:space="preserve">and compulsivity </w:t>
      </w:r>
      <w:r w:rsidR="008B0A3A" w:rsidRPr="004616C3">
        <w:t xml:space="preserve">as </w:t>
      </w:r>
      <w:r w:rsidR="0075085B" w:rsidRPr="004616C3">
        <w:t xml:space="preserve">transdiagnostic </w:t>
      </w:r>
      <w:r w:rsidR="008B0A3A" w:rsidRPr="004616C3">
        <w:t xml:space="preserve">traits </w:t>
      </w:r>
      <w:r w:rsidR="0075085B" w:rsidRPr="004616C3">
        <w:t xml:space="preserve">that are relatively free of the influence of </w:t>
      </w:r>
      <w:r w:rsidR="00DF13E8" w:rsidRPr="004616C3">
        <w:t xml:space="preserve">discrete and </w:t>
      </w:r>
      <w:r w:rsidR="0075085B" w:rsidRPr="004616C3">
        <w:t>co-existing symptoms</w:t>
      </w:r>
      <w:r w:rsidR="00DF13E8" w:rsidRPr="004616C3">
        <w:t>/syndromes</w:t>
      </w:r>
      <w:r w:rsidR="008B0A3A" w:rsidRPr="004616C3">
        <w:t>.</w:t>
      </w:r>
      <w:r w:rsidR="00CC23F9">
        <w:t xml:space="preserve"> </w:t>
      </w:r>
      <w:r w:rsidR="00CC23F9">
        <w:fldChar w:fldCharType="begin">
          <w:fldData xml:space="preserve">PEVuZE5vdGU+PENpdGU+PEF1dGhvcj5Ib29rPC9BdXRob3I+PFllYXI+MjAyMDwvWWVhcj48UmVj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</w:fldData>
        </w:fldChar>
      </w:r>
      <w:r w:rsidR="00B05C3E">
        <w:instrText xml:space="preserve"> ADDIN EN.CITE </w:instrText>
      </w:r>
      <w:r w:rsidR="00B05C3E">
        <w:fldChar w:fldCharType="begin">
          <w:fldData xml:space="preserve">PEVuZE5vdGU+PENpdGU+PEF1dGhvcj5Ib29rPC9BdXRob3I+PFllYXI+MjAyMDwvWWVhcj48UmVj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</w:fldData>
        </w:fldChar>
      </w:r>
      <w:r w:rsidR="00B05C3E">
        <w:instrText xml:space="preserve"> ADDIN EN.CITE.DATA </w:instrText>
      </w:r>
      <w:r w:rsidR="00B05C3E">
        <w:fldChar w:fldCharType="end"/>
      </w:r>
      <w:r w:rsidR="00CC23F9">
        <w:fldChar w:fldCharType="separate"/>
      </w:r>
      <w:r w:rsidR="00B05C3E" w:rsidRPr="00B05C3E">
        <w:rPr>
          <w:noProof/>
          <w:vertAlign w:val="superscript"/>
        </w:rPr>
        <w:t>14</w:t>
      </w:r>
      <w:r w:rsidR="00CC23F9">
        <w:fldChar w:fldCharType="end"/>
      </w:r>
      <w:r w:rsidR="00C5260A" w:rsidRPr="004616C3">
        <w:t xml:space="preserve"> </w:t>
      </w:r>
    </w:p>
    <w:p w14:paraId="433FE0F3" w14:textId="77777777" w:rsidR="00924E58" w:rsidRDefault="00924E58"/>
    <w:p w14:paraId="03566E6F" w14:textId="4FC616AF" w:rsidR="00902452" w:rsidRPr="00952189" w:rsidRDefault="00716564">
      <w:r>
        <w:t>Research on the underlying traits associated with OCRDs can provide insights for prevention and identification of individuals at risk for OCRDs. Yet</w:t>
      </w:r>
      <w:r w:rsidR="00952189" w:rsidRPr="00952189">
        <w:t xml:space="preserve">, there are </w:t>
      </w:r>
      <w:r w:rsidR="007008BE">
        <w:t xml:space="preserve">still </w:t>
      </w:r>
      <w:r w:rsidR="00952189" w:rsidRPr="00952189">
        <w:t>several questions</w:t>
      </w:r>
      <w:r w:rsidR="007008BE">
        <w:t xml:space="preserve"> pertaining to </w:t>
      </w:r>
      <w:r w:rsidR="001A19D1">
        <w:t xml:space="preserve">the symptomatic </w:t>
      </w:r>
      <w:r w:rsidR="008A234C">
        <w:t>organization of</w:t>
      </w:r>
      <w:r w:rsidR="001A19D1">
        <w:t xml:space="preserve"> </w:t>
      </w:r>
      <w:r w:rsidR="003E7A3B">
        <w:t>th</w:t>
      </w:r>
      <w:r w:rsidR="004E5B01">
        <w:t>e compulsive-impulsive spectrum</w:t>
      </w:r>
      <w:r w:rsidR="003E7A3B">
        <w:t xml:space="preserve">, </w:t>
      </w:r>
      <w:r w:rsidR="008A234C">
        <w:t>including</w:t>
      </w:r>
      <w:r w:rsidR="003E7A3B">
        <w:t xml:space="preserve"> the place of </w:t>
      </w:r>
      <w:r>
        <w:t>different disorders</w:t>
      </w:r>
      <w:r w:rsidR="003E7A3B">
        <w:t xml:space="preserve"> within the </w:t>
      </w:r>
      <w:r w:rsidR="004E5B01">
        <w:t>model</w:t>
      </w:r>
      <w:r w:rsidR="003E7A3B">
        <w:t>. That said, we</w:t>
      </w:r>
      <w:r w:rsidR="00902452" w:rsidRPr="00952189">
        <w:t xml:space="preserve"> investigated (1) the existence of a “compulsive”, an “impulsive”, and a “compulsive-impulsive” cluster in an online non-clinical sample and (2) where DSM-5 OCRDs symptoms could be placed within these clusters. </w:t>
      </w:r>
      <w:r w:rsidR="00F636EA">
        <w:t>W</w:t>
      </w:r>
      <w:r w:rsidR="00902452" w:rsidRPr="00952189">
        <w:t>e hypothesized that</w:t>
      </w:r>
      <w:r w:rsidR="00380A52" w:rsidRPr="00952189">
        <w:t xml:space="preserve"> </w:t>
      </w:r>
      <w:r w:rsidR="00C17E88">
        <w:t xml:space="preserve">increased </w:t>
      </w:r>
      <w:r w:rsidR="007371D8" w:rsidRPr="00952189">
        <w:t>OCD</w:t>
      </w:r>
      <w:r w:rsidR="007371D8">
        <w:t xml:space="preserve"> symptoms </w:t>
      </w:r>
      <w:r w:rsidR="005F01E8">
        <w:t xml:space="preserve">would be more likely to originate from a </w:t>
      </w:r>
      <w:r w:rsidR="005F01E8" w:rsidRPr="00952189">
        <w:t>“compulsive” cluster</w:t>
      </w:r>
      <w:r w:rsidR="005F01E8">
        <w:t xml:space="preserve"> </w:t>
      </w:r>
      <w:r w:rsidR="007371D8">
        <w:t>(</w:t>
      </w:r>
      <w:r w:rsidR="00F636EA">
        <w:t>for representing</w:t>
      </w:r>
      <w:r w:rsidR="001D16FA">
        <w:t xml:space="preserve"> a</w:t>
      </w:r>
      <w:r w:rsidR="007371D8">
        <w:t xml:space="preserve"> prototypical compulsive disorder</w:t>
      </w:r>
      <w:r w:rsidR="00CC23F9">
        <w:t xml:space="preserve"> </w:t>
      </w:r>
      <w:r w:rsidR="00CC23F9">
        <w:fldChar w:fldCharType="begin"/>
      </w:r>
      <w:r w:rsidR="00B05C3E">
        <w:instrText xml:space="preserve"> ADDIN EN.CITE &lt;EndNote&gt;&lt;Cite&gt;&lt;Author&gt;Berlin&lt;/Author&gt;&lt;Year&gt;2014&lt;/Year&gt;&lt;RecNum&gt;105&lt;/RecNum&gt;&lt;DisplayText&gt;&lt;style face="superscript"&gt;20&lt;/style&gt;&lt;/DisplayText&gt;&lt;record&gt;&lt;rec-number&gt;105&lt;/rec-number&gt;&lt;foreign-keys&gt;&lt;key app="EN" db-id="srfr9tzelfvzplexew85t0vnf0f2fx9z222e" timestamp="1608345030"&gt;105&lt;/key&gt;&lt;/foreign-keys&gt;&lt;ref-type name="Journal Article"&gt;17&lt;/ref-type&gt;&lt;contributors&gt;&lt;authors&gt;&lt;author&gt;Berlin, G. S.&lt;/author&gt;&lt;author&gt;Hollander, E.&lt;/author&gt;&lt;/authors&gt;&lt;/contributors&gt;&lt;auth-address&gt;Autism and Obsessive-Compulsive Spectrum Program, Albert Einstein College of Medicine &amp;amp; Montefiore Medical Center, Bronx, New York, USA.&lt;/auth-address&gt;&lt;titles&gt;&lt;title&gt;Compulsivity, impulsivity, and the DSM-5 process&lt;/title&gt;&lt;secondary-title&gt;CNS Spectr&lt;/secondary-title&gt;&lt;alt-title&gt;CNS spectrums&lt;/alt-title&gt;&lt;/titles&gt;&lt;periodical&gt;&lt;full-title&gt;CNS Spectr&lt;/full-title&gt;&lt;abbr-1&gt;CNS spectrums&lt;/abbr-1&gt;&lt;/periodical&gt;&lt;alt-periodical&gt;&lt;full-title&gt;CNS Spectr&lt;/full-title&gt;&lt;abbr-1&gt;CNS spectrums&lt;/abbr-1&gt;&lt;/alt-periodical&gt;&lt;pages&gt;62-8&lt;/pages&gt;&lt;volume&gt;19&lt;/volume&gt;&lt;number&gt;1&lt;/number&gt;&lt;edition&gt;2013/11/16&lt;/edition&gt;&lt;keywords&gt;&lt;keyword&gt;Animals&lt;/keyword&gt;&lt;keyword&gt;Compulsive Behavior/*classification/psychology&lt;/keyword&gt;&lt;keyword&gt;*Diagnostic and Statistical Manual of Mental Disorders&lt;/keyword&gt;&lt;keyword&gt;Humans&lt;/keyword&gt;&lt;keyword&gt;Impulsive Behavior/*classification/psychology&lt;/keyword&gt;&lt;keyword&gt;International Classification of Diseases&lt;/keyword&gt;&lt;keyword&gt;Obsessive-Compulsive Disorder/classification/psychology&lt;/keyword&gt;&lt;/keywords&gt;&lt;dates&gt;&lt;year&gt;2014&lt;/year&gt;&lt;pub-dates&gt;&lt;date&gt;Feb&lt;/date&gt;&lt;/pub-dates&gt;&lt;/dates&gt;&lt;isbn&gt;1092-8529 (Print)&amp;#xD;1092-8529&lt;/isbn&gt;&lt;accession-num&gt;24229702&lt;/accession-num&gt;&lt;urls&gt;&lt;/urls&gt;&lt;electronic-resource-num&gt;10.1017/s1092852913000722&lt;/electronic-resource-num&gt;&lt;remote-database-provider&gt;NLM&lt;/remote-database-provider&gt;&lt;language&gt;eng&lt;/language&gt;&lt;/record&gt;&lt;/Cite&gt;&lt;/EndNote&gt;</w:instrText>
      </w:r>
      <w:r w:rsidR="00CC23F9">
        <w:fldChar w:fldCharType="separate"/>
      </w:r>
      <w:r w:rsidR="00B05C3E" w:rsidRPr="00B05C3E">
        <w:rPr>
          <w:noProof/>
          <w:vertAlign w:val="superscript"/>
        </w:rPr>
        <w:t>20</w:t>
      </w:r>
      <w:r w:rsidR="00CC23F9">
        <w:fldChar w:fldCharType="end"/>
      </w:r>
      <w:r w:rsidR="007371D8">
        <w:t xml:space="preserve">); that </w:t>
      </w:r>
      <w:r w:rsidR="005F01E8">
        <w:t xml:space="preserve">greater severity of </w:t>
      </w:r>
      <w:r w:rsidR="005F01E8" w:rsidRPr="00952189">
        <w:t>TTM and SPD</w:t>
      </w:r>
      <w:r w:rsidR="005F01E8">
        <w:t xml:space="preserve"> </w:t>
      </w:r>
      <w:r w:rsidR="007371D8">
        <w:t xml:space="preserve">would be more likely to </w:t>
      </w:r>
      <w:r w:rsidR="005F01E8">
        <w:t xml:space="preserve">develop from the impulsive group </w:t>
      </w:r>
      <w:r w:rsidR="007371D8">
        <w:t>(</w:t>
      </w:r>
      <w:r w:rsidR="00F636EA">
        <w:t>for being</w:t>
      </w:r>
      <w:r w:rsidR="002D2DAC">
        <w:t xml:space="preserve"> </w:t>
      </w:r>
      <w:r w:rsidR="008B0A3A">
        <w:t xml:space="preserve">traditionally classified </w:t>
      </w:r>
      <w:r w:rsidR="00F636EA">
        <w:t>as</w:t>
      </w:r>
      <w:r w:rsidR="008B0A3A">
        <w:t xml:space="preserve"> impulse control disorders</w:t>
      </w:r>
      <w:r w:rsidR="00CC23F9">
        <w:t xml:space="preserve"> </w:t>
      </w:r>
      <w:r w:rsidR="00CC23F9">
        <w:fldChar w:fldCharType="begin"/>
      </w:r>
      <w:r w:rsidR="00B05C3E">
        <w:instrText xml:space="preserve"> ADDIN EN.CITE &lt;EndNote&gt;&lt;Cite&gt;&lt;Author&gt;Berlin&lt;/Author&gt;&lt;Year&gt;2014&lt;/Year&gt;&lt;RecNum&gt;105&lt;/RecNum&gt;&lt;DisplayText&gt;&lt;style face="superscript"&gt;20&lt;/style&gt;&lt;/DisplayText&gt;&lt;record&gt;&lt;rec-number&gt;105&lt;/rec-number&gt;&lt;foreign-keys&gt;&lt;key app="EN" db-id="srfr9tzelfvzplexew85t0vnf0f2fx9z222e" timestamp="1608345030"&gt;105&lt;/key&gt;&lt;/foreign-keys&gt;&lt;ref-type name="Journal Article"&gt;17&lt;/ref-type&gt;&lt;contributors&gt;&lt;authors&gt;&lt;author&gt;Berlin, G. S.&lt;/author&gt;&lt;author&gt;Hollander, E.&lt;/author&gt;&lt;/authors&gt;&lt;/contributors&gt;&lt;auth-address&gt;Autism and Obsessive-Compulsive Spectrum Program, Albert Einstein College of Medicine &amp;amp; Montefiore Medical Center, Bronx, New York, USA.&lt;/auth-address&gt;&lt;titles&gt;&lt;title&gt;Compulsivity, impulsivity, and the DSM-5 process&lt;/title&gt;&lt;secondary-title&gt;CNS Spectr&lt;/secondary-title&gt;&lt;alt-title&gt;CNS spectrums&lt;/alt-title&gt;&lt;/titles&gt;&lt;periodical&gt;&lt;full-title&gt;CNS Spectr&lt;/full-title&gt;&lt;abbr-1&gt;CNS spectrums&lt;/abbr-1&gt;&lt;/periodical&gt;&lt;alt-periodical&gt;&lt;full-title&gt;CNS Spectr&lt;/full-title&gt;&lt;abbr-1&gt;CNS spectrums&lt;/abbr-1&gt;&lt;/alt-periodical&gt;&lt;pages&gt;62-8&lt;/pages&gt;&lt;volume&gt;19&lt;/volume&gt;&lt;number&gt;1&lt;/number&gt;&lt;edition&gt;2013/11/16&lt;/edition&gt;&lt;keywords&gt;&lt;keyword&gt;Animals&lt;/keyword&gt;&lt;keyword&gt;Compulsive Behavior/*classification/psychology&lt;/keyword&gt;&lt;keyword&gt;*Diagnostic and Statistical Manual of Mental Disorders&lt;/keyword&gt;&lt;keyword&gt;Humans&lt;/keyword&gt;&lt;keyword&gt;Impulsive Behavior/*classification/psychology&lt;/keyword&gt;&lt;keyword&gt;International Classification of Diseases&lt;/keyword&gt;&lt;keyword&gt;Obsessive-Compulsive Disorder/classification/psychology&lt;/keyword&gt;&lt;/keywords&gt;&lt;dates&gt;&lt;year&gt;2014&lt;/year&gt;&lt;pub-dates&gt;&lt;date&gt;Feb&lt;/date&gt;&lt;/pub-dates&gt;&lt;/dates&gt;&lt;isbn&gt;1092-8529 (Print)&amp;#xD;1092-8529&lt;/isbn&gt;&lt;accession-num&gt;24229702&lt;/accession-num&gt;&lt;urls&gt;&lt;/urls&gt;&lt;electronic-resource-num&gt;10.1017/s1092852913000722&lt;/electronic-resource-num&gt;&lt;remote-database-provider&gt;NLM&lt;/remote-database-provider&gt;&lt;language&gt;eng&lt;/language&gt;&lt;/record&gt;&lt;/Cite&gt;&lt;/EndNote&gt;</w:instrText>
      </w:r>
      <w:r w:rsidR="00CC23F9">
        <w:fldChar w:fldCharType="separate"/>
      </w:r>
      <w:r w:rsidR="00B05C3E" w:rsidRPr="00B05C3E">
        <w:rPr>
          <w:noProof/>
          <w:vertAlign w:val="superscript"/>
        </w:rPr>
        <w:t>20</w:t>
      </w:r>
      <w:r w:rsidR="00CC23F9">
        <w:fldChar w:fldCharType="end"/>
      </w:r>
      <w:r w:rsidR="00E57336">
        <w:t xml:space="preserve">; </w:t>
      </w:r>
      <w:r w:rsidR="007371D8">
        <w:t xml:space="preserve">and that </w:t>
      </w:r>
      <w:r w:rsidR="008D5A73">
        <w:t xml:space="preserve">increased </w:t>
      </w:r>
      <w:r w:rsidR="00380A52" w:rsidRPr="00952189">
        <w:t>HD</w:t>
      </w:r>
      <w:r w:rsidR="006478B5">
        <w:t xml:space="preserve"> and</w:t>
      </w:r>
      <w:r w:rsidR="00380A52" w:rsidRPr="00952189">
        <w:t xml:space="preserve"> BDD</w:t>
      </w:r>
      <w:r w:rsidR="00754D93">
        <w:t xml:space="preserve"> </w:t>
      </w:r>
      <w:r w:rsidR="00902452" w:rsidRPr="00952189">
        <w:t>symptoms</w:t>
      </w:r>
      <w:r w:rsidR="005F01E8">
        <w:t xml:space="preserve"> </w:t>
      </w:r>
      <w:r w:rsidR="008D5A73">
        <w:t xml:space="preserve">severity </w:t>
      </w:r>
      <w:r w:rsidR="005F01E8">
        <w:t xml:space="preserve">would more likely to </w:t>
      </w:r>
      <w:r w:rsidR="002D2DAC">
        <w:t>originate from</w:t>
      </w:r>
      <w:r w:rsidR="005F01E8" w:rsidRPr="00952189">
        <w:t xml:space="preserve"> </w:t>
      </w:r>
      <w:r w:rsidR="00F636EA">
        <w:t xml:space="preserve">a </w:t>
      </w:r>
      <w:r w:rsidR="005F01E8" w:rsidRPr="00952189">
        <w:t>“compulsive-impulsive” cluster</w:t>
      </w:r>
      <w:r w:rsidR="002D2DAC">
        <w:t xml:space="preserve"> (as </w:t>
      </w:r>
      <w:r w:rsidR="0044154C">
        <w:t xml:space="preserve">many of the typical </w:t>
      </w:r>
      <w:r w:rsidR="0044154C" w:rsidRPr="0044154C">
        <w:t xml:space="preserve">symptoms of </w:t>
      </w:r>
      <w:r w:rsidR="00F636EA">
        <w:t>these disorder</w:t>
      </w:r>
      <w:r w:rsidR="00506C87">
        <w:t>s</w:t>
      </w:r>
      <w:r w:rsidR="00F636EA">
        <w:t xml:space="preserve"> </w:t>
      </w:r>
      <w:r w:rsidR="0044154C" w:rsidRPr="0044154C">
        <w:t>may be construed as poor impulse control</w:t>
      </w:r>
      <w:r w:rsidR="0044154C">
        <w:t>)</w:t>
      </w:r>
      <w:r w:rsidR="00C64D5A">
        <w:t xml:space="preserve">. Importantly, we </w:t>
      </w:r>
      <w:r w:rsidR="001B3FD2">
        <w:t xml:space="preserve">also </w:t>
      </w:r>
      <w:r w:rsidR="00C64D5A">
        <w:t>predicted that the association between BDD and HD symptoms and the compulsive-impulsive cluster</w:t>
      </w:r>
      <w:r w:rsidR="002145CE">
        <w:t xml:space="preserve"> </w:t>
      </w:r>
      <w:r w:rsidR="001B3FD2">
        <w:t>would be independent</w:t>
      </w:r>
      <w:r w:rsidR="002145CE">
        <w:t xml:space="preserve"> of the lower insight or psychotic-like</w:t>
      </w:r>
      <w:r w:rsidR="0055384A">
        <w:t>/schizotypal</w:t>
      </w:r>
      <w:r w:rsidR="002145CE">
        <w:t xml:space="preserve"> </w:t>
      </w:r>
      <w:r w:rsidR="0055384A">
        <w:t xml:space="preserve">features </w:t>
      </w:r>
      <w:r w:rsidR="001B3FD2">
        <w:t xml:space="preserve">that </w:t>
      </w:r>
      <w:r w:rsidR="006478B5">
        <w:t>are</w:t>
      </w:r>
      <w:r w:rsidR="00C17E88">
        <w:t xml:space="preserve"> </w:t>
      </w:r>
      <w:r w:rsidR="001B3FD2">
        <w:t>frequently reported in individuals with these</w:t>
      </w:r>
      <w:r w:rsidR="002145CE">
        <w:t xml:space="preserve"> </w:t>
      </w:r>
      <w:r w:rsidR="002145CE" w:rsidRPr="001B3FD2">
        <w:t>conditions</w:t>
      </w:r>
      <w:r w:rsidR="00C64D5A" w:rsidRPr="001B3FD2">
        <w:t>.</w:t>
      </w:r>
      <w:r w:rsidR="00CC23F9">
        <w:t xml:space="preserve"> </w:t>
      </w:r>
      <w:r w:rsidR="00CC23F9">
        <w:fldChar w:fldCharType="begin">
          <w:fldData xml:space="preserve">PEVuZE5vdGU+PENpdGU+PEF1dGhvcj5Lb2dhbjwvQXV0aG9yPjxZZWFyPjIwMjA8L1llYXI+PFJl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MzI4LTM0MDwvcGFnZXM+PHZvbHVtZT4yNzM8L3ZvbHVtZT48ZWRpdGlvbj4yMDIw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</w:fldData>
        </w:fldChar>
      </w:r>
      <w:r w:rsidR="00B05C3E">
        <w:instrText xml:space="preserve"> ADDIN EN.CITE </w:instrText>
      </w:r>
      <w:r w:rsidR="00B05C3E">
        <w:fldChar w:fldCharType="begin">
          <w:fldData xml:space="preserve">PEVuZE5vdGU+PENpdGU+PEF1dGhvcj5Lb2dhbjwvQXV0aG9yPjxZZWFyPjIwMjA8L1llYXI+PFJl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MzI4LTM0MDwvcGFnZXM+PHZvbHVtZT4yNzM8L3ZvbHVtZT48ZWRpdGlvbj4yMDIw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</w:fldData>
        </w:fldChar>
      </w:r>
      <w:r w:rsidR="00B05C3E">
        <w:instrText xml:space="preserve"> ADDIN EN.CITE.DATA </w:instrText>
      </w:r>
      <w:r w:rsidR="00B05C3E">
        <w:fldChar w:fldCharType="end"/>
      </w:r>
      <w:r w:rsidR="00CC23F9">
        <w:fldChar w:fldCharType="separate"/>
      </w:r>
      <w:r w:rsidR="00B05C3E" w:rsidRPr="00B05C3E">
        <w:rPr>
          <w:noProof/>
          <w:vertAlign w:val="superscript"/>
        </w:rPr>
        <w:t>21</w:t>
      </w:r>
      <w:r w:rsidR="00CC23F9">
        <w:fldChar w:fldCharType="end"/>
      </w:r>
      <w:r w:rsidR="005D5CAF">
        <w:t xml:space="preserve"> </w:t>
      </w:r>
    </w:p>
    <w:p w14:paraId="128C2588" w14:textId="77777777" w:rsidR="007021D0" w:rsidRDefault="007021D0">
      <w:pPr>
        <w:rPr>
          <w:b/>
        </w:rPr>
      </w:pPr>
    </w:p>
    <w:p w14:paraId="5B05F6EF" w14:textId="53C6F404" w:rsidR="00E76E06" w:rsidRDefault="00E76E06">
      <w:pPr>
        <w:rPr>
          <w:b/>
        </w:rPr>
      </w:pPr>
      <w:r>
        <w:rPr>
          <w:b/>
        </w:rPr>
        <w:t>METHODS</w:t>
      </w:r>
    </w:p>
    <w:p w14:paraId="4390A7F0" w14:textId="77777777" w:rsidR="00E76E06" w:rsidRDefault="00E76E06">
      <w:pPr>
        <w:rPr>
          <w:b/>
        </w:rPr>
      </w:pPr>
    </w:p>
    <w:p w14:paraId="78604D80" w14:textId="77777777" w:rsidR="00671757" w:rsidRDefault="00671757" w:rsidP="00671757">
      <w:pPr>
        <w:rPr>
          <w:b/>
          <w:i/>
        </w:rPr>
      </w:pPr>
      <w:r w:rsidRPr="005C7281">
        <w:rPr>
          <w:b/>
          <w:i/>
        </w:rPr>
        <w:t>Participants</w:t>
      </w:r>
    </w:p>
    <w:p w14:paraId="218A2ED3" w14:textId="77777777" w:rsidR="00671757" w:rsidRDefault="00671757" w:rsidP="00671757">
      <w:pPr>
        <w:rPr>
          <w:b/>
          <w:i/>
        </w:rPr>
      </w:pPr>
    </w:p>
    <w:p w14:paraId="4D3309ED" w14:textId="7C8DC857" w:rsidR="00671757" w:rsidRDefault="00671757" w:rsidP="00671757">
      <w:r>
        <w:t xml:space="preserve">Adult </w:t>
      </w:r>
      <w:r w:rsidRPr="00FB53C4">
        <w:t xml:space="preserve">participants </w:t>
      </w:r>
      <w:r>
        <w:t xml:space="preserve">(≥ 18 years of age) </w:t>
      </w:r>
      <w:r w:rsidRPr="00FB53C4">
        <w:t>were recruited</w:t>
      </w:r>
      <w:r>
        <w:t xml:space="preserve"> for this cross-sectional study</w:t>
      </w:r>
      <w:r w:rsidRPr="00FB53C4">
        <w:t xml:space="preserve"> through Amazon Mechanical Turk (an American online crowdsourcing </w:t>
      </w:r>
      <w:r>
        <w:t>platform</w:t>
      </w:r>
      <w:r w:rsidRPr="00FB53C4">
        <w:t xml:space="preserve">). </w:t>
      </w:r>
      <w:r>
        <w:t xml:space="preserve">The advertisement for the study was made available to all workers on the platform who resided in the United States, were over the age of 18, and had English as their first language or learnt English before the age of 7 (as all questionnaires were in English). </w:t>
      </w:r>
      <w:r w:rsidR="001B3FD2">
        <w:t>The study was advertised as an investigation on the relationship between day-to-day behaviors,</w:t>
      </w:r>
      <w:r w:rsidR="001B3FD2" w:rsidRPr="001B3FD2">
        <w:t xml:space="preserve"> lifestyle, life experiences and wellbeing. </w:t>
      </w:r>
      <w:r w:rsidR="00506C87">
        <w:t>I</w:t>
      </w:r>
      <w:r>
        <w:t>nterested participants were directed to a Qualtrics-based series of questionnaires</w:t>
      </w:r>
      <w:r w:rsidR="006478B5">
        <w:t xml:space="preserve">, </w:t>
      </w:r>
      <w:r>
        <w:t xml:space="preserve">where informed consent was given. </w:t>
      </w:r>
    </w:p>
    <w:p w14:paraId="3A10A88F" w14:textId="77777777" w:rsidR="00671757" w:rsidRDefault="00671757" w:rsidP="00671757"/>
    <w:p w14:paraId="2C1F3929" w14:textId="23F135EF" w:rsidR="00671757" w:rsidRPr="00FB53C4" w:rsidRDefault="00671757" w:rsidP="00671757">
      <w:r>
        <w:t>The survey took approximately 90 minutes to complete, after which time participants received a code to be entered in</w:t>
      </w:r>
      <w:r w:rsidR="00506C87">
        <w:t xml:space="preserve"> the</w:t>
      </w:r>
      <w:r>
        <w:t xml:space="preserve"> Mechanical Turk website to be reimbursed US$15. </w:t>
      </w:r>
      <w:r w:rsidRPr="00704922">
        <w:t>Participants could leave the survey and come bac</w:t>
      </w:r>
      <w:r>
        <w:t xml:space="preserve">k within 24 hours to complete it. Yet, to maximize the validity of the survey results, individuals could not </w:t>
      </w:r>
      <w:r>
        <w:lastRenderedPageBreak/>
        <w:t xml:space="preserve">attempt the survey twice. </w:t>
      </w:r>
      <w:r w:rsidRPr="00FB53C4">
        <w:t>All study procedures were carried out in accordance with the Declaration of Helsinki</w:t>
      </w:r>
      <w:r>
        <w:t>, and participants provided informed consent</w:t>
      </w:r>
      <w:r w:rsidRPr="00FB53C4">
        <w:t>. The Monash University Human Research Ethics Committee ethically reviewed and approved the study.</w:t>
      </w:r>
    </w:p>
    <w:p w14:paraId="68A07AF4" w14:textId="77777777" w:rsidR="00464F80" w:rsidRDefault="00464F80" w:rsidP="00671757">
      <w:pPr>
        <w:rPr>
          <w:b/>
          <w:i/>
        </w:rPr>
      </w:pPr>
    </w:p>
    <w:p w14:paraId="7AF7697E" w14:textId="77777777" w:rsidR="00671757" w:rsidRDefault="00671757" w:rsidP="00671757">
      <w:pPr>
        <w:rPr>
          <w:b/>
          <w:i/>
        </w:rPr>
      </w:pPr>
      <w:r w:rsidRPr="005C7281">
        <w:rPr>
          <w:b/>
          <w:i/>
        </w:rPr>
        <w:t>Assessment</w:t>
      </w:r>
    </w:p>
    <w:p w14:paraId="691BF7C0" w14:textId="77777777" w:rsidR="00915DA3" w:rsidRDefault="00915DA3" w:rsidP="00671757"/>
    <w:p w14:paraId="70FC6FB7" w14:textId="0EA212B8" w:rsidR="00915DA3" w:rsidRDefault="00DB7CDB" w:rsidP="00671757">
      <w:r>
        <w:t xml:space="preserve">Compulsivity </w:t>
      </w:r>
    </w:p>
    <w:p w14:paraId="72F35885" w14:textId="77777777" w:rsidR="00434518" w:rsidRDefault="00434518" w:rsidP="00671757"/>
    <w:p w14:paraId="29868420" w14:textId="7E486B66" w:rsidR="00CC23F9" w:rsidRDefault="00434518" w:rsidP="00671757">
      <w:r>
        <w:t>The CHI</w:t>
      </w:r>
      <w:r w:rsidR="003C2B5C">
        <w:t>-</w:t>
      </w:r>
      <w:r>
        <w:t xml:space="preserve">T is </w:t>
      </w:r>
      <w:r w:rsidR="008C7EAE">
        <w:t>a self-report</w:t>
      </w:r>
      <w:r w:rsidR="0004047F" w:rsidRPr="0004047F">
        <w:t xml:space="preserve"> scale </w:t>
      </w:r>
      <w:r w:rsidR="008C7EAE">
        <w:t>t</w:t>
      </w:r>
      <w:r w:rsidR="00DB7CDB">
        <w:t>hat</w:t>
      </w:r>
      <w:r w:rsidR="008C7EAE">
        <w:t xml:space="preserve"> covers the </w:t>
      </w:r>
      <w:r w:rsidR="0004047F" w:rsidRPr="0004047F">
        <w:t>compulsivity</w:t>
      </w:r>
      <w:r w:rsidR="008C7EAE">
        <w:t xml:space="preserve"> construct with 15 broad statements</w:t>
      </w:r>
      <w:r w:rsidR="003C2B5C">
        <w:t xml:space="preserve"> to which subjects agree/disagree in different levels</w:t>
      </w:r>
      <w:r w:rsidR="008C7EAE">
        <w:t>, such as</w:t>
      </w:r>
      <w:r w:rsidR="00CE72D1">
        <w:t xml:space="preserve"> preference for more immediately rewarding activities, and the need for completion</w:t>
      </w:r>
      <w:r w:rsidR="00CC23F9">
        <w:t xml:space="preserve"> </w:t>
      </w:r>
      <w:r w:rsidR="00CC23F9">
        <w:fldChar w:fldCharType="begin">
          <w:fldData xml:space="preserve">PEVuZE5vdGU+PENpdGU+PEF1dGhvcj5DaGFtYmVybGFpbjwvQXV0aG9yPjxZZWFyPjIwMTg8L1ll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</w:fldData>
        </w:fldChar>
      </w:r>
      <w:r w:rsidR="00B05C3E">
        <w:instrText xml:space="preserve"> ADDIN EN.CITE </w:instrText>
      </w:r>
      <w:r w:rsidR="00B05C3E">
        <w:fldChar w:fldCharType="begin">
          <w:fldData xml:space="preserve">PEVuZE5vdGU+PENpdGU+PEF1dGhvcj5DaGFtYmVybGFpbjwvQXV0aG9yPjxZZWFyPjIwMTg8L1ll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</w:fldData>
        </w:fldChar>
      </w:r>
      <w:r w:rsidR="00B05C3E">
        <w:instrText xml:space="preserve"> ADDIN EN.CITE.DATA </w:instrText>
      </w:r>
      <w:r w:rsidR="00B05C3E">
        <w:fldChar w:fldCharType="end"/>
      </w:r>
      <w:r w:rsidR="00CC23F9">
        <w:fldChar w:fldCharType="separate"/>
      </w:r>
      <w:r w:rsidR="00B05C3E" w:rsidRPr="00B05C3E">
        <w:rPr>
          <w:noProof/>
          <w:vertAlign w:val="superscript"/>
        </w:rPr>
        <w:t>22</w:t>
      </w:r>
      <w:r w:rsidR="00CC23F9">
        <w:fldChar w:fldCharType="end"/>
      </w:r>
      <w:r w:rsidR="00CE72D1">
        <w:t xml:space="preserve"> </w:t>
      </w:r>
      <w:r w:rsidR="00DB7CDB">
        <w:t xml:space="preserve">Response to each item ranges </w:t>
      </w:r>
      <w:r w:rsidR="00502583" w:rsidRPr="0004047F">
        <w:t>from strongly disagree (0) to strongly agree (3).</w:t>
      </w:r>
      <w:r w:rsidR="00502583">
        <w:t xml:space="preserve"> </w:t>
      </w:r>
      <w:r w:rsidR="00DB7CDB">
        <w:t>Total scores range from 0 to 45</w:t>
      </w:r>
      <w:r w:rsidR="00C17E88">
        <w:t xml:space="preserve"> with higher scores indicating higher compulsivity</w:t>
      </w:r>
      <w:r w:rsidR="00DB7CDB">
        <w:t xml:space="preserve">. </w:t>
      </w:r>
      <w:r w:rsidR="003C2B5C">
        <w:t>A</w:t>
      </w:r>
      <w:r w:rsidR="00CE72D1">
        <w:t>n initial</w:t>
      </w:r>
      <w:r w:rsidR="003C2B5C">
        <w:t xml:space="preserve"> factor</w:t>
      </w:r>
      <w:r w:rsidR="00CE72D1">
        <w:t xml:space="preserve"> analysis</w:t>
      </w:r>
      <w:r w:rsidR="003C2B5C">
        <w:t xml:space="preserve"> study indicated the presence</w:t>
      </w:r>
      <w:r w:rsidR="003C2B5C" w:rsidRPr="003C2B5C">
        <w:t xml:space="preserve"> of one</w:t>
      </w:r>
      <w:r w:rsidR="003C2B5C">
        <w:t xml:space="preserve"> factor</w:t>
      </w:r>
      <w:r w:rsidR="003C2B5C" w:rsidRPr="003C2B5C">
        <w:t xml:space="preserve"> related </w:t>
      </w:r>
      <w:r w:rsidR="003C2B5C">
        <w:t>to reward</w:t>
      </w:r>
      <w:r w:rsidR="00C17E88">
        <w:t>-</w:t>
      </w:r>
      <w:r w:rsidR="00841497">
        <w:t>seeking/</w:t>
      </w:r>
      <w:r w:rsidR="003C2B5C" w:rsidRPr="003C2B5C">
        <w:t xml:space="preserve">need for perfection, and </w:t>
      </w:r>
      <w:r w:rsidR="00841497">
        <w:t>another</w:t>
      </w:r>
      <w:r w:rsidR="003C2B5C">
        <w:t xml:space="preserve"> related to the</w:t>
      </w:r>
      <w:r w:rsidR="003C2B5C" w:rsidRPr="003C2B5C">
        <w:t xml:space="preserve"> anxiolytic/soothing features of compulsivity</w:t>
      </w:r>
      <w:r w:rsidR="003C2B5C">
        <w:t>. For the purposes of the present study, only the total CHI-T score was used. The CHI-T has shown excellent psychometric properties.</w:t>
      </w:r>
      <w:r w:rsidR="00CC23F9">
        <w:t xml:space="preserve"> </w:t>
      </w:r>
      <w:r w:rsidR="00CC23F9">
        <w:fldChar w:fldCharType="begin">
          <w:fldData xml:space="preserve">PEVuZE5vdGU+PENpdGU+PEF1dGhvcj5DaGFtYmVybGFpbjwvQXV0aG9yPjxZZWFyPjIwMTg8L1ll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</w:fldData>
        </w:fldChar>
      </w:r>
      <w:r w:rsidR="00B05C3E">
        <w:instrText xml:space="preserve"> ADDIN EN.CITE </w:instrText>
      </w:r>
      <w:r w:rsidR="00B05C3E">
        <w:fldChar w:fldCharType="begin">
          <w:fldData xml:space="preserve">PEVuZE5vdGU+PENpdGU+PEF1dGhvcj5DaGFtYmVybGFpbjwvQXV0aG9yPjxZZWFyPjIwMTg8L1ll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</w:fldData>
        </w:fldChar>
      </w:r>
      <w:r w:rsidR="00B05C3E">
        <w:instrText xml:space="preserve"> ADDIN EN.CITE.DATA </w:instrText>
      </w:r>
      <w:r w:rsidR="00B05C3E">
        <w:fldChar w:fldCharType="end"/>
      </w:r>
      <w:r w:rsidR="00CC23F9">
        <w:fldChar w:fldCharType="separate"/>
      </w:r>
      <w:r w:rsidR="00B05C3E" w:rsidRPr="00B05C3E">
        <w:rPr>
          <w:noProof/>
          <w:vertAlign w:val="superscript"/>
        </w:rPr>
        <w:t>22</w:t>
      </w:r>
      <w:r w:rsidR="00CC23F9">
        <w:fldChar w:fldCharType="end"/>
      </w:r>
      <w:r w:rsidR="003C2B5C">
        <w:t xml:space="preserve"> </w:t>
      </w:r>
    </w:p>
    <w:p w14:paraId="1F768A5C" w14:textId="77777777" w:rsidR="00671757" w:rsidRDefault="00671757" w:rsidP="00671757"/>
    <w:p w14:paraId="0D167D58" w14:textId="13BB1973" w:rsidR="00464C8C" w:rsidRDefault="00464C8C" w:rsidP="00671757">
      <w:r>
        <w:t>Impulsivity</w:t>
      </w:r>
    </w:p>
    <w:p w14:paraId="156BF290" w14:textId="77777777" w:rsidR="00161E82" w:rsidRDefault="00161E82" w:rsidP="00671757"/>
    <w:p w14:paraId="0BDFC775" w14:textId="2A893CF2" w:rsidR="00943D82" w:rsidRDefault="007E09DB" w:rsidP="00671757">
      <w:r w:rsidRPr="007E09DB">
        <w:t>The Barratt Impulsivity Scale (BI</w:t>
      </w:r>
      <w:r w:rsidR="00371E72">
        <w:t>S-11) is a 30</w:t>
      </w:r>
      <w:r w:rsidR="003F03AA">
        <w:t>-</w:t>
      </w:r>
      <w:r w:rsidR="00371E72">
        <w:t>item self-report</w:t>
      </w:r>
      <w:r w:rsidRPr="007E09DB">
        <w:t xml:space="preserve"> scale that measure</w:t>
      </w:r>
      <w:r w:rsidR="00371E72">
        <w:t>s</w:t>
      </w:r>
      <w:r w:rsidRPr="007E09DB">
        <w:t xml:space="preserve"> trait impulsivity, i.e. the individual</w:t>
      </w:r>
      <w:r w:rsidR="00A34774">
        <w:t>’s</w:t>
      </w:r>
      <w:r w:rsidRPr="007E09DB">
        <w:t xml:space="preserve"> tendency to think and behave impulsively across a range of situations</w:t>
      </w:r>
      <w:r w:rsidR="00CC23F9">
        <w:t xml:space="preserve"> </w:t>
      </w:r>
      <w:r w:rsidR="00CC23F9">
        <w:fldChar w:fldCharType="begin"/>
      </w:r>
      <w:r w:rsidR="00B05C3E">
        <w:instrText xml:space="preserve"> ADDIN EN.CITE &lt;EndNote&gt;&lt;Cite&gt;&lt;Author&gt;Patton&lt;/Author&gt;&lt;Year&gt;1995&lt;/Year&gt;&lt;RecNum&gt;108&lt;/RecNum&gt;&lt;DisplayText&gt;&lt;style face="superscript"&gt;23&lt;/style&gt;&lt;/DisplayText&gt;&lt;record&gt;&lt;rec-number&gt;108&lt;/rec-number&gt;&lt;foreign-keys&gt;&lt;key app="EN" db-id="srfr9tzelfvzplexew85t0vnf0f2fx9z222e" timestamp="1608345030"&gt;108&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 Clin Psychol&lt;/secondary-title&gt;&lt;alt-title&gt;Journal of clinical psychology&lt;/alt-title&gt;&lt;/titles&gt;&lt;periodical&gt;&lt;full-title&gt;J Clin Psychol&lt;/full-title&gt;&lt;abbr-1&gt;Journal of clinical psychology&lt;/abbr-1&gt;&lt;/periodical&gt;&lt;alt-periodical&gt;&lt;full-title&gt;J Clin Psychol&lt;/full-title&gt;&lt;abbr-1&gt;Journal of clinical psychology&lt;/abbr-1&gt;&lt;/alt-periodical&gt;&lt;pages&gt;768-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lt;/isbn&gt;&lt;accession-num&gt;8778124&lt;/accession-num&gt;&lt;urls&gt;&lt;/urls&gt;&lt;electronic-resource-num&gt;10.1002/1097-4679(199511)51:6&amp;lt;768::aid-jclp2270510607&amp;gt;3.0.co;2-1&lt;/electronic-resource-num&gt;&lt;remote-database-provider&gt;NLM&lt;/remote-database-provider&gt;&lt;language&gt;eng&lt;/language&gt;&lt;/record&gt;&lt;/Cite&gt;&lt;/EndNote&gt;</w:instrText>
      </w:r>
      <w:r w:rsidR="00CC23F9">
        <w:fldChar w:fldCharType="separate"/>
      </w:r>
      <w:r w:rsidR="00B05C3E" w:rsidRPr="00B05C3E">
        <w:rPr>
          <w:noProof/>
          <w:vertAlign w:val="superscript"/>
        </w:rPr>
        <w:t>23</w:t>
      </w:r>
      <w:r w:rsidR="00CC23F9">
        <w:fldChar w:fldCharType="end"/>
      </w:r>
      <w:r w:rsidRPr="007E09DB">
        <w:t xml:space="preserve">. The </w:t>
      </w:r>
      <w:r w:rsidR="00506C87">
        <w:t>participant</w:t>
      </w:r>
      <w:r w:rsidR="00506C87" w:rsidRPr="007E09DB">
        <w:t xml:space="preserve"> </w:t>
      </w:r>
      <w:r w:rsidRPr="007E09DB">
        <w:t xml:space="preserve">must assess whether each item </w:t>
      </w:r>
      <w:r w:rsidR="003C6CB4">
        <w:t xml:space="preserve">(e.g. “I plan tasks carefully”) </w:t>
      </w:r>
      <w:r w:rsidRPr="007E09DB">
        <w:t>applies to him/her and rate them according to a Likert scale ra</w:t>
      </w:r>
      <w:r w:rsidR="00BF4F0A">
        <w:t>n</w:t>
      </w:r>
      <w:r w:rsidRPr="007E09DB">
        <w:t>ging from 1 (rarely or never) to 4 (almost always/always). The scale to</w:t>
      </w:r>
      <w:r w:rsidR="00A34774">
        <w:t>tal score ranges from 0 to 120</w:t>
      </w:r>
      <w:r w:rsidR="00BF4F0A">
        <w:t>, with a higher score indicating greater impulsivity</w:t>
      </w:r>
      <w:r w:rsidR="00A34774">
        <w:t xml:space="preserve">. </w:t>
      </w:r>
      <w:r w:rsidR="00371E72">
        <w:t>Although the BIS-11 has subscales addressing motor, attentional, and non-planning impulsivities, we were specifically interested in the BIS-11 total scores</w:t>
      </w:r>
      <w:r w:rsidR="00A40B00">
        <w:t xml:space="preserve"> to maintain simplicity of the statistical models and clarity of interpretation</w:t>
      </w:r>
      <w:r w:rsidRPr="007E09DB">
        <w:t xml:space="preserve">. </w:t>
      </w:r>
      <w:r w:rsidR="00371E72">
        <w:t>The BIS-11 has shown appropriate psychometric properties</w:t>
      </w:r>
      <w:r w:rsidR="00CC23F9">
        <w:t xml:space="preserve"> </w:t>
      </w:r>
      <w:r w:rsidR="00BF281B">
        <w:fldChar w:fldCharType="begin"/>
      </w:r>
      <w:r w:rsidR="00B05C3E">
        <w:instrText xml:space="preserve"> ADDIN EN.CITE &lt;EndNote&gt;&lt;Cite&gt;&lt;Author&gt;Stanford&lt;/Author&gt;&lt;Year&gt;2009&lt;/Year&gt;&lt;RecNum&gt;137&lt;/RecNum&gt;&lt;DisplayText&gt;&lt;style face="superscript"&gt;24&lt;/style&gt;&lt;/DisplayText&gt;&lt;record&gt;&lt;rec-number&gt;137&lt;/rec-number&gt;&lt;foreign-keys&gt;&lt;key app="EN" db-id="srfr9tzelfvzplexew85t0vnf0f2fx9z222e" timestamp="1608345138"&gt;137&lt;/key&gt;&lt;/foreign-keys&gt;&lt;ref-type name="Journal Article"&gt;17&lt;/ref-type&gt;&lt;contributors&gt;&lt;authors&gt;&lt;author&gt;Stanford, Matthew S.&lt;/author&gt;&lt;author&gt;Mathias, Charles W.&lt;/author&gt;&lt;author&gt;Dougherty, Donald M.&lt;/author&gt;&lt;author&gt;Lake, Sarah L.&lt;/author&gt;&lt;author&gt;Anderson, Nathaniel E.&lt;/author&gt;&lt;author&gt;Patton, Jim H.&lt;/author&gt;&lt;/authors&gt;&lt;/contributors&gt;&lt;titles&gt;&lt;title&gt;Fifty years of the Barratt Impulsiveness Scale: An update and review&lt;/title&gt;&lt;secondary-title&gt;Personality and Individual Differences&lt;/secondary-title&gt;&lt;/titles&gt;&lt;periodical&gt;&lt;full-title&gt;Personality and Individual Differences&lt;/full-title&gt;&lt;/periodical&gt;&lt;pages&gt;385-395&lt;/pages&gt;&lt;volume&gt;47&lt;/volume&gt;&lt;number&gt;5&lt;/number&gt;&lt;keywords&gt;&lt;keyword&gt;Impulsiveness&lt;/keyword&gt;&lt;keyword&gt;Impulse control&lt;/keyword&gt;&lt;keyword&gt;BIS-11&lt;/keyword&gt;&lt;/keywords&gt;&lt;dates&gt;&lt;year&gt;2009&lt;/year&gt;&lt;pub-dates&gt;&lt;date&gt;2009/10/01/&lt;/date&gt;&lt;/pub-dates&gt;&lt;/dates&gt;&lt;isbn&gt;0191-8869&lt;/isbn&gt;&lt;urls&gt;&lt;related-urls&gt;&lt;url&gt;http://www.sciencedirect.com/science/article/pii/S0191886909001639&lt;/url&gt;&lt;/related-urls&gt;&lt;/urls&gt;&lt;electronic-resource-num&gt;https://doi.org/10.1016/j.paid.2009.04.008&lt;/electronic-resource-num&gt;&lt;/record&gt;&lt;/Cite&gt;&lt;/EndNote&gt;</w:instrText>
      </w:r>
      <w:r w:rsidR="00BF281B">
        <w:fldChar w:fldCharType="separate"/>
      </w:r>
      <w:r w:rsidR="00B05C3E" w:rsidRPr="00B05C3E">
        <w:rPr>
          <w:noProof/>
          <w:vertAlign w:val="superscript"/>
        </w:rPr>
        <w:t>24</w:t>
      </w:r>
      <w:r w:rsidR="00BF281B">
        <w:fldChar w:fldCharType="end"/>
      </w:r>
      <w:r w:rsidRPr="007E09DB">
        <w:t>.</w:t>
      </w:r>
    </w:p>
    <w:p w14:paraId="22F3900C" w14:textId="77777777" w:rsidR="00943D82" w:rsidRDefault="00943D82" w:rsidP="00671757"/>
    <w:p w14:paraId="21A6B0E2" w14:textId="77777777" w:rsidR="00671757" w:rsidRPr="009E650E" w:rsidRDefault="00671757" w:rsidP="00671757">
      <w:r>
        <w:t>Obsessive-Compulsive Symptoms</w:t>
      </w:r>
    </w:p>
    <w:p w14:paraId="12DC9031" w14:textId="77777777" w:rsidR="00671757" w:rsidRPr="00857342" w:rsidRDefault="00671757" w:rsidP="00671757"/>
    <w:p w14:paraId="32946338" w14:textId="527E2DCE" w:rsidR="00671757" w:rsidRDefault="00671757" w:rsidP="00671757">
      <w:r w:rsidRPr="00757CA4">
        <w:t>The Dimensional Obsessive-Compulsive Scale (DOCS) is a 20-item self-report questionnaire that evaluates the severity of</w:t>
      </w:r>
      <w:r w:rsidR="007F7D20">
        <w:t xml:space="preserve"> the</w:t>
      </w:r>
      <w:r w:rsidRPr="00757CA4">
        <w:t xml:space="preserve"> four </w:t>
      </w:r>
      <w:r w:rsidR="007F7D20" w:rsidRPr="00757CA4">
        <w:t xml:space="preserve">most reliably replicated </w:t>
      </w:r>
      <w:r w:rsidRPr="00757CA4">
        <w:t xml:space="preserve">dimensions of OCD symptoms including contamination, fear of harm, unacceptable thoughts, and symmetry. For each symptom dimension, five different features (time spent, avoidance, distress, interference and control) are assessed and measured on a scale </w:t>
      </w:r>
      <w:r w:rsidR="00861785">
        <w:t xml:space="preserve">ranging </w:t>
      </w:r>
      <w:r w:rsidRPr="00757CA4">
        <w:t xml:space="preserve">from 0 to 4 </w:t>
      </w:r>
      <w:r w:rsidR="007B3657">
        <w:fldChar w:fldCharType="begin">
          <w:fldData xml:space="preserve">PEVuZE5vdGU+PENpdGU+PEF1dGhvcj5BYnJhbW93aXR6PC9BdXRob3I+PFllYXI+MjAxMDwvWWVh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</w:fldData>
        </w:fldChar>
      </w:r>
      <w:r w:rsidR="00B05C3E">
        <w:instrText xml:space="preserve"> ADDIN EN.CITE </w:instrText>
      </w:r>
      <w:r w:rsidR="00B05C3E">
        <w:fldChar w:fldCharType="begin">
          <w:fldData xml:space="preserve">PEVuZE5vdGU+PENpdGU+PEF1dGhvcj5BYnJhbW93aXR6PC9BdXRob3I+PFllYXI+MjAxMDwvWWVh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</w:fldData>
        </w:fldChar>
      </w:r>
      <w:r w:rsidR="00B05C3E">
        <w:instrText xml:space="preserve"> ADDIN EN.CITE.DATA </w:instrText>
      </w:r>
      <w:r w:rsidR="00B05C3E">
        <w:fldChar w:fldCharType="end"/>
      </w:r>
      <w:r w:rsidR="007B3657">
        <w:fldChar w:fldCharType="separate"/>
      </w:r>
      <w:r w:rsidR="00B05C3E" w:rsidRPr="00B05C3E">
        <w:rPr>
          <w:noProof/>
          <w:vertAlign w:val="superscript"/>
        </w:rPr>
        <w:t>25</w:t>
      </w:r>
      <w:r w:rsidR="007B3657">
        <w:fldChar w:fldCharType="end"/>
      </w:r>
      <w:r w:rsidRPr="009E650E">
        <w:t>.</w:t>
      </w:r>
      <w:r w:rsidRPr="00857342">
        <w:t xml:space="preserve"> Subscale scores are obtained by summ</w:t>
      </w:r>
      <w:r w:rsidRPr="001D157E">
        <w:t>ing the five items</w:t>
      </w:r>
      <w:r w:rsidRPr="00757CA4">
        <w:t xml:space="preserve"> of each subscale (range = 0-20), which are summed to obtain total score (range = 0-80)</w:t>
      </w:r>
      <w:r w:rsidR="007B3657">
        <w:t xml:space="preserve"> </w:t>
      </w:r>
      <w:r w:rsidR="007B3657">
        <w:fldChar w:fldCharType="begin">
          <w:fldData xml:space="preserve">PEVuZE5vdGU+PENpdGU+PEF1dGhvcj5BYnJhbW93aXR6PC9BdXRob3I+PFllYXI+MjAxMDwvWWVh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</w:fldData>
        </w:fldChar>
      </w:r>
      <w:r w:rsidR="00B05C3E">
        <w:instrText xml:space="preserve"> ADDIN EN.CITE </w:instrText>
      </w:r>
      <w:r w:rsidR="00B05C3E">
        <w:fldChar w:fldCharType="begin">
          <w:fldData xml:space="preserve">PEVuZE5vdGU+PENpdGU+PEF1dGhvcj5BYnJhbW93aXR6PC9BdXRob3I+PFllYXI+MjAxMDwvWWVh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</w:fldData>
        </w:fldChar>
      </w:r>
      <w:r w:rsidR="00B05C3E">
        <w:instrText xml:space="preserve"> ADDIN EN.CITE.DATA </w:instrText>
      </w:r>
      <w:r w:rsidR="00B05C3E">
        <w:fldChar w:fldCharType="end"/>
      </w:r>
      <w:r w:rsidR="007B3657">
        <w:fldChar w:fldCharType="separate"/>
      </w:r>
      <w:r w:rsidR="00B05C3E" w:rsidRPr="00B05C3E">
        <w:rPr>
          <w:noProof/>
          <w:vertAlign w:val="superscript"/>
        </w:rPr>
        <w:t>25</w:t>
      </w:r>
      <w:r w:rsidR="007B3657">
        <w:fldChar w:fldCharType="end"/>
      </w:r>
      <w:r w:rsidR="00861785">
        <w:t xml:space="preserve">, with a higher score indicating more severe </w:t>
      </w:r>
      <w:r w:rsidR="002B7D44">
        <w:t xml:space="preserve">OCD </w:t>
      </w:r>
      <w:r w:rsidR="00861785">
        <w:t>symptoms.</w:t>
      </w:r>
      <w:r w:rsidRPr="00857342">
        <w:t xml:space="preserve"> </w:t>
      </w:r>
      <w:r w:rsidR="00A40B00">
        <w:t xml:space="preserve">Initial </w:t>
      </w:r>
      <w:r w:rsidR="000028C5">
        <w:t>regression models</w:t>
      </w:r>
      <w:r w:rsidR="00A40B00">
        <w:t xml:space="preserve"> </w:t>
      </w:r>
      <w:r w:rsidR="007B3657">
        <w:t>considered the total DOC</w:t>
      </w:r>
      <w:r w:rsidR="000028C5">
        <w:t xml:space="preserve">S scores. </w:t>
      </w:r>
      <w:r w:rsidRPr="00857342">
        <w:t>The DOCS has demonstrated excellent psychometric characteristics.</w:t>
      </w:r>
      <w:r w:rsidRPr="00757CA4">
        <w:t xml:space="preserve"> The DOCS’s cut-off score is 21.</w:t>
      </w:r>
    </w:p>
    <w:p w14:paraId="01AF36C3" w14:textId="77777777" w:rsidR="00671757" w:rsidRDefault="00671757" w:rsidP="00671757"/>
    <w:p w14:paraId="57772538" w14:textId="77777777" w:rsidR="00643673" w:rsidRDefault="00643673" w:rsidP="00671757"/>
    <w:p w14:paraId="5B652EFC" w14:textId="13FC773D" w:rsidR="00671757" w:rsidRPr="00757CA4" w:rsidRDefault="00671757" w:rsidP="00671757">
      <w:r>
        <w:t>Body Dysmorphic Symptoms</w:t>
      </w:r>
    </w:p>
    <w:p w14:paraId="53C85B54" w14:textId="77777777" w:rsidR="00671757" w:rsidRPr="00757CA4" w:rsidRDefault="00671757" w:rsidP="00671757"/>
    <w:p w14:paraId="486480EE" w14:textId="67C5F754" w:rsidR="00671757" w:rsidRDefault="00671757" w:rsidP="00671757">
      <w:r w:rsidRPr="00757CA4">
        <w:t xml:space="preserve">The Appearance Anxiety Inventory (AAI) is a 10-item self-report tool to quantify the severity </w:t>
      </w:r>
      <w:r>
        <w:t xml:space="preserve">of </w:t>
      </w:r>
      <w:r w:rsidRPr="00757CA4">
        <w:t>the</w:t>
      </w:r>
      <w:r>
        <w:t xml:space="preserve"> </w:t>
      </w:r>
      <w:r w:rsidRPr="00757CA4">
        <w:t xml:space="preserve">responses to a distorted body image, particularly avoidance behavior </w:t>
      </w:r>
      <w:r w:rsidRPr="00757CA4">
        <w:lastRenderedPageBreak/>
        <w:t>and threat monitoring (e.g. “I compare aspects of my appearance to others”)</w:t>
      </w:r>
      <w:r w:rsidRPr="00857342">
        <w:t>.</w:t>
      </w:r>
      <w:r w:rsidR="007B3657">
        <w:t xml:space="preserve"> </w:t>
      </w:r>
      <w:r w:rsidR="007B3657">
        <w:fldChar w:fldCharType="begin">
          <w:fldData xml:space="preserve">PEVuZE5vdGU+PENpdGU+PEF1dGhvcj5WZWFsZTwvQXV0aG9yPjxZZWFyPjIwMTQ8L1llYXI+PFJl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</w:fldData>
        </w:fldChar>
      </w:r>
      <w:r w:rsidR="00B05C3E">
        <w:instrText xml:space="preserve"> ADDIN EN.CITE </w:instrText>
      </w:r>
      <w:r w:rsidR="00B05C3E">
        <w:fldChar w:fldCharType="begin">
          <w:fldData xml:space="preserve">PEVuZE5vdGU+PENpdGU+PEF1dGhvcj5WZWFsZTwvQXV0aG9yPjxZZWFyPjIwMTQ8L1llYXI+PFJl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</w:fldData>
        </w:fldChar>
      </w:r>
      <w:r w:rsidR="00B05C3E">
        <w:instrText xml:space="preserve"> ADDIN EN.CITE.DATA </w:instrText>
      </w:r>
      <w:r w:rsidR="00B05C3E">
        <w:fldChar w:fldCharType="end"/>
      </w:r>
      <w:r w:rsidR="007B3657">
        <w:fldChar w:fldCharType="separate"/>
      </w:r>
      <w:r w:rsidR="00B05C3E" w:rsidRPr="00B05C3E">
        <w:rPr>
          <w:noProof/>
          <w:vertAlign w:val="superscript"/>
        </w:rPr>
        <w:t>26</w:t>
      </w:r>
      <w:r w:rsidR="007B3657">
        <w:fldChar w:fldCharType="end"/>
      </w:r>
      <w:r w:rsidRPr="00857342">
        <w:t xml:space="preserve"> Participants are asked to </w:t>
      </w:r>
      <w:r>
        <w:t>select</w:t>
      </w:r>
      <w:r w:rsidRPr="00857342">
        <w:t xml:space="preserve"> </w:t>
      </w:r>
      <w:r w:rsidRPr="00757CA4">
        <w:t xml:space="preserve">the </w:t>
      </w:r>
      <w:r>
        <w:t>response</w:t>
      </w:r>
      <w:r w:rsidRPr="00757CA4">
        <w:t xml:space="preserve"> that best describes the way they felt about the appearance of a specific feature over the past week, with responses to each item </w:t>
      </w:r>
      <w:r w:rsidRPr="00A3204C">
        <w:t>ranging from 0 (not at all) to 4 (all the time)</w:t>
      </w:r>
      <w:r w:rsidR="007B3657" w:rsidRPr="00A3204C">
        <w:t xml:space="preserve">. </w:t>
      </w:r>
      <w:r w:rsidR="007B3657" w:rsidRPr="00A3204C">
        <w:fldChar w:fldCharType="begin">
          <w:fldData xml:space="preserve">PEVuZE5vdGU+PENpdGU+PEF1dGhvcj5WZWFsZTwvQXV0aG9yPjxZZWFyPjIwMTQ8L1llYXI+PFJl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</w:fldData>
        </w:fldChar>
      </w:r>
      <w:r w:rsidR="00B05C3E" w:rsidRPr="00A3204C">
        <w:instrText xml:space="preserve"> ADDIN EN.CITE </w:instrText>
      </w:r>
      <w:r w:rsidR="00B05C3E" w:rsidRPr="00A3204C">
        <w:fldChar w:fldCharType="begin">
          <w:fldData xml:space="preserve">PEVuZE5vdGU+PENpdGU+PEF1dGhvcj5WZWFsZTwvQXV0aG9yPjxZZWFyPjIwMTQ8L1llYXI+PFJl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</w:fldData>
        </w:fldChar>
      </w:r>
      <w:r w:rsidR="00B05C3E" w:rsidRPr="00A3204C">
        <w:instrText xml:space="preserve"> ADDIN EN.CITE.DATA </w:instrText>
      </w:r>
      <w:r w:rsidR="00B05C3E" w:rsidRPr="00A3204C">
        <w:fldChar w:fldCharType="end"/>
      </w:r>
      <w:r w:rsidR="007B3657" w:rsidRPr="00A3204C">
        <w:fldChar w:fldCharType="separate"/>
      </w:r>
      <w:r w:rsidR="00B05C3E" w:rsidRPr="00A3204C">
        <w:rPr>
          <w:noProof/>
          <w:vertAlign w:val="superscript"/>
        </w:rPr>
        <w:t>26</w:t>
      </w:r>
      <w:r w:rsidR="007B3657" w:rsidRPr="00A3204C">
        <w:fldChar w:fldCharType="end"/>
      </w:r>
      <w:r w:rsidRPr="00A3204C">
        <w:t xml:space="preserve"> The total score is the sum of all responses</w:t>
      </w:r>
      <w:r w:rsidR="00643673" w:rsidRPr="00A3204C">
        <w:t xml:space="preserve"> </w:t>
      </w:r>
      <w:r w:rsidR="00643673" w:rsidRPr="00957373">
        <w:t xml:space="preserve">(ranging from </w:t>
      </w:r>
      <w:r w:rsidR="00A3204C" w:rsidRPr="00957373">
        <w:t>0</w:t>
      </w:r>
      <w:r w:rsidR="00643673" w:rsidRPr="00957373">
        <w:t xml:space="preserve"> to </w:t>
      </w:r>
      <w:r w:rsidR="00A3204C" w:rsidRPr="00957373">
        <w:t>40</w:t>
      </w:r>
      <w:r w:rsidR="00643673" w:rsidRPr="00957373">
        <w:t>)</w:t>
      </w:r>
      <w:r w:rsidRPr="00957373">
        <w:t>.</w:t>
      </w:r>
      <w:r w:rsidRPr="00A3204C">
        <w:t xml:space="preserve"> The AAI has demonstrated appropriate psychometric characteristics</w:t>
      </w:r>
      <w:r w:rsidR="007B3657">
        <w:t xml:space="preserve">. </w:t>
      </w:r>
      <w:r w:rsidR="007B3657">
        <w:fldChar w:fldCharType="begin">
          <w:fldData xml:space="preserve">PEVuZE5vdGU+PENpdGU+PEF1dGhvcj5WZWFsZTwvQXV0aG9yPjxZZWFyPjIwMTQ8L1llYXI+PFJl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</w:fldData>
        </w:fldChar>
      </w:r>
      <w:r w:rsidR="00B05C3E">
        <w:instrText xml:space="preserve"> ADDIN EN.CITE </w:instrText>
      </w:r>
      <w:r w:rsidR="00B05C3E">
        <w:fldChar w:fldCharType="begin">
          <w:fldData xml:space="preserve">PEVuZE5vdGU+PENpdGU+PEF1dGhvcj5WZWFsZTwvQXV0aG9yPjxZZWFyPjIwMTQ8L1llYXI+PFJl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</w:fldData>
        </w:fldChar>
      </w:r>
      <w:r w:rsidR="00B05C3E">
        <w:instrText xml:space="preserve"> ADDIN EN.CITE.DATA </w:instrText>
      </w:r>
      <w:r w:rsidR="00B05C3E">
        <w:fldChar w:fldCharType="end"/>
      </w:r>
      <w:r w:rsidR="007B3657">
        <w:fldChar w:fldCharType="separate"/>
      </w:r>
      <w:r w:rsidR="00B05C3E" w:rsidRPr="00B05C3E">
        <w:rPr>
          <w:noProof/>
          <w:vertAlign w:val="superscript"/>
        </w:rPr>
        <w:t>26</w:t>
      </w:r>
      <w:r w:rsidR="007B3657">
        <w:fldChar w:fldCharType="end"/>
      </w:r>
      <w:r w:rsidRPr="001D157E">
        <w:t xml:space="preserve"> </w:t>
      </w:r>
      <w:r w:rsidRPr="00857342">
        <w:t xml:space="preserve">The AAI’s cut-off score </w:t>
      </w:r>
      <w:r>
        <w:t xml:space="preserve">for BDD </w:t>
      </w:r>
      <w:r w:rsidRPr="00857342">
        <w:t xml:space="preserve">is 19. </w:t>
      </w:r>
    </w:p>
    <w:p w14:paraId="52B2F504" w14:textId="77777777" w:rsidR="00671757" w:rsidRDefault="00671757" w:rsidP="00671757"/>
    <w:p w14:paraId="366E6A07" w14:textId="77777777" w:rsidR="00671757" w:rsidRPr="00857342" w:rsidRDefault="00671757" w:rsidP="00671757">
      <w:r>
        <w:t>Hoarding Symptoms</w:t>
      </w:r>
    </w:p>
    <w:p w14:paraId="44E664A3" w14:textId="77777777" w:rsidR="00671757" w:rsidRPr="00757CA4" w:rsidRDefault="00671757" w:rsidP="00671757"/>
    <w:p w14:paraId="55AF8FBD" w14:textId="5A7BF72C" w:rsidR="00671757" w:rsidRDefault="00671757" w:rsidP="00671757">
      <w:r w:rsidRPr="00757CA4">
        <w:t>The Hoarding Rating Scale-Self Report (HRS-SR) is a six-item instrument based on the original interview</w:t>
      </w:r>
      <w:r w:rsidRPr="00857342">
        <w:t>.</w:t>
      </w:r>
      <w:r w:rsidR="007B3657">
        <w:t xml:space="preserve"> </w:t>
      </w:r>
      <w:r w:rsidR="007B3657">
        <w:fldChar w:fldCharType="begin">
          <w:fldData xml:space="preserve">PEVuZE5vdGU+PENpdGU+PEF1dGhvcj5Ub2xpbjwvQXV0aG9yPjxZZWFyPjIwMTA8L1llYXI+PFJl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AwLTExPC9wYWdl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</w:fldData>
        </w:fldChar>
      </w:r>
      <w:r w:rsidR="00180116">
        <w:instrText xml:space="preserve"> ADDIN EN.CITE </w:instrText>
      </w:r>
      <w:r w:rsidR="00180116">
        <w:fldChar w:fldCharType="begin">
          <w:fldData xml:space="preserve">PEVuZE5vdGU+PENpdGU+PEF1dGhvcj5Ub2xpbjwvQXV0aG9yPjxZZWFyPjIwMTA8L1llYXI+PFJl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AwLTExPC9wYWdl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</w:fldData>
        </w:fldChar>
      </w:r>
      <w:r w:rsidR="00180116">
        <w:instrText xml:space="preserve"> ADDIN EN.CITE.DATA </w:instrText>
      </w:r>
      <w:r w:rsidR="00180116">
        <w:fldChar w:fldCharType="end"/>
      </w:r>
      <w:r w:rsidR="007B3657">
        <w:fldChar w:fldCharType="separate"/>
      </w:r>
      <w:r w:rsidR="00180116" w:rsidRPr="00180116">
        <w:rPr>
          <w:noProof/>
          <w:vertAlign w:val="superscript"/>
        </w:rPr>
        <w:t>27,28</w:t>
      </w:r>
      <w:r w:rsidR="007B3657">
        <w:fldChar w:fldCharType="end"/>
      </w:r>
      <w:r w:rsidRPr="00857342" w:rsidDel="00E60D10">
        <w:t xml:space="preserve"> </w:t>
      </w:r>
      <w:r w:rsidRPr="00857342">
        <w:t xml:space="preserve">The HRS-SR </w:t>
      </w:r>
      <w:r w:rsidRPr="001D157E">
        <w:t>evaluates severity of clutter, difficulty discarding, excessive acquisition, distress</w:t>
      </w:r>
      <w:r w:rsidRPr="00042E3C">
        <w:t>, and impairment</w:t>
      </w:r>
      <w:r w:rsidR="007B3657" w:rsidRPr="00042E3C">
        <w:t>.</w:t>
      </w:r>
      <w:r w:rsidR="007B3657" w:rsidRPr="00042E3C">
        <w:fldChar w:fldCharType="begin">
          <w:fldData xml:space="preserve">PEVuZE5vdGU+PENpdGU+PEF1dGhvcj5Ub2xpbjwvQXV0aG9yPjxZZWFyPjIwMDg8L1llYXI+PFJl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</w:fldData>
        </w:fldChar>
      </w:r>
      <w:r w:rsidR="00B05C3E" w:rsidRPr="00042E3C">
        <w:instrText xml:space="preserve"> ADDIN EN.CITE </w:instrText>
      </w:r>
      <w:r w:rsidR="00B05C3E" w:rsidRPr="00042E3C">
        <w:fldChar w:fldCharType="begin">
          <w:fldData xml:space="preserve">PEVuZE5vdGU+PENpdGU+PEF1dGhvcj5Ub2xpbjwvQXV0aG9yPjxZZWFyPjIwMDg8L1llYXI+PFJl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</w:fldData>
        </w:fldChar>
      </w:r>
      <w:r w:rsidR="00B05C3E" w:rsidRPr="00042E3C">
        <w:instrText xml:space="preserve"> ADDIN EN.CITE.DATA </w:instrText>
      </w:r>
      <w:r w:rsidR="00B05C3E" w:rsidRPr="00042E3C">
        <w:fldChar w:fldCharType="end"/>
      </w:r>
      <w:r w:rsidR="007B3657" w:rsidRPr="00042E3C">
        <w:fldChar w:fldCharType="separate"/>
      </w:r>
      <w:r w:rsidR="00B05C3E" w:rsidRPr="00042E3C">
        <w:rPr>
          <w:noProof/>
          <w:vertAlign w:val="superscript"/>
        </w:rPr>
        <w:t>28</w:t>
      </w:r>
      <w:r w:rsidR="007B3657" w:rsidRPr="00042E3C">
        <w:fldChar w:fldCharType="end"/>
      </w:r>
      <w:r w:rsidRPr="00042E3C">
        <w:t xml:space="preserve"> Each item (structured as questions) can generate scores ranging from 0 (none) to 8 (extreme). Total scores include the summation of all responses</w:t>
      </w:r>
      <w:r w:rsidR="00B741E5" w:rsidRPr="00042E3C">
        <w:t>, ranging fro</w:t>
      </w:r>
      <w:r w:rsidR="00042E3C" w:rsidRPr="00042E3C">
        <w:t xml:space="preserve">m 0 </w:t>
      </w:r>
      <w:r w:rsidR="00B741E5" w:rsidRPr="00042E3C">
        <w:t>to</w:t>
      </w:r>
      <w:r w:rsidR="00042E3C" w:rsidRPr="00042E3C">
        <w:t xml:space="preserve"> 40. </w:t>
      </w:r>
      <w:r w:rsidRPr="00042E3C">
        <w:t>The HRS</w:t>
      </w:r>
      <w:r w:rsidRPr="00757CA4">
        <w:t>-SF has demonstrated adequate psychometrics properties</w:t>
      </w:r>
      <w:r w:rsidR="007B3657">
        <w:t xml:space="preserve">. </w:t>
      </w:r>
      <w:r w:rsidR="007B3657">
        <w:fldChar w:fldCharType="begin">
          <w:fldData xml:space="preserve">PEVuZE5vdGU+PENpdGU+PEF1dGhvcj5Ub2xpbjwvQXV0aG9yPjxZZWFyPjIwMDg8L1llYXI+PFJl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</w:fldData>
        </w:fldChar>
      </w:r>
      <w:r w:rsidR="00B05C3E">
        <w:instrText xml:space="preserve"> ADDIN EN.CITE </w:instrText>
      </w:r>
      <w:r w:rsidR="00B05C3E">
        <w:fldChar w:fldCharType="begin">
          <w:fldData xml:space="preserve">PEVuZE5vdGU+PENpdGU+PEF1dGhvcj5Ub2xpbjwvQXV0aG9yPjxZZWFyPjIwMDg8L1llYXI+PFJl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</w:fldData>
        </w:fldChar>
      </w:r>
      <w:r w:rsidR="00B05C3E">
        <w:instrText xml:space="preserve"> ADDIN EN.CITE.DATA </w:instrText>
      </w:r>
      <w:r w:rsidR="00B05C3E">
        <w:fldChar w:fldCharType="end"/>
      </w:r>
      <w:r w:rsidR="007B3657">
        <w:fldChar w:fldCharType="separate"/>
      </w:r>
      <w:r w:rsidR="00B05C3E" w:rsidRPr="00B05C3E">
        <w:rPr>
          <w:noProof/>
          <w:vertAlign w:val="superscript"/>
        </w:rPr>
        <w:t>28</w:t>
      </w:r>
      <w:r w:rsidR="007B3657">
        <w:fldChar w:fldCharType="end"/>
      </w:r>
      <w:r w:rsidRPr="00757CA4">
        <w:t xml:space="preserve"> </w:t>
      </w:r>
      <w:r w:rsidRPr="00857342">
        <w:t xml:space="preserve">Sensitivity and specificity analyses indicate that the </w:t>
      </w:r>
      <w:r w:rsidRPr="001D157E">
        <w:t>HRS</w:t>
      </w:r>
      <w:r w:rsidR="003C32F4">
        <w:t>-SR</w:t>
      </w:r>
      <w:r w:rsidRPr="001D157E">
        <w:t xml:space="preserve"> ha</w:t>
      </w:r>
      <w:r w:rsidRPr="00757CA4">
        <w:t>s a total clinical cutoff score of 14</w:t>
      </w:r>
      <w:r w:rsidRPr="009E650E">
        <w:t>.</w:t>
      </w:r>
      <w:r w:rsidR="007B3657">
        <w:t xml:space="preserve"> </w:t>
      </w:r>
      <w:r w:rsidR="00B17C47">
        <w:fldChar w:fldCharType="begin"/>
      </w:r>
      <w:r w:rsidR="00B05C3E">
        <w:instrText xml:space="preserve"> ADDIN EN.CITE &lt;EndNote&gt;&lt;Cite&gt;&lt;Author&gt;Tolin&lt;/Author&gt;&lt;Year&gt;2010&lt;/Year&gt;&lt;RecNum&gt;112&lt;/RecNum&gt;&lt;DisplayText&gt;&lt;style face="superscript"&gt;27&lt;/style&gt;&lt;/DisplayText&gt;&lt;record&gt;&lt;rec-number&gt;112&lt;/rec-number&gt;&lt;foreign-keys&gt;&lt;key app="EN" db-id="srfr9tzelfvzplexew85t0vnf0f2fx9z222e" timestamp="1608345030"&gt;112&lt;/key&gt;&lt;/foreign-keys&gt;&lt;ref-type name="Journal Article"&gt;17&lt;/ref-type&gt;&lt;contributors&gt;&lt;authors&gt;&lt;author&gt;Tolin, D. F.&lt;/author&gt;&lt;author&gt;Frost, R. O.&lt;/author&gt;&lt;author&gt;Steketee, G.&lt;/author&gt;&lt;/authors&gt;&lt;/contributors&gt;&lt;auth-address&gt;Institute of Living, Anxiety Disorders Center, Hartford, CT 06106, USA. dtolin@harthosp.org&lt;/auth-address&gt;&lt;titles&gt;&lt;title&gt;A brief interview for assessing compulsive hoarding: the Hoarding Rating Scale-Interview&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47-52&lt;/pages&gt;&lt;volume&gt;178&lt;/volume&gt;&lt;number&gt;1&lt;/number&gt;&lt;edition&gt;2010/05/11&lt;/edition&gt;&lt;keywords&gt;&lt;keyword&gt;Adult&lt;/keyword&gt;&lt;keyword&gt;Aged&lt;/keyword&gt;&lt;keyword&gt;Female&lt;/keyword&gt;&lt;keyword&gt;Hoarding Disorder/*diagnosis&lt;/keyword&gt;&lt;keyword&gt;Humans&lt;/keyword&gt;&lt;keyword&gt;Interview, Psychological/*methods&lt;/keyword&gt;&lt;keyword&gt;Male&lt;/keyword&gt;&lt;keyword&gt;Middle Aged&lt;/keyword&gt;&lt;keyword&gt;Obsessive-Compulsive Disorder/*diagnosis&lt;/keyword&gt;&lt;keyword&gt;*Psychiatric Status Rating Scales&lt;/keyword&gt;&lt;keyword&gt;Reproducibility of Results&lt;/keyword&gt;&lt;keyword&gt;Young Adult&lt;/keyword&gt;&lt;/keywords&gt;&lt;dates&gt;&lt;year&gt;2010&lt;/year&gt;&lt;pub-dates&gt;&lt;date&gt;Jun 30&lt;/date&gt;&lt;/pub-dates&gt;&lt;/dates&gt;&lt;isbn&gt;0165-1781 (Print)&amp;#xD;0165-1781&lt;/isbn&gt;&lt;accession-num&gt;20452042&lt;/accession-num&gt;&lt;urls&gt;&lt;/urls&gt;&lt;custom2&gt;PMC2914137&lt;/custom2&gt;&lt;custom6&gt;NIHMS115669&lt;/custom6&gt;&lt;electronic-resource-num&gt;10.1016/j.psychres.2009.05.001&lt;/electronic-resource-num&gt;&lt;remote-database-provider&gt;NLM&lt;/remote-database-provider&gt;&lt;language&gt;eng&lt;/language&gt;&lt;/record&gt;&lt;/Cite&gt;&lt;/EndNote&gt;</w:instrText>
      </w:r>
      <w:r w:rsidR="00B17C47">
        <w:fldChar w:fldCharType="separate"/>
      </w:r>
      <w:r w:rsidR="00B05C3E" w:rsidRPr="00B05C3E">
        <w:rPr>
          <w:noProof/>
          <w:vertAlign w:val="superscript"/>
        </w:rPr>
        <w:t>27</w:t>
      </w:r>
      <w:r w:rsidR="00B17C47">
        <w:fldChar w:fldCharType="end"/>
      </w:r>
    </w:p>
    <w:p w14:paraId="6F3F4943" w14:textId="77777777" w:rsidR="00464C8C" w:rsidRDefault="00464C8C" w:rsidP="00671757"/>
    <w:p w14:paraId="2C182B61" w14:textId="77777777" w:rsidR="00671757" w:rsidRPr="009E650E" w:rsidRDefault="00671757" w:rsidP="00671757">
      <w:r>
        <w:t>Hair pulling</w:t>
      </w:r>
    </w:p>
    <w:p w14:paraId="3644E442" w14:textId="77777777" w:rsidR="00671757" w:rsidRPr="00857342" w:rsidRDefault="00671757" w:rsidP="00671757"/>
    <w:p w14:paraId="0BF57E6A" w14:textId="4280C335" w:rsidR="00671757" w:rsidRDefault="00671757" w:rsidP="00671757">
      <w:r w:rsidRPr="001D157E">
        <w:t xml:space="preserve">The Massachusetts General Hospital Hairpulling </w:t>
      </w:r>
      <w:r w:rsidRPr="00757CA4">
        <w:t>Scale (MGHHS</w:t>
      </w:r>
      <w:r w:rsidR="00B17C47">
        <w:t xml:space="preserve">) </w:t>
      </w:r>
      <w:r w:rsidR="00B17C47">
        <w:fldChar w:fldCharType="begin"/>
      </w:r>
      <w:r w:rsidR="00B05C3E">
        <w:instrText xml:space="preserve"> ADDIN EN.CITE &lt;EndNote&gt;&lt;Cite&gt;&lt;Author&gt;Keuthen&lt;/Author&gt;&lt;Year&gt;1995&lt;/Year&gt;&lt;RecNum&gt;113&lt;/RecNum&gt;&lt;DisplayText&gt;&lt;style face="superscript"&gt;29&lt;/style&gt;&lt;/DisplayText&gt;&lt;record&gt;&lt;rec-number&gt;113&lt;/rec-number&gt;&lt;foreign-keys&gt;&lt;key app="EN" db-id="srfr9tzelfvzplexew85t0vnf0f2fx9z222e" timestamp="1608345030"&gt;113&lt;/key&gt;&lt;/foreign-keys&gt;&lt;ref-type name="Journal Article"&gt;17&lt;/ref-type&gt;&lt;contributors&gt;&lt;authors&gt;&lt;author&gt;Keuthen, N. J.&lt;/author&gt;&lt;author&gt;O&amp;apos;Sullivan, R. L.&lt;/author&gt;&lt;author&gt;Ricciardi, J. N.&lt;/author&gt;&lt;author&gt;Shera, D.&lt;/author&gt;&lt;author&gt;Savage, C. R.&lt;/author&gt;&lt;author&gt;Borgmann, A. S.&lt;/author&gt;&lt;author&gt;Jenike, M. A.&lt;/author&gt;&lt;author&gt;Baer, L.&lt;/author&gt;&lt;/authors&gt;&lt;/contributors&gt;&lt;auth-address&gt;Massachusetts General Hospital, Charlestown, Mass 02129, USA.&lt;/auth-address&gt;&lt;titles&gt;&lt;title&gt;The Massachusetts General Hospital (MGH) Hairpulling Scale: 1. development and factor analyses&lt;/title&gt;&lt;secondary-title&gt;Psychother Psychosom&lt;/secondary-title&gt;&lt;alt-title&gt;Psychotherapy and psychosomatics&lt;/alt-title&gt;&lt;/titles&gt;&lt;periodical&gt;&lt;full-title&gt;Psychother Psychosom&lt;/full-title&gt;&lt;abbr-1&gt;Psychotherapy and psychosomatics&lt;/abbr-1&gt;&lt;/periodical&gt;&lt;alt-periodical&gt;&lt;full-title&gt;Psychother Psychosom&lt;/full-title&gt;&lt;abbr-1&gt;Psychotherapy and psychosomatics&lt;/abbr-1&gt;&lt;/alt-periodical&gt;&lt;pages&gt;141-5&lt;/pages&gt;&lt;volume&gt;64&lt;/volume&gt;&lt;number&gt;3-4&lt;/number&gt;&lt;edition&gt;1995/01/01&lt;/edition&gt;&lt;keywords&gt;&lt;keyword&gt;Adult&lt;/keyword&gt;&lt;keyword&gt;Factor Analysis, Statistical&lt;/keyword&gt;&lt;keyword&gt;Female&lt;/keyword&gt;&lt;keyword&gt;Hospitals, General&lt;/keyword&gt;&lt;keyword&gt;Humans&lt;/keyword&gt;&lt;keyword&gt;Male&lt;/keyword&gt;&lt;keyword&gt;Massachusetts&lt;/keyword&gt;&lt;keyword&gt;Predictive Value of Tests&lt;/keyword&gt;&lt;keyword&gt;Psychological Tests&lt;/keyword&gt;&lt;keyword&gt;Severity of Illness Index&lt;/keyword&gt;&lt;keyword&gt;Surveys and Questionnaires&lt;/keyword&gt;&lt;keyword&gt;Trichotillomania/*diagnosis&lt;/keyword&gt;&lt;/keywords&gt;&lt;dates&gt;&lt;year&gt;1995&lt;/year&gt;&lt;/dates&gt;&lt;isbn&gt;0033-3190 (Print)&amp;#xD;0033-3190&lt;/isbn&gt;&lt;accession-num&gt;8657844&lt;/accession-num&gt;&lt;urls&gt;&lt;/urls&gt;&lt;electronic-resource-num&gt;10.1159/000289003&lt;/electronic-resource-num&gt;&lt;remote-database-provider&gt;NLM&lt;/remote-database-provider&gt;&lt;language&gt;eng&lt;/language&gt;&lt;/record&gt;&lt;/Cite&gt;&lt;/EndNote&gt;</w:instrText>
      </w:r>
      <w:r w:rsidR="00B17C47">
        <w:fldChar w:fldCharType="separate"/>
      </w:r>
      <w:r w:rsidR="00B05C3E" w:rsidRPr="00B05C3E">
        <w:rPr>
          <w:noProof/>
          <w:vertAlign w:val="superscript"/>
        </w:rPr>
        <w:t>29</w:t>
      </w:r>
      <w:r w:rsidR="00B17C47">
        <w:fldChar w:fldCharType="end"/>
      </w:r>
      <w:r w:rsidRPr="00757CA4">
        <w:t xml:space="preserve"> </w:t>
      </w:r>
      <w:r w:rsidRPr="00857342">
        <w:t xml:space="preserve">is a seven-item self-report </w:t>
      </w:r>
      <w:r w:rsidRPr="00757CA4">
        <w:t xml:space="preserve">instrument that quantifies the severity of hair pulling in the previous week by assessing urges to pull hair, time spent pulling, perceived control, and distress associated with pulling. In the MGHHS, each item is scored on a 5-point </w:t>
      </w:r>
      <w:r w:rsidR="00E32157">
        <w:t>Likert-</w:t>
      </w:r>
      <w:r w:rsidRPr="00757CA4">
        <w:t>scale from 0 (no symptoms) to 4 (severe symptoms). Items scores are summed to produce a total score (range 0 to 28)</w:t>
      </w:r>
      <w:r w:rsidR="00E32157">
        <w:t xml:space="preserve">, with a higher score indicating greater severity of </w:t>
      </w:r>
      <w:r w:rsidR="00E75C1F">
        <w:t>hair pulling</w:t>
      </w:r>
      <w:r w:rsidRPr="00757CA4">
        <w:t xml:space="preserve"> The MGHHS has shown acceptable psychometric features</w:t>
      </w:r>
      <w:r w:rsidRPr="009E650E">
        <w:t>.</w:t>
      </w:r>
      <w:r w:rsidR="00B17C47">
        <w:t xml:space="preserve"> </w:t>
      </w:r>
      <w:r w:rsidR="00B17C47">
        <w:fldChar w:fldCharType="begin"/>
      </w:r>
      <w:r w:rsidR="00B05C3E">
        <w:instrText xml:space="preserve"> ADDIN EN.CITE &lt;EndNote&gt;&lt;Cite&gt;&lt;Author&gt;Keuthen&lt;/Author&gt;&lt;Year&gt;1995&lt;/Year&gt;&lt;RecNum&gt;113&lt;/RecNum&gt;&lt;DisplayText&gt;&lt;style face="superscript"&gt;29&lt;/style&gt;&lt;/DisplayText&gt;&lt;record&gt;&lt;rec-number&gt;113&lt;/rec-number&gt;&lt;foreign-keys&gt;&lt;key app="EN" db-id="srfr9tzelfvzplexew85t0vnf0f2fx9z222e" timestamp="1608345030"&gt;113&lt;/key&gt;&lt;/foreign-keys&gt;&lt;ref-type name="Journal Article"&gt;17&lt;/ref-type&gt;&lt;contributors&gt;&lt;authors&gt;&lt;author&gt;Keuthen, N. J.&lt;/author&gt;&lt;author&gt;O&amp;apos;Sullivan, R. L.&lt;/author&gt;&lt;author&gt;Ricciardi, J. N.&lt;/author&gt;&lt;author&gt;Shera, D.&lt;/author&gt;&lt;author&gt;Savage, C. R.&lt;/author&gt;&lt;author&gt;Borgmann, A. S.&lt;/author&gt;&lt;author&gt;Jenike, M. A.&lt;/author&gt;&lt;author&gt;Baer, L.&lt;/author&gt;&lt;/authors&gt;&lt;/contributors&gt;&lt;auth-address&gt;Massachusetts General Hospital, Charlestown, Mass 02129, USA.&lt;/auth-address&gt;&lt;titles&gt;&lt;title&gt;The Massachusetts General Hospital (MGH) Hairpulling Scale: 1. development and factor analyses&lt;/title&gt;&lt;secondary-title&gt;Psychother Psychosom&lt;/secondary-title&gt;&lt;alt-title&gt;Psychotherapy and psychosomatics&lt;/alt-title&gt;&lt;/titles&gt;&lt;periodical&gt;&lt;full-title&gt;Psychother Psychosom&lt;/full-title&gt;&lt;abbr-1&gt;Psychotherapy and psychosomatics&lt;/abbr-1&gt;&lt;/periodical&gt;&lt;alt-periodical&gt;&lt;full-title&gt;Psychother Psychosom&lt;/full-title&gt;&lt;abbr-1&gt;Psychotherapy and psychosomatics&lt;/abbr-1&gt;&lt;/alt-periodical&gt;&lt;pages&gt;141-5&lt;/pages&gt;&lt;volume&gt;64&lt;/volume&gt;&lt;number&gt;3-4&lt;/number&gt;&lt;edition&gt;1995/01/01&lt;/edition&gt;&lt;keywords&gt;&lt;keyword&gt;Adult&lt;/keyword&gt;&lt;keyword&gt;Factor Analysis, Statistical&lt;/keyword&gt;&lt;keyword&gt;Female&lt;/keyword&gt;&lt;keyword&gt;Hospitals, General&lt;/keyword&gt;&lt;keyword&gt;Humans&lt;/keyword&gt;&lt;keyword&gt;Male&lt;/keyword&gt;&lt;keyword&gt;Massachusetts&lt;/keyword&gt;&lt;keyword&gt;Predictive Value of Tests&lt;/keyword&gt;&lt;keyword&gt;Psychological Tests&lt;/keyword&gt;&lt;keyword&gt;Severity of Illness Index&lt;/keyword&gt;&lt;keyword&gt;Surveys and Questionnaires&lt;/keyword&gt;&lt;keyword&gt;Trichotillomania/*diagnosis&lt;/keyword&gt;&lt;/keywords&gt;&lt;dates&gt;&lt;year&gt;1995&lt;/year&gt;&lt;/dates&gt;&lt;isbn&gt;0033-3190 (Print)&amp;#xD;0033-3190&lt;/isbn&gt;&lt;accession-num&gt;8657844&lt;/accession-num&gt;&lt;urls&gt;&lt;/urls&gt;&lt;electronic-resource-num&gt;10.1159/000289003&lt;/electronic-resource-num&gt;&lt;remote-database-provider&gt;NLM&lt;/remote-database-provider&gt;&lt;language&gt;eng&lt;/language&gt;&lt;/record&gt;&lt;/Cite&gt;&lt;/EndNote&gt;</w:instrText>
      </w:r>
      <w:r w:rsidR="00B17C47">
        <w:fldChar w:fldCharType="separate"/>
      </w:r>
      <w:r w:rsidR="00B05C3E" w:rsidRPr="00B05C3E">
        <w:rPr>
          <w:noProof/>
          <w:vertAlign w:val="superscript"/>
        </w:rPr>
        <w:t>29</w:t>
      </w:r>
      <w:r w:rsidR="00B17C47">
        <w:fldChar w:fldCharType="end"/>
      </w:r>
      <w:r w:rsidRPr="00857342">
        <w:t xml:space="preserve"> </w:t>
      </w:r>
      <w:r w:rsidRPr="001D157E">
        <w:t>A cut-off score of 17 for clinical significance has been suggested</w:t>
      </w:r>
      <w:r w:rsidR="007F7D20">
        <w:t xml:space="preserve"> for the MSHHS</w:t>
      </w:r>
      <w:r w:rsidRPr="00857342">
        <w:t>.</w:t>
      </w:r>
      <w:r w:rsidR="003E6C96">
        <w:t xml:space="preserve"> </w:t>
      </w:r>
      <w:r w:rsidR="00B51159">
        <w:fldChar w:fldCharType="begin">
          <w:fldData xml:space="preserve">PEVuZE5vdGU+PENpdGU+PEF1dGhvcj5Tb2xsZXk8L0F1dGhvcj48WWVhcj4yMDE4PC9ZZWFyPjxS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</w:fldData>
        </w:fldChar>
      </w:r>
      <w:r w:rsidR="00B05C3E">
        <w:instrText xml:space="preserve"> ADDIN EN.CITE </w:instrText>
      </w:r>
      <w:r w:rsidR="00B05C3E">
        <w:fldChar w:fldCharType="begin">
          <w:fldData xml:space="preserve">PEVuZE5vdGU+PENpdGU+PEF1dGhvcj5Tb2xsZXk8L0F1dGhvcj48WWVhcj4yMDE4PC9ZZWFyPjxS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</w:fldData>
        </w:fldChar>
      </w:r>
      <w:r w:rsidR="00B05C3E">
        <w:instrText xml:space="preserve"> ADDIN EN.CITE.DATA </w:instrText>
      </w:r>
      <w:r w:rsidR="00B05C3E">
        <w:fldChar w:fldCharType="end"/>
      </w:r>
      <w:r w:rsidR="00B51159">
        <w:fldChar w:fldCharType="separate"/>
      </w:r>
      <w:r w:rsidR="00B05C3E" w:rsidRPr="00B05C3E">
        <w:rPr>
          <w:noProof/>
          <w:vertAlign w:val="superscript"/>
        </w:rPr>
        <w:t>30</w:t>
      </w:r>
      <w:r w:rsidR="00B51159">
        <w:fldChar w:fldCharType="end"/>
      </w:r>
      <w:r w:rsidRPr="001D157E">
        <w:t xml:space="preserve"> </w:t>
      </w:r>
    </w:p>
    <w:p w14:paraId="63FF5217" w14:textId="77777777" w:rsidR="00671757" w:rsidRDefault="00671757" w:rsidP="00671757"/>
    <w:p w14:paraId="54FD354A" w14:textId="77777777" w:rsidR="00671757" w:rsidRPr="001D157E" w:rsidRDefault="00671757" w:rsidP="00671757">
      <w:r>
        <w:t>Skin Picking</w:t>
      </w:r>
    </w:p>
    <w:p w14:paraId="10F2382B" w14:textId="77777777" w:rsidR="00671757" w:rsidRPr="00757CA4" w:rsidRDefault="00671757" w:rsidP="00671757">
      <w:pPr>
        <w:pStyle w:val="ListParagraph"/>
      </w:pPr>
    </w:p>
    <w:p w14:paraId="3461BEBA" w14:textId="0B220A48" w:rsidR="00671757" w:rsidRDefault="00671757" w:rsidP="00671757">
      <w:r w:rsidRPr="00757CA4">
        <w:t xml:space="preserve">The Skin Picking Scale-Revised </w:t>
      </w:r>
      <w:r w:rsidRPr="009E650E">
        <w:t>(SPS-R)</w:t>
      </w:r>
      <w:r w:rsidR="00B51159">
        <w:t xml:space="preserve"> </w:t>
      </w:r>
      <w:r w:rsidR="00B51159">
        <w:fldChar w:fldCharType="begin"/>
      </w:r>
      <w:r w:rsidR="00B05C3E">
        <w:instrText xml:space="preserve"> ADDIN EN.CITE &lt;EndNote&gt;&lt;Cite&gt;&lt;Author&gt;Snorrason&lt;/Author&gt;&lt;Year&gt;2012&lt;/Year&gt;&lt;RecNum&gt;138&lt;/RecNum&gt;&lt;DisplayText&gt;&lt;style face="superscript"&gt;31&lt;/style&gt;&lt;/DisplayText&gt;&lt;record&gt;&lt;rec-number&gt;138&lt;/rec-number&gt;&lt;foreign-keys&gt;&lt;key app="EN" db-id="srfr9tzelfvzplexew85t0vnf0f2fx9z222e" timestamp="1608345256"&gt;138&lt;/key&gt;&lt;/foreign-keys&gt;&lt;ref-type name="Journal Article"&gt;17&lt;/ref-type&gt;&lt;contributors&gt;&lt;authors&gt;&lt;author&gt;Snorrason, Ivar&lt;/author&gt;&lt;author&gt;Ólafsson, Ragnar P.&lt;/author&gt;&lt;author&gt;Flessner, Christopher A.&lt;/author&gt;&lt;author&gt;Keuthen, Nancy J.&lt;/author&gt;&lt;author&gt;Franklin, Martin E.&lt;/author&gt;&lt;author&gt;Woods, Douglas W.&lt;/author&gt;&lt;/authors&gt;&lt;/contributors&gt;&lt;titles&gt;&lt;title&gt;The Skin Picking Scale-Revised: Factor structure and psychometric properties&lt;/title&gt;&lt;secondary-title&gt;Journal of Obsessive-Compulsive and Related Disorders&lt;/secondary-title&gt;&lt;/titles&gt;&lt;periodical&gt;&lt;full-title&gt;Journal of Obsessive-Compulsive and Related Disorders&lt;/full-title&gt;&lt;/periodical&gt;&lt;pages&gt;133-137&lt;/pages&gt;&lt;volume&gt;1&lt;/volume&gt;&lt;number&gt;2&lt;/number&gt;&lt;keywords&gt;&lt;keyword&gt;Skin Picking Scale&lt;/keyword&gt;&lt;keyword&gt;Skin picking&lt;/keyword&gt;&lt;keyword&gt;Psychogenic excoriation&lt;/keyword&gt;&lt;keyword&gt;Validity&lt;/keyword&gt;&lt;keyword&gt;Reliability&lt;/keyword&gt;&lt;keyword&gt;Factor analysis&lt;/keyword&gt;&lt;/keywords&gt;&lt;dates&gt;&lt;year&gt;2012&lt;/year&gt;&lt;pub-dates&gt;&lt;date&gt;2012/04/01/&lt;/date&gt;&lt;/pub-dates&gt;&lt;/dates&gt;&lt;isbn&gt;2211-3649&lt;/isbn&gt;&lt;urls&gt;&lt;related-urls&gt;&lt;url&gt;http://www.sciencedirect.com/science/article/pii/S2211364912000292&lt;/url&gt;&lt;/related-urls&gt;&lt;/urls&gt;&lt;electronic-resource-num&gt;https://doi.org/10.1016/j.jocrd.2012.03.001&lt;/electronic-resource-num&gt;&lt;/record&gt;&lt;/Cite&gt;&lt;/EndNote&gt;</w:instrText>
      </w:r>
      <w:r w:rsidR="00B51159">
        <w:fldChar w:fldCharType="separate"/>
      </w:r>
      <w:r w:rsidR="00B05C3E" w:rsidRPr="00B05C3E">
        <w:rPr>
          <w:noProof/>
          <w:vertAlign w:val="superscript"/>
        </w:rPr>
        <w:t>31</w:t>
      </w:r>
      <w:r w:rsidR="00B51159">
        <w:fldChar w:fldCharType="end"/>
      </w:r>
      <w:r w:rsidRPr="00857342">
        <w:t xml:space="preserve"> </w:t>
      </w:r>
      <w:r w:rsidRPr="001D157E">
        <w:t xml:space="preserve">is an eight-item self-report </w:t>
      </w:r>
      <w:r w:rsidRPr="00757CA4">
        <w:t xml:space="preserve">instrument that quantified the severity of skin picking in the previous week by assessing urges to pick skin (frequency/intensity), time spent, control, distress, interference, avoidance, and damage associated with skin picking. </w:t>
      </w:r>
      <w:r w:rsidRPr="009E650E">
        <w:t xml:space="preserve">In the SPS-R, each item is scored on a 5-point </w:t>
      </w:r>
      <w:r w:rsidR="00ED2814">
        <w:t>Likert-</w:t>
      </w:r>
      <w:r w:rsidRPr="009E650E">
        <w:t>scale</w:t>
      </w:r>
      <w:r w:rsidR="00ED2814">
        <w:t xml:space="preserve"> ranging</w:t>
      </w:r>
      <w:r w:rsidRPr="009E650E">
        <w:t xml:space="preserve"> from 0 (no symptoms) to </w:t>
      </w:r>
      <w:r w:rsidRPr="00042E3C">
        <w:t>4 (severe symptoms). Items scores are summed to produce a total score (range 0 to 24)</w:t>
      </w:r>
      <w:r w:rsidR="00ED2814" w:rsidRPr="00042E3C">
        <w:t xml:space="preserve">, with a higher score indicating greater severity of </w:t>
      </w:r>
      <w:r w:rsidR="002B7D44" w:rsidRPr="00042E3C">
        <w:t>skin picking.</w:t>
      </w:r>
      <w:r w:rsidRPr="00042E3C">
        <w:t xml:space="preserve"> The SPS</w:t>
      </w:r>
      <w:r w:rsidR="003C32F4" w:rsidRPr="00042E3C">
        <w:t>-R</w:t>
      </w:r>
      <w:r w:rsidRPr="00042E3C">
        <w:t xml:space="preserve"> has shown acceptable psychometric features. </w:t>
      </w:r>
      <w:r w:rsidR="00B51159" w:rsidRPr="00042E3C">
        <w:fldChar w:fldCharType="begin"/>
      </w:r>
      <w:r w:rsidR="00B05C3E" w:rsidRPr="00042E3C">
        <w:instrText xml:space="preserve"> ADDIN EN.CITE &lt;EndNote&gt;&lt;Cite&gt;&lt;Author&gt;Snorrason&lt;/Author&gt;&lt;Year&gt;2012&lt;/Year&gt;&lt;RecNum&gt;138&lt;/RecNum&gt;&lt;DisplayText&gt;&lt;style face="superscript"&gt;31&lt;/style&gt;&lt;/DisplayText&gt;&lt;record&gt;&lt;rec-number&gt;138&lt;/rec-number&gt;&lt;foreign-keys&gt;&lt;key app="EN" db-id="srfr9tzelfvzplexew85t0vnf0f2fx9z222e" timestamp="1608345256"&gt;138&lt;/key&gt;&lt;/foreign-keys&gt;&lt;ref-type name="Journal Article"&gt;17&lt;/ref-type&gt;&lt;contributors&gt;&lt;authors&gt;&lt;author&gt;Snorrason, Ivar&lt;/author&gt;&lt;author&gt;Ólafsson, Ragnar P.&lt;/author&gt;&lt;author&gt;Flessner, Christopher A.&lt;/author&gt;&lt;author&gt;Keuthen, Nancy J.&lt;/author&gt;&lt;author&gt;Franklin, Martin E.&lt;/author&gt;&lt;author&gt;Woods, Douglas W.&lt;/author&gt;&lt;/authors&gt;&lt;/contributors&gt;&lt;titles&gt;&lt;title&gt;The Skin Picking Scale-Revised: Factor structure and psychometric properties&lt;/title&gt;&lt;secondary-title&gt;Journal of Obsessive-Compulsive and Related Disorders&lt;/secondary-title&gt;&lt;/titles&gt;&lt;periodical&gt;&lt;full-title&gt;Journal of Obsessive-Compulsive and Related Disorders&lt;/full-title&gt;&lt;/periodical&gt;&lt;pages&gt;133-137&lt;/pages&gt;&lt;volume&gt;1&lt;/volume&gt;&lt;number&gt;2&lt;/number&gt;&lt;keywords&gt;&lt;keyword&gt;Skin Picking Scale&lt;/keyword&gt;&lt;keyword&gt;Skin picking&lt;/keyword&gt;&lt;keyword&gt;Psychogenic excoriation&lt;/keyword&gt;&lt;keyword&gt;Validity&lt;/keyword&gt;&lt;keyword&gt;Reliability&lt;/keyword&gt;&lt;keyword&gt;Factor analysis&lt;/keyword&gt;&lt;/keywords&gt;&lt;dates&gt;&lt;year&gt;2012&lt;/year&gt;&lt;pub-dates&gt;&lt;date&gt;2012/04/01/&lt;/date&gt;&lt;/pub-dates&gt;&lt;/dates&gt;&lt;isbn&gt;2211-3649&lt;/isbn&gt;&lt;urls&gt;&lt;related-urls&gt;&lt;url&gt;http://www.sciencedirect.com/science/article/pii/S2211364912000292&lt;/url&gt;&lt;/related-urls&gt;&lt;/urls&gt;&lt;electronic-resource-num&gt;https://doi.org/10.1016/j.jocrd.2012.03.001&lt;/electronic-resource-num&gt;&lt;/record&gt;&lt;/Cite&gt;&lt;/EndNote&gt;</w:instrText>
      </w:r>
      <w:r w:rsidR="00B51159" w:rsidRPr="00042E3C">
        <w:fldChar w:fldCharType="separate"/>
      </w:r>
      <w:r w:rsidR="00B05C3E" w:rsidRPr="00042E3C">
        <w:rPr>
          <w:noProof/>
          <w:vertAlign w:val="superscript"/>
        </w:rPr>
        <w:t>31</w:t>
      </w:r>
      <w:r w:rsidR="00B51159" w:rsidRPr="00042E3C">
        <w:fldChar w:fldCharType="end"/>
      </w:r>
      <w:r w:rsidR="00042E3C">
        <w:t xml:space="preserve"> </w:t>
      </w:r>
      <w:r w:rsidRPr="00042E3C">
        <w:t>A cut-off score of 9 for clinical significance has</w:t>
      </w:r>
      <w:r w:rsidRPr="009E650E">
        <w:t xml:space="preserve"> been suggested.</w:t>
      </w:r>
      <w:r w:rsidR="00B51159">
        <w:t xml:space="preserve"> </w:t>
      </w:r>
      <w:r w:rsidR="00B51159">
        <w:fldChar w:fldCharType="begin">
          <w:fldData xml:space="preserve">PEVuZE5vdGU+PENpdGU+PEF1dGhvcj5Tb2xsZXk8L0F1dGhvcj48WWVhcj4yMDE4PC9ZZWFyPjxS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</w:fldData>
        </w:fldChar>
      </w:r>
      <w:r w:rsidR="00B05C3E">
        <w:instrText xml:space="preserve"> ADDIN EN.CITE </w:instrText>
      </w:r>
      <w:r w:rsidR="00B05C3E">
        <w:fldChar w:fldCharType="begin">
          <w:fldData xml:space="preserve">PEVuZE5vdGU+PENpdGU+PEF1dGhvcj5Tb2xsZXk8L0F1dGhvcj48WWVhcj4yMDE4PC9ZZWFyPjxS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</w:fldData>
        </w:fldChar>
      </w:r>
      <w:r w:rsidR="00B05C3E">
        <w:instrText xml:space="preserve"> ADDIN EN.CITE.DATA </w:instrText>
      </w:r>
      <w:r w:rsidR="00B05C3E">
        <w:fldChar w:fldCharType="end"/>
      </w:r>
      <w:r w:rsidR="00B51159">
        <w:fldChar w:fldCharType="separate"/>
      </w:r>
      <w:r w:rsidR="00B05C3E" w:rsidRPr="00B05C3E">
        <w:rPr>
          <w:noProof/>
          <w:vertAlign w:val="superscript"/>
        </w:rPr>
        <w:t>30</w:t>
      </w:r>
      <w:r w:rsidR="00B51159">
        <w:fldChar w:fldCharType="end"/>
      </w:r>
    </w:p>
    <w:p w14:paraId="24DEADA7" w14:textId="77777777" w:rsidR="00671757" w:rsidRDefault="00671757" w:rsidP="00671757"/>
    <w:p w14:paraId="0DB8AF78" w14:textId="77777777" w:rsidR="00671757" w:rsidRPr="00857342" w:rsidRDefault="00671757" w:rsidP="00671757">
      <w:r>
        <w:t>Psychological Distress</w:t>
      </w:r>
    </w:p>
    <w:p w14:paraId="0130533B" w14:textId="77777777" w:rsidR="00671757" w:rsidRPr="00757CA4" w:rsidRDefault="00671757" w:rsidP="00671757"/>
    <w:p w14:paraId="6BE0BBB1" w14:textId="4AAD45E3" w:rsidR="00671757" w:rsidRDefault="00671757">
      <w:r w:rsidRPr="00757CA4">
        <w:t>The Depression Anxiety Stress Scale - 21 (</w:t>
      </w:r>
      <w:r w:rsidRPr="009E650E">
        <w:t>DASS-</w:t>
      </w:r>
      <w:r w:rsidRPr="00857342">
        <w:t xml:space="preserve">21) is </w:t>
      </w:r>
      <w:r w:rsidRPr="009E650E">
        <w:t>a 21-item self</w:t>
      </w:r>
      <w:r>
        <w:t>-</w:t>
      </w:r>
      <w:r w:rsidRPr="009E650E">
        <w:t>report questionnaire, based on the original 42</w:t>
      </w:r>
      <w:r w:rsidR="005B4856">
        <w:t>-</w:t>
      </w:r>
      <w:r w:rsidRPr="009E650E">
        <w:t>item scale, that quantifies negative affective experience</w:t>
      </w:r>
      <w:r>
        <w:t>s</w:t>
      </w:r>
      <w:r w:rsidRPr="009E650E">
        <w:t xml:space="preserve"> in the past week. </w:t>
      </w:r>
      <w:r w:rsidR="00B51159">
        <w:fldChar w:fldCharType="begin"/>
      </w:r>
      <w:r w:rsidR="00B05C3E">
        <w:instrText xml:space="preserve"> ADDIN EN.CITE &lt;EndNote&gt;&lt;Cite&gt;&lt;Author&gt;Lovibond&lt;/Author&gt;&lt;Year&gt;1995&lt;/Year&gt;&lt;RecNum&gt;115&lt;/RecNum&gt;&lt;DisplayText&gt;&lt;style face="superscript"&gt;32&lt;/style&gt;&lt;/DisplayText&gt;&lt;record&gt;&lt;rec-number&gt;115&lt;/rec-number&gt;&lt;foreign-keys&gt;&lt;key app="EN" db-id="srfr9tzelfvzplexew85t0vnf0f2fx9z222e" timestamp="1608345030"&gt;115&lt;/key&gt;&lt;/foreign-keys&gt;&lt;ref-type name="Journal Article"&gt;17&lt;/ref-type&gt;&lt;contributors&gt;&lt;authors&gt;&lt;author&gt;Lovibond, P. F.&lt;/author&gt;&lt;author&gt;Lovibond, S. H.&lt;/author&gt;&lt;/authors&gt;&lt;/contributors&gt;&lt;auth-address&gt;School of Psychology, University of New South Wales, Sydney, Australia.&lt;/auth-address&gt;&lt;titles&gt;&lt;title&gt;The structure of negative emotional states: comparison of the Depression Anxiety Stress Scales (DASS) with the Beck Depression and Anxiety Inventories&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335-43&lt;/pages&gt;&lt;volume&gt;33&lt;/volume&gt;&lt;number&gt;3&lt;/number&gt;&lt;edition&gt;1995/03/01&lt;/edition&gt;&lt;keywords&gt;&lt;keyword&gt;Adult&lt;/keyword&gt;&lt;keyword&gt;Anxiety/diagnosis/*psychology&lt;/keyword&gt;&lt;keyword&gt;Depression/diagnosis/*psychology&lt;/keyword&gt;&lt;keyword&gt;Discriminant Analysis&lt;/keyword&gt;&lt;keyword&gt;Female&lt;/keyword&gt;&lt;keyword&gt;Humans&lt;/keyword&gt;&lt;keyword&gt;Male&lt;/keyword&gt;&lt;keyword&gt;Personality Inventory/*statistics &amp;amp; numerical data&lt;/keyword&gt;&lt;keyword&gt;Psychometrics&lt;/keyword&gt;&lt;keyword&gt;Reference Values&lt;/keyword&gt;&lt;keyword&gt;Stress, Psychological/*complications&lt;/keyword&gt;&lt;/keywords&gt;&lt;dates&gt;&lt;year&gt;1995&lt;/year&gt;&lt;pub-dates&gt;&lt;date&gt;Mar&lt;/date&gt;&lt;/pub-dates&gt;&lt;/dates&gt;&lt;isbn&gt;0005-7967 (Print)&amp;#xD;0005-7967&lt;/isbn&gt;&lt;accession-num&gt;7726811&lt;/accession-num&gt;&lt;urls&gt;&lt;/urls&gt;&lt;electronic-resource-num&gt;10.1016/0005-7967(94)00075-u&lt;/electronic-resource-num&gt;&lt;remote-database-provider&gt;NLM&lt;/remote-database-provider&gt;&lt;language&gt;eng&lt;/language&gt;&lt;/record&gt;&lt;/Cite&gt;&lt;/EndNote&gt;</w:instrText>
      </w:r>
      <w:r w:rsidR="00B51159">
        <w:fldChar w:fldCharType="separate"/>
      </w:r>
      <w:r w:rsidR="00B05C3E" w:rsidRPr="00B05C3E">
        <w:rPr>
          <w:noProof/>
          <w:vertAlign w:val="superscript"/>
        </w:rPr>
        <w:t>32</w:t>
      </w:r>
      <w:r w:rsidR="00B51159">
        <w:fldChar w:fldCharType="end"/>
      </w:r>
      <w:r w:rsidR="00B51159">
        <w:t xml:space="preserve"> </w:t>
      </w:r>
      <w:r w:rsidR="007F7D20">
        <w:t>R</w:t>
      </w:r>
      <w:r w:rsidRPr="00857342">
        <w:t>espondents</w:t>
      </w:r>
      <w:r w:rsidRPr="001D157E">
        <w:t xml:space="preserve"> are asked to rate how much a</w:t>
      </w:r>
      <w:r w:rsidRPr="00757CA4">
        <w:t xml:space="preserve"> specific statement applies to them using a 4-point Likert</w:t>
      </w:r>
      <w:r w:rsidR="00D61ACA">
        <w:t>-</w:t>
      </w:r>
      <w:r w:rsidRPr="00757CA4">
        <w:t xml:space="preserve">scale that varies from 0 (‘did not apply to me at all’) to 3 (‘applied to me very much’). The DASS-21 generates three different </w:t>
      </w:r>
      <w:proofErr w:type="spellStart"/>
      <w:r w:rsidRPr="00757CA4">
        <w:t>subscores</w:t>
      </w:r>
      <w:proofErr w:type="spellEnd"/>
      <w:r w:rsidRPr="00757CA4">
        <w:t>, namely, depression, anxiety, and stress. A total score is obtained by summing all subsc</w:t>
      </w:r>
      <w:r>
        <w:t>al</w:t>
      </w:r>
      <w:r w:rsidRPr="00757CA4">
        <w:t>es. The DASS-21 has shown excellent psychometric properties in a variety of contexts.</w:t>
      </w:r>
      <w:r w:rsidR="00B51159">
        <w:t xml:space="preserve"> </w:t>
      </w:r>
      <w:r w:rsidR="003352CA">
        <w:fldChar w:fldCharType="begin">
          <w:fldData xml:space="preserve">PEVuZE5vdGU+PENpdGU+PEF1dGhvcj5TaW5jbGFpcjwvQXV0aG9yPjxZZWFyPjIwMTI8L1llYXI+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</w:fldData>
        </w:fldChar>
      </w:r>
      <w:r w:rsidR="00B05C3E">
        <w:instrText xml:space="preserve"> ADDIN EN.CITE </w:instrText>
      </w:r>
      <w:r w:rsidR="00B05C3E">
        <w:fldChar w:fldCharType="begin">
          <w:fldData xml:space="preserve">PEVuZE5vdGU+PENpdGU+PEF1dGhvcj5TaW5jbGFpcjwvQXV0aG9yPjxZZWFyPjIwMTI8L1llYXI+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</w:fldData>
        </w:fldChar>
      </w:r>
      <w:r w:rsidR="00B05C3E">
        <w:instrText xml:space="preserve"> ADDIN EN.CITE.DATA </w:instrText>
      </w:r>
      <w:r w:rsidR="00B05C3E">
        <w:fldChar w:fldCharType="end"/>
      </w:r>
      <w:r w:rsidR="003352CA">
        <w:fldChar w:fldCharType="separate"/>
      </w:r>
      <w:r w:rsidR="00B05C3E" w:rsidRPr="00B05C3E">
        <w:rPr>
          <w:noProof/>
          <w:vertAlign w:val="superscript"/>
        </w:rPr>
        <w:t>33</w:t>
      </w:r>
      <w:r w:rsidR="003352CA">
        <w:fldChar w:fldCharType="end"/>
      </w:r>
      <w:r w:rsidR="00B51159">
        <w:t xml:space="preserve"> </w:t>
      </w:r>
    </w:p>
    <w:p w14:paraId="185D4FAD" w14:textId="77777777" w:rsidR="000028C5" w:rsidRDefault="000028C5"/>
    <w:p w14:paraId="59684B9E" w14:textId="64A19858" w:rsidR="00F97549" w:rsidRDefault="00F97549">
      <w:r>
        <w:lastRenderedPageBreak/>
        <w:t>Schizotypal Personality Symptoms</w:t>
      </w:r>
    </w:p>
    <w:p w14:paraId="1147FF0C" w14:textId="77777777" w:rsidR="00915DA3" w:rsidRDefault="00915DA3"/>
    <w:p w14:paraId="12102217" w14:textId="0E385DF8" w:rsidR="00915DA3" w:rsidRPr="00466E8C" w:rsidRDefault="00F97549">
      <w:r>
        <w:t>The Schizotypal Personality Questionna</w:t>
      </w:r>
      <w:r w:rsidR="00214E53">
        <w:t>ire-Brief (SPQ-B) is a self-</w:t>
      </w:r>
      <w:r>
        <w:t xml:space="preserve">report questionnaire that lists 22 </w:t>
      </w:r>
      <w:r w:rsidR="00214E53">
        <w:t>yes-or-</w:t>
      </w:r>
      <w:r>
        <w:t>no questions address</w:t>
      </w:r>
      <w:r w:rsidR="00214E53">
        <w:t>ing</w:t>
      </w:r>
      <w:r>
        <w:t xml:space="preserve"> different aspect</w:t>
      </w:r>
      <w:r w:rsidR="00214E53">
        <w:t xml:space="preserve">s of schizotypal personality. </w:t>
      </w:r>
      <w:r w:rsidR="009A679E">
        <w:fldChar w:fldCharType="begin"/>
      </w:r>
      <w:r w:rsidR="00B05C3E">
        <w:instrText xml:space="preserve"> ADDIN EN.CITE &lt;EndNote&gt;&lt;Cite&gt;&lt;Author&gt;Raine&lt;/Author&gt;&lt;Year&gt;1995&lt;/Year&gt;&lt;RecNum&gt;139&lt;/RecNum&gt;&lt;DisplayText&gt;&lt;style face="superscript"&gt;34&lt;/style&gt;&lt;/DisplayText&gt;&lt;record&gt;&lt;rec-number&gt;139&lt;/rec-number&gt;&lt;foreign-keys&gt;&lt;key app="EN" db-id="srfr9tzelfvzplexew85t0vnf0f2fx9z222e" timestamp="1608345357"&gt;139&lt;/key&gt;&lt;/foreign-keys&gt;&lt;ref-type name="Journal Article"&gt;17&lt;/ref-type&gt;&lt;contributors&gt;&lt;authors&gt;&lt;author&gt;Raine, A.&lt;/author&gt;&lt;author&gt;Benishay, D.&lt;/author&gt;&lt;/authors&gt;&lt;/contributors&gt;&lt;titles&gt;&lt;title&gt;The SPQ-B: A Brief Screening Instrument for Schizotypal Personality Disorder&lt;/title&gt;&lt;secondary-title&gt;Journal of Personality Disorders&lt;/secondary-title&gt;&lt;/titles&gt;&lt;periodical&gt;&lt;full-title&gt;Journal of Personality Disorders&lt;/full-title&gt;&lt;/periodical&gt;&lt;pages&gt;346-355&lt;/pages&gt;&lt;volume&gt;9&lt;/volume&gt;&lt;number&gt;4&lt;/number&gt;&lt;dates&gt;&lt;year&gt;1995&lt;/year&gt;&lt;/dates&gt;&lt;urls&gt;&lt;related-urls&gt;&lt;url&gt;https://guilfordjournals.com/doi/abs/10.1521/pedi.1995.9.4.346&lt;/url&gt;&lt;/related-urls&gt;&lt;/urls&gt;&lt;electronic-resource-num&gt;10.1521/pedi.1995.9.4.346&lt;/electronic-resource-num&gt;&lt;/record&gt;&lt;/Cite&gt;&lt;/EndNote&gt;</w:instrText>
      </w:r>
      <w:r w:rsidR="009A679E">
        <w:fldChar w:fldCharType="separate"/>
      </w:r>
      <w:r w:rsidR="00B05C3E" w:rsidRPr="00B05C3E">
        <w:rPr>
          <w:noProof/>
          <w:vertAlign w:val="superscript"/>
        </w:rPr>
        <w:t>34</w:t>
      </w:r>
      <w:r w:rsidR="009A679E">
        <w:fldChar w:fldCharType="end"/>
      </w:r>
      <w:r w:rsidR="005B4856">
        <w:t xml:space="preserve"> </w:t>
      </w:r>
      <w:r w:rsidR="00214E53">
        <w:t>Its total score is the sum of responses to items grouped in three different subscales, namely:</w:t>
      </w:r>
      <w:r>
        <w:t xml:space="preserve"> interpersonal </w:t>
      </w:r>
      <w:r w:rsidR="0043611F">
        <w:t>deficits</w:t>
      </w:r>
      <w:r>
        <w:t xml:space="preserve"> (“People sometimes find me aloof and distant”), cognitive perceptual </w:t>
      </w:r>
      <w:r w:rsidR="0043611F">
        <w:t>deficits</w:t>
      </w:r>
      <w:r>
        <w:t xml:space="preserve"> (“Have you even had the sense that some person or force is around you, even though </w:t>
      </w:r>
      <w:r w:rsidRPr="00A3204C">
        <w:t>you cannot see anyone?”) and disorganization (“People sometimes comment on my unusual mannerisms and habits”).</w:t>
      </w:r>
      <w:r w:rsidR="0043611F" w:rsidRPr="00A3204C">
        <w:t xml:space="preserve"> The SPQ-B total scores range from 0 to 22</w:t>
      </w:r>
      <w:r w:rsidR="00D61ACA" w:rsidRPr="00A3204C">
        <w:t xml:space="preserve">, </w:t>
      </w:r>
      <w:r w:rsidR="00D61ACA" w:rsidRPr="00042E3C">
        <w:t xml:space="preserve">with a higher score indicating greater severity of </w:t>
      </w:r>
      <w:r w:rsidR="002B7D44" w:rsidRPr="00A3204C">
        <w:t>schizotypal symptoms</w:t>
      </w:r>
      <w:r w:rsidR="0043611F" w:rsidRPr="00A3204C">
        <w:t xml:space="preserve">. </w:t>
      </w:r>
      <w:r w:rsidR="000028C5" w:rsidRPr="00A3204C">
        <w:t>Initial regression</w:t>
      </w:r>
      <w:r w:rsidR="000028C5">
        <w:t xml:space="preserve"> models considered just the </w:t>
      </w:r>
      <w:r w:rsidR="006B2F53">
        <w:t xml:space="preserve">total scores. </w:t>
      </w:r>
      <w:r w:rsidR="0043611F">
        <w:t xml:space="preserve">The </w:t>
      </w:r>
      <w:r w:rsidR="006B2F53">
        <w:t xml:space="preserve">SPQ-B </w:t>
      </w:r>
      <w:r w:rsidR="0043611F">
        <w:t>has show</w:t>
      </w:r>
      <w:r w:rsidR="00CB7D66">
        <w:t>n</w:t>
      </w:r>
      <w:r w:rsidR="0043611F">
        <w:t xml:space="preserve"> appropriate psychometric properties.</w:t>
      </w:r>
      <w:r w:rsidR="003352CA">
        <w:t xml:space="preserve"> </w:t>
      </w:r>
      <w:r w:rsidR="005B4856">
        <w:fldChar w:fldCharType="begin"/>
      </w:r>
      <w:r w:rsidR="00B05C3E">
        <w:instrText xml:space="preserve"> ADDIN EN.CITE &lt;EndNote&gt;&lt;Cite&gt;&lt;Author&gt;Raine&lt;/Author&gt;&lt;Year&gt;1995&lt;/Year&gt;&lt;RecNum&gt;139&lt;/RecNum&gt;&lt;DisplayText&gt;&lt;style face="superscript"&gt;34&lt;/style&gt;&lt;/DisplayText&gt;&lt;record&gt;&lt;rec-number&gt;139&lt;/rec-number&gt;&lt;foreign-keys&gt;&lt;key app="EN" db-id="srfr9tzelfvzplexew85t0vnf0f2fx9z222e" timestamp="1608345357"&gt;139&lt;/key&gt;&lt;/foreign-keys&gt;&lt;ref-type name="Journal Article"&gt;17&lt;/ref-type&gt;&lt;contributors&gt;&lt;authors&gt;&lt;author&gt;Raine, A.&lt;/author&gt;&lt;author&gt;Benishay, D.&lt;/author&gt;&lt;/authors&gt;&lt;/contributors&gt;&lt;titles&gt;&lt;title&gt;The SPQ-B: A Brief Screening Instrument for Schizotypal Personality Disorder&lt;/title&gt;&lt;secondary-title&gt;Journal of Personality Disorders&lt;/secondary-title&gt;&lt;/titles&gt;&lt;periodical&gt;&lt;full-title&gt;Journal of Personality Disorders&lt;/full-title&gt;&lt;/periodical&gt;&lt;pages&gt;346-355&lt;/pages&gt;&lt;volume&gt;9&lt;/volume&gt;&lt;number&gt;4&lt;/number&gt;&lt;dates&gt;&lt;year&gt;1995&lt;/year&gt;&lt;/dates&gt;&lt;urls&gt;&lt;related-urls&gt;&lt;url&gt;https://guilfordjournals.com/doi/abs/10.1521/pedi.1995.9.4.346&lt;/url&gt;&lt;/related-urls&gt;&lt;/urls&gt;&lt;electronic-resource-num&gt;10.1521/pedi.1995.9.4.346&lt;/electronic-resource-num&gt;&lt;/record&gt;&lt;/Cite&gt;&lt;/EndNote&gt;</w:instrText>
      </w:r>
      <w:r w:rsidR="005B4856">
        <w:fldChar w:fldCharType="separate"/>
      </w:r>
      <w:r w:rsidR="00B05C3E" w:rsidRPr="00B05C3E">
        <w:rPr>
          <w:noProof/>
          <w:vertAlign w:val="superscript"/>
        </w:rPr>
        <w:t>34</w:t>
      </w:r>
      <w:r w:rsidR="005B4856">
        <w:fldChar w:fldCharType="end"/>
      </w:r>
      <w:r w:rsidR="00214E53" w:rsidRPr="00214E53">
        <w:t xml:space="preserve"> </w:t>
      </w:r>
    </w:p>
    <w:p w14:paraId="278D7222" w14:textId="77777777" w:rsidR="00671757" w:rsidRDefault="00671757">
      <w:pPr>
        <w:rPr>
          <w:b/>
        </w:rPr>
      </w:pPr>
    </w:p>
    <w:p w14:paraId="333A6BD3" w14:textId="783F7947" w:rsidR="00105C39" w:rsidRDefault="00105C39">
      <w:r>
        <w:t>Statistical analyses</w:t>
      </w:r>
    </w:p>
    <w:p w14:paraId="3EFABC3A" w14:textId="77777777" w:rsidR="00105C39" w:rsidRDefault="00105C39"/>
    <w:p w14:paraId="17EB7006" w14:textId="77246855" w:rsidR="009A41D0" w:rsidRDefault="00E76E06">
      <w:r w:rsidRPr="00BA4568">
        <w:t xml:space="preserve">A K-Means cluster analysis was performed using standardized values of </w:t>
      </w:r>
      <w:r w:rsidR="00B741E5">
        <w:t xml:space="preserve">the </w:t>
      </w:r>
      <w:r w:rsidRPr="00BA4568">
        <w:t>total BIS</w:t>
      </w:r>
      <w:r w:rsidR="00AB1E77">
        <w:t>-11</w:t>
      </w:r>
      <w:r w:rsidRPr="00BA4568">
        <w:t xml:space="preserve"> and CHI</w:t>
      </w:r>
      <w:r w:rsidR="0053173E">
        <w:t>-</w:t>
      </w:r>
      <w:r w:rsidRPr="00BA4568">
        <w:t>T scores.</w:t>
      </w:r>
      <w:r w:rsidR="00916EB2" w:rsidRPr="00916EB2">
        <w:t xml:space="preserve"> </w:t>
      </w:r>
      <w:r w:rsidR="00916EB2">
        <w:t>Two</w:t>
      </w:r>
      <w:r w:rsidRPr="00BA4568">
        <w:t xml:space="preserve"> predefined </w:t>
      </w:r>
      <w:r w:rsidR="008270FB">
        <w:t>number of clusters</w:t>
      </w:r>
      <w:r w:rsidR="00916EB2" w:rsidRPr="00916EB2">
        <w:t xml:space="preserve"> </w:t>
      </w:r>
      <w:r w:rsidR="009A41D0">
        <w:t xml:space="preserve">(three and four) </w:t>
      </w:r>
      <w:r w:rsidR="00916EB2" w:rsidRPr="00916EB2">
        <w:t xml:space="preserve">were </w:t>
      </w:r>
      <w:r w:rsidRPr="00BA4568">
        <w:t xml:space="preserve">chosen based on the available literature </w:t>
      </w:r>
      <w:r w:rsidR="008270FB">
        <w:t>describing</w:t>
      </w:r>
      <w:r w:rsidR="00AB02A0">
        <w:t xml:space="preserve"> “compulsive” and “impulsive” </w:t>
      </w:r>
      <w:r w:rsidR="00215AB4">
        <w:t xml:space="preserve">ends </w:t>
      </w:r>
      <w:r w:rsidR="000F25CF">
        <w:fldChar w:fldCharType="begin"/>
      </w:r>
      <w:r w:rsidR="000F25CF">
        <w:instrText xml:space="preserve"> ADDIN EN.CITE &lt;EndNote&gt;&lt;Cite&gt;&lt;Author&gt;Hollander&lt;/Author&gt;&lt;Year&gt;1995&lt;/Year&gt;&lt;RecNum&gt;97&lt;/RecNum&gt;&lt;DisplayText&gt;&lt;style face="superscript"&gt;9&lt;/style&gt;&lt;/DisplayText&gt;&lt;record&gt;&lt;rec-number&gt;97&lt;/rec-number&gt;&lt;foreign-keys&gt;&lt;key app="EN" db-id="srfr9tzelfvzplexew85t0vnf0f2fx9z222e" timestamp="1608345030"&gt;97&lt;/key&gt;&lt;/foreign-keys&gt;&lt;ref-type name="Journal Article"&gt;17&lt;/ref-type&gt;&lt;contributors&gt;&lt;authors&gt;&lt;author&gt;Hollander, E.&lt;/author&gt;&lt;author&gt;Wong, C. M.&lt;/author&gt;&lt;/authors&gt;&lt;/contributors&gt;&lt;auth-address&gt;Department of Psychiatry, Mount Sinai School of Medicine, New York, NY 10029, USA.&lt;/auth-address&gt;&lt;titles&gt;&lt;title&gt;Obsessive-compulsive spectrum disorder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3-6; discussion 53-5&lt;/pages&gt;&lt;volume&gt;56 Suppl 4&lt;/volume&gt;&lt;edition&gt;1995/01/01&lt;/edition&gt;&lt;keywords&gt;&lt;keyword&gt;Behavior Therapy&lt;/keyword&gt;&lt;keyword&gt;Disruptive, Impulse Control, and Conduct Disorders/diagnosis/psychology/therapy&lt;/keyword&gt;&lt;keyword&gt;Humans&lt;/keyword&gt;&lt;keyword&gt;Mental Disorders/*diagnosis/psychology/therapy&lt;/keyword&gt;&lt;keyword&gt;Models, Neurological&lt;/keyword&gt;&lt;keyword&gt;Models, Psychological&lt;/keyword&gt;&lt;keyword&gt;Obsessive Behavior/diagnosis/psychology/therapy&lt;/keyword&gt;&lt;keyword&gt;Obsessive-Compulsive Disorder/*diagnosis/psychology/therapy&lt;/keyword&gt;&lt;keyword&gt;Psychosurgery&lt;/keyword&gt;&lt;keyword&gt;Serotonin Uptake Inhibitors/therapeutic use&lt;/keyword&gt;&lt;/keywords&gt;&lt;dates&gt;&lt;year&gt;1995&lt;/year&gt;&lt;/dates&gt;&lt;isbn&gt;0160-6689 (Print)&amp;#xD;0160-6689&lt;/isbn&gt;&lt;accession-num&gt;7713863&lt;/accession-num&gt;&lt;urls&gt;&lt;/urls&gt;&lt;remote-database-provider&gt;NLM&lt;/remote-database-provider&gt;&lt;language&gt;eng&lt;/language&gt;&lt;/record&gt;&lt;/Cite&gt;&lt;/EndNote&gt;</w:instrText>
      </w:r>
      <w:r w:rsidR="000F25CF">
        <w:fldChar w:fldCharType="separate"/>
      </w:r>
      <w:r w:rsidR="000F25CF" w:rsidRPr="000F25CF">
        <w:rPr>
          <w:noProof/>
          <w:vertAlign w:val="superscript"/>
        </w:rPr>
        <w:t>9</w:t>
      </w:r>
      <w:r w:rsidR="000F25CF">
        <w:fldChar w:fldCharType="end"/>
      </w:r>
      <w:r w:rsidR="00160012">
        <w:t xml:space="preserve"> </w:t>
      </w:r>
      <w:r w:rsidR="00AB02A0">
        <w:t>or</w:t>
      </w:r>
      <w:r w:rsidRPr="00BA4568">
        <w:t xml:space="preserve"> </w:t>
      </w:r>
      <w:r w:rsidR="00105C39">
        <w:t>“c</w:t>
      </w:r>
      <w:r w:rsidRPr="00BA4568">
        <w:t>ompulsive</w:t>
      </w:r>
      <w:r w:rsidR="00105C39">
        <w:t>”</w:t>
      </w:r>
      <w:r w:rsidRPr="00BA4568">
        <w:t xml:space="preserve">, </w:t>
      </w:r>
      <w:r w:rsidR="00105C39">
        <w:t>“</w:t>
      </w:r>
      <w:r w:rsidRPr="00BA4568">
        <w:t>impulsive</w:t>
      </w:r>
      <w:r w:rsidR="00105C39">
        <w:t>”</w:t>
      </w:r>
      <w:r w:rsidRPr="00BA4568">
        <w:t xml:space="preserve">, and </w:t>
      </w:r>
      <w:r w:rsidR="004A19AA">
        <w:t>“</w:t>
      </w:r>
      <w:r w:rsidRPr="00BA4568">
        <w:t>mixed</w:t>
      </w:r>
      <w:r w:rsidR="004A19AA">
        <w:t>”</w:t>
      </w:r>
      <w:r w:rsidRPr="00BA4568">
        <w:t xml:space="preserve"> (</w:t>
      </w:r>
      <w:r w:rsidR="00160012">
        <w:t>four factors</w:t>
      </w:r>
      <w:r w:rsidR="00105C39">
        <w:t>)</w:t>
      </w:r>
      <w:r w:rsidR="000F25CF">
        <w:t xml:space="preserve"> </w:t>
      </w:r>
      <w:r w:rsidR="000F25CF">
        <w:fldChar w:fldCharType="begin">
          <w:fldData xml:space="preserve">PEVuZE5vdGU+PENpdGU+PEF1dGhvcj5GaW5lYmVyZzwvQXV0aG9yPjxZZWFyPjIwMTA8L1llYXI+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1OTEtNjA0PC9wYWdlcz48dm9sdW1lPjM1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</w:fldData>
        </w:fldChar>
      </w:r>
      <w:r w:rsidR="000F25CF">
        <w:instrText xml:space="preserve"> ADDIN EN.CITE </w:instrText>
      </w:r>
      <w:r w:rsidR="000F25CF">
        <w:fldChar w:fldCharType="begin">
          <w:fldData xml:space="preserve">PEVuZE5vdGU+PENpdGU+PEF1dGhvcj5GaW5lYmVyZzwvQXV0aG9yPjxZZWFyPjIwMTA8L1llYXI+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1OTEtNjA0PC9wYWdlcz48dm9sdW1lPjM1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</w:fldData>
        </w:fldChar>
      </w:r>
      <w:r w:rsidR="000F25CF">
        <w:instrText xml:space="preserve"> ADDIN EN.CITE.DATA </w:instrText>
      </w:r>
      <w:r w:rsidR="000F25CF">
        <w:fldChar w:fldCharType="end"/>
      </w:r>
      <w:r w:rsidR="000F25CF">
        <w:fldChar w:fldCharType="separate"/>
      </w:r>
      <w:r w:rsidR="000F25CF" w:rsidRPr="000F25CF">
        <w:rPr>
          <w:noProof/>
          <w:vertAlign w:val="superscript"/>
        </w:rPr>
        <w:t>10</w:t>
      </w:r>
      <w:r w:rsidR="000F25CF">
        <w:fldChar w:fldCharType="end"/>
      </w:r>
      <w:r w:rsidR="000F25CF">
        <w:t xml:space="preserve"> </w:t>
      </w:r>
      <w:r w:rsidR="00215AB4">
        <w:t>cluster</w:t>
      </w:r>
      <w:r w:rsidR="000F25CF">
        <w:t>s</w:t>
      </w:r>
      <w:r w:rsidR="00215AB4" w:rsidRPr="00105C39">
        <w:t xml:space="preserve"> </w:t>
      </w:r>
      <w:r w:rsidR="00105C39" w:rsidRPr="00105C39">
        <w:t xml:space="preserve">in </w:t>
      </w:r>
      <w:r w:rsidR="00105C39">
        <w:t>the general population</w:t>
      </w:r>
      <w:r w:rsidR="008270FB">
        <w:t>.</w:t>
      </w:r>
      <w:r w:rsidR="00C10431" w:rsidRPr="00C10431">
        <w:t xml:space="preserve"> </w:t>
      </w:r>
      <w:r w:rsidR="00AB02A0">
        <w:t xml:space="preserve">Further, </w:t>
      </w:r>
      <w:r w:rsidR="000F25CF">
        <w:t xml:space="preserve">regardless of the solution, </w:t>
      </w:r>
      <w:r w:rsidR="00AB02A0">
        <w:t xml:space="preserve">we expected to identify </w:t>
      </w:r>
      <w:r w:rsidR="00C10431">
        <w:t>a</w:t>
      </w:r>
      <w:r w:rsidR="00160012">
        <w:t>m additional</w:t>
      </w:r>
      <w:r w:rsidR="00C10431">
        <w:t xml:space="preserve"> healthy group</w:t>
      </w:r>
      <w:r w:rsidR="00AB02A0">
        <w:t xml:space="preserve">, which would be </w:t>
      </w:r>
      <w:r w:rsidR="00C10431">
        <w:t>particularly relevant to be used</w:t>
      </w:r>
      <w:r w:rsidR="00C10431" w:rsidRPr="00BA4568">
        <w:t xml:space="preserve"> reference for subsequent multinomial regression analysis</w:t>
      </w:r>
      <w:r w:rsidR="00AB02A0">
        <w:t xml:space="preserve"> (see below)</w:t>
      </w:r>
      <w:r w:rsidR="00C10431">
        <w:t>.</w:t>
      </w:r>
      <w:r w:rsidR="00916EB2">
        <w:t xml:space="preserve"> </w:t>
      </w:r>
      <w:r w:rsidRPr="00BA4568">
        <w:t>A m</w:t>
      </w:r>
      <w:r w:rsidR="00995881">
        <w:t>aximum of 2</w:t>
      </w:r>
      <w:r w:rsidR="00105C39" w:rsidRPr="00105C39">
        <w:t>0 iterations was cho</w:t>
      </w:r>
      <w:r w:rsidRPr="00BA4568">
        <w:t xml:space="preserve">sen. </w:t>
      </w:r>
    </w:p>
    <w:p w14:paraId="200684CC" w14:textId="77777777" w:rsidR="009A41D0" w:rsidRDefault="009A41D0"/>
    <w:p w14:paraId="1F87707D" w14:textId="395C7AA2" w:rsidR="00E76E06" w:rsidRPr="00BA4568" w:rsidRDefault="00B70F94">
      <w:r>
        <w:t xml:space="preserve">Subsequently, </w:t>
      </w:r>
      <w:r w:rsidR="000F25CF">
        <w:t xml:space="preserve">a </w:t>
      </w:r>
      <w:r>
        <w:t xml:space="preserve">multinomial regression models </w:t>
      </w:r>
      <w:r w:rsidR="000F25CF">
        <w:t xml:space="preserve">was </w:t>
      </w:r>
      <w:r w:rsidR="009A41D0">
        <w:t xml:space="preserve">planned </w:t>
      </w:r>
      <w:r w:rsidR="000F25CF">
        <w:t>using the categories above</w:t>
      </w:r>
      <w:r>
        <w:t>.</w:t>
      </w:r>
      <w:r w:rsidR="00105C39">
        <w:t xml:space="preserve"> </w:t>
      </w:r>
      <w:r>
        <w:t>The regression</w:t>
      </w:r>
      <w:r w:rsidR="00105C39">
        <w:t xml:space="preserve"> was performed with the </w:t>
      </w:r>
      <w:r w:rsidR="0054495C">
        <w:t>cluster membership</w:t>
      </w:r>
      <w:r w:rsidR="00105C39">
        <w:t xml:space="preserve"> (“compulsive, “impulsive”, and </w:t>
      </w:r>
      <w:r w:rsidR="00AB1E77">
        <w:t>“</w:t>
      </w:r>
      <w:r w:rsidR="00105C39">
        <w:t>mixed</w:t>
      </w:r>
      <w:r w:rsidR="00AB1E77">
        <w:t>”</w:t>
      </w:r>
      <w:r w:rsidR="00105C39">
        <w:t xml:space="preserve">) as the dependent variables, and the DOCS, AAI, </w:t>
      </w:r>
      <w:r w:rsidR="00424F57">
        <w:t>SPQ</w:t>
      </w:r>
      <w:r w:rsidR="00AB1E77">
        <w:t>-</w:t>
      </w:r>
      <w:r w:rsidR="003C32F4">
        <w:t>B</w:t>
      </w:r>
      <w:r w:rsidR="00424F57">
        <w:t xml:space="preserve">, </w:t>
      </w:r>
      <w:r w:rsidR="00105C39">
        <w:t>HRS</w:t>
      </w:r>
      <w:r w:rsidR="003C32F4">
        <w:t>-SR</w:t>
      </w:r>
      <w:r w:rsidR="00105C39">
        <w:t>, MGHHS and SPS-</w:t>
      </w:r>
      <w:r w:rsidR="00AB1E77">
        <w:t>R</w:t>
      </w:r>
      <w:r w:rsidR="00105C39">
        <w:t xml:space="preserve"> as the independent (covariates) variables</w:t>
      </w:r>
      <w:r w:rsidR="00310B39">
        <w:t>, also controlling for psychological distress and schizotypal symptoms</w:t>
      </w:r>
      <w:r>
        <w:t>.</w:t>
      </w:r>
      <w:r w:rsidR="00424F57">
        <w:t xml:space="preserve"> </w:t>
      </w:r>
      <w:r>
        <w:t>Then,</w:t>
      </w:r>
      <w:r w:rsidR="00424F57">
        <w:t xml:space="preserve"> </w:t>
      </w:r>
      <w:r w:rsidR="001A166C">
        <w:t>an</w:t>
      </w:r>
      <w:r w:rsidR="00424F57">
        <w:t xml:space="preserve"> exploratory </w:t>
      </w:r>
      <w:r w:rsidR="00105C39">
        <w:t>multinomial regression</w:t>
      </w:r>
      <w:r w:rsidR="004A4178">
        <w:t xml:space="preserve"> </w:t>
      </w:r>
      <w:r>
        <w:t>models were performed</w:t>
      </w:r>
      <w:r w:rsidR="0054495C">
        <w:t xml:space="preserve"> also using the cluster membership as the dependent variable but i</w:t>
      </w:r>
      <w:r w:rsidR="004A4178">
        <w:t>ncluding the</w:t>
      </w:r>
      <w:r w:rsidR="001A166C">
        <w:t xml:space="preserve"> DOCS and SPQ</w:t>
      </w:r>
      <w:r w:rsidR="00AB1E77">
        <w:t>-B</w:t>
      </w:r>
      <w:r w:rsidR="001A166C">
        <w:t xml:space="preserve"> </w:t>
      </w:r>
      <w:proofErr w:type="spellStart"/>
      <w:r w:rsidR="001A166C">
        <w:t>s</w:t>
      </w:r>
      <w:r w:rsidR="00424F57">
        <w:t>ubscores</w:t>
      </w:r>
      <w:proofErr w:type="spellEnd"/>
      <w:r w:rsidR="004A4178">
        <w:t xml:space="preserve"> (</w:t>
      </w:r>
      <w:r w:rsidR="00EA17EA">
        <w:t>instead of</w:t>
      </w:r>
      <w:r w:rsidR="004A4178">
        <w:t xml:space="preserve"> the DOCS </w:t>
      </w:r>
      <w:r w:rsidR="001A166C">
        <w:t>and SPQ</w:t>
      </w:r>
      <w:r w:rsidR="00AB1E77">
        <w:t>-B</w:t>
      </w:r>
      <w:r w:rsidR="001A166C">
        <w:t xml:space="preserve"> </w:t>
      </w:r>
      <w:r w:rsidR="004A4178">
        <w:t>total</w:t>
      </w:r>
      <w:r w:rsidR="0036419E">
        <w:t>s</w:t>
      </w:r>
      <w:r w:rsidR="004A4178">
        <w:t>)</w:t>
      </w:r>
      <w:r w:rsidR="001A166C">
        <w:t xml:space="preserve"> plus the previous OCRDs scales</w:t>
      </w:r>
      <w:r w:rsidR="00424F57">
        <w:t xml:space="preserve"> as independent variables</w:t>
      </w:r>
      <w:r w:rsidR="004A4178">
        <w:t>. The adopted level of significance was set at .05.</w:t>
      </w:r>
    </w:p>
    <w:p w14:paraId="1FA978EC" w14:textId="77777777" w:rsidR="00E76E06" w:rsidRDefault="00E76E06">
      <w:pPr>
        <w:rPr>
          <w:b/>
        </w:rPr>
      </w:pPr>
    </w:p>
    <w:p w14:paraId="1CD4343A" w14:textId="0EDF1807" w:rsidR="00EC44BF" w:rsidRDefault="00EC44BF">
      <w:pPr>
        <w:rPr>
          <w:b/>
        </w:rPr>
      </w:pPr>
      <w:r>
        <w:rPr>
          <w:b/>
        </w:rPr>
        <w:t>RESULTS</w:t>
      </w:r>
    </w:p>
    <w:p w14:paraId="433C86E8" w14:textId="77777777" w:rsidR="00F8058F" w:rsidRDefault="00F8058F">
      <w:pPr>
        <w:rPr>
          <w:b/>
        </w:rPr>
      </w:pPr>
    </w:p>
    <w:p w14:paraId="6313D11A" w14:textId="77777777" w:rsidR="00671757" w:rsidRPr="00466E8C" w:rsidRDefault="00671757" w:rsidP="00671757">
      <w:pPr>
        <w:rPr>
          <w:b/>
          <w:i/>
        </w:rPr>
      </w:pPr>
      <w:r w:rsidRPr="00466E8C">
        <w:rPr>
          <w:b/>
          <w:i/>
        </w:rPr>
        <w:t>Descriptive statistics</w:t>
      </w:r>
    </w:p>
    <w:p w14:paraId="0A49B7AD" w14:textId="77777777" w:rsidR="00671757" w:rsidRPr="0036140E" w:rsidRDefault="00671757" w:rsidP="00671757"/>
    <w:p w14:paraId="49182A89" w14:textId="134D32E6" w:rsidR="00671757" w:rsidRDefault="00A17B97" w:rsidP="00671757">
      <w:r>
        <w:t xml:space="preserve">The initial sample comprised 829 </w:t>
      </w:r>
      <w:r w:rsidR="00AB1E77">
        <w:t>participants</w:t>
      </w:r>
      <w:r>
        <w:t>, but 55 participants did not complete the CHI-T and/or the BIS-11. Thus, t</w:t>
      </w:r>
      <w:r w:rsidR="00671757" w:rsidRPr="00A17B97">
        <w:t xml:space="preserve">he </w:t>
      </w:r>
      <w:r w:rsidR="00BF58DF">
        <w:t xml:space="preserve">final </w:t>
      </w:r>
      <w:r w:rsidR="00671757" w:rsidRPr="00A17B97">
        <w:t xml:space="preserve">sample </w:t>
      </w:r>
      <w:r>
        <w:t>comprised</w:t>
      </w:r>
      <w:r w:rsidR="00671757" w:rsidRPr="00A17B97">
        <w:t xml:space="preserve"> </w:t>
      </w:r>
      <w:r w:rsidR="00B37C42" w:rsidRPr="00A17B97">
        <w:t xml:space="preserve">774 </w:t>
      </w:r>
      <w:r w:rsidR="00AB1E77">
        <w:t>participants</w:t>
      </w:r>
      <w:r w:rsidR="00AB1E77" w:rsidRPr="00A17B97">
        <w:t xml:space="preserve"> </w:t>
      </w:r>
      <w:r w:rsidR="00671757" w:rsidRPr="00A17B97">
        <w:t>(5</w:t>
      </w:r>
      <w:r w:rsidR="00A95779" w:rsidRPr="00A17B97">
        <w:t>3</w:t>
      </w:r>
      <w:r w:rsidR="00671757" w:rsidRPr="00A17B97">
        <w:t>.</w:t>
      </w:r>
      <w:r w:rsidR="00A95779" w:rsidRPr="00A17B97">
        <w:t>1</w:t>
      </w:r>
      <w:r w:rsidR="00671757" w:rsidRPr="00A17B97">
        <w:t xml:space="preserve">% females). </w:t>
      </w:r>
      <w:r>
        <w:t>Participants</w:t>
      </w:r>
      <w:r w:rsidR="00671757" w:rsidRPr="00A17B97">
        <w:t xml:space="preserve"> declared </w:t>
      </w:r>
      <w:r w:rsidR="00AB1E77">
        <w:t>residing in</w:t>
      </w:r>
      <w:r w:rsidR="00671757" w:rsidRPr="00A17B97">
        <w:t xml:space="preserve"> the US in 9</w:t>
      </w:r>
      <w:r w:rsidR="00A95779" w:rsidRPr="00A17B97">
        <w:t>9</w:t>
      </w:r>
      <w:r w:rsidR="00671757" w:rsidRPr="00A17B97">
        <w:t>.</w:t>
      </w:r>
      <w:r w:rsidR="00A95779" w:rsidRPr="00A17B97">
        <w:t>9</w:t>
      </w:r>
      <w:r w:rsidR="00671757" w:rsidRPr="00A17B97">
        <w:t xml:space="preserve">% of cases (in </w:t>
      </w:r>
      <w:r w:rsidR="00A95779" w:rsidRPr="00A17B97">
        <w:t>0</w:t>
      </w:r>
      <w:r w:rsidR="00671757" w:rsidRPr="00A17B97">
        <w:t>.</w:t>
      </w:r>
      <w:r w:rsidR="00A95779" w:rsidRPr="00A17B97">
        <w:t>1</w:t>
      </w:r>
      <w:r w:rsidR="00671757" w:rsidRPr="00A17B97">
        <w:t>%, the information regarding origin was missing). Mean age was 38.</w:t>
      </w:r>
      <w:r w:rsidRPr="00A17B97">
        <w:t>70</w:t>
      </w:r>
      <w:r w:rsidR="00671757" w:rsidRPr="00A17B97">
        <w:t xml:space="preserve"> (SD 12.</w:t>
      </w:r>
      <w:r w:rsidRPr="00A17B97">
        <w:t>73</w:t>
      </w:r>
      <w:r w:rsidR="00671757" w:rsidRPr="00A17B97">
        <w:t>) years (minimum 18 and maximum 82 years). The majority of the sample was white (72.</w:t>
      </w:r>
      <w:r w:rsidR="00A95779" w:rsidRPr="00A17B97">
        <w:t>7</w:t>
      </w:r>
      <w:r w:rsidR="00671757" w:rsidRPr="00A17B97">
        <w:t>%), had at least college education (91.1%), and was employed (</w:t>
      </w:r>
      <w:r w:rsidR="00A95779" w:rsidRPr="00A17B97">
        <w:t>89.3</w:t>
      </w:r>
      <w:r w:rsidR="00671757" w:rsidRPr="00A17B97">
        <w:t xml:space="preserve">%). </w:t>
      </w:r>
      <w:r>
        <w:t>Participants declared</w:t>
      </w:r>
      <w:r w:rsidR="00671757" w:rsidRPr="00A17B97">
        <w:t xml:space="preserve"> </w:t>
      </w:r>
      <w:r>
        <w:t>a</w:t>
      </w:r>
      <w:r w:rsidR="00671757" w:rsidRPr="00A17B97">
        <w:t xml:space="preserve"> married </w:t>
      </w:r>
      <w:r>
        <w:t xml:space="preserve">status </w:t>
      </w:r>
      <w:r w:rsidR="00671757" w:rsidRPr="00A17B97">
        <w:t>in 45</w:t>
      </w:r>
      <w:r w:rsidR="00A95779" w:rsidRPr="00A17B97">
        <w:t>.1</w:t>
      </w:r>
      <w:r w:rsidR="00671757" w:rsidRPr="00A17B97">
        <w:t>% of the cases</w:t>
      </w:r>
      <w:r w:rsidR="003D1F2C">
        <w:t>.</w:t>
      </w:r>
      <w:r w:rsidR="0053173E">
        <w:t xml:space="preserve"> </w:t>
      </w:r>
      <w:r w:rsidR="00671757" w:rsidRPr="00A17B97">
        <w:t xml:space="preserve">Most </w:t>
      </w:r>
      <w:r w:rsidR="00EC1E98">
        <w:t>participants</w:t>
      </w:r>
      <w:r w:rsidR="00671757" w:rsidRPr="00A17B97">
        <w:t xml:space="preserve"> (5</w:t>
      </w:r>
      <w:r w:rsidRPr="00A17B97">
        <w:t>5</w:t>
      </w:r>
      <w:r w:rsidR="00671757" w:rsidRPr="00A17B97">
        <w:t>.</w:t>
      </w:r>
      <w:r w:rsidRPr="00A17B97">
        <w:t>7</w:t>
      </w:r>
      <w:r w:rsidR="00671757" w:rsidRPr="00A17B97">
        <w:t xml:space="preserve">% of the sample) </w:t>
      </w:r>
      <w:r w:rsidR="00EC1E98">
        <w:t>reported</w:t>
      </w:r>
      <w:r w:rsidR="00671757" w:rsidRPr="00A17B97">
        <w:t xml:space="preserve"> not having a history of a previous mental illness diagnosis, and in 54.</w:t>
      </w:r>
      <w:r w:rsidR="006F3110" w:rsidRPr="00A17B97">
        <w:t>5</w:t>
      </w:r>
      <w:r w:rsidR="00671757" w:rsidRPr="00A17B97">
        <w:t>% of the cases no family history of mental illness was reported.</w:t>
      </w:r>
      <w:r w:rsidR="00671757">
        <w:t xml:space="preserve"> </w:t>
      </w:r>
    </w:p>
    <w:p w14:paraId="3F249692" w14:textId="77777777" w:rsidR="00671757" w:rsidRDefault="00671757">
      <w:pPr>
        <w:rPr>
          <w:b/>
          <w:i/>
        </w:rPr>
      </w:pPr>
    </w:p>
    <w:p w14:paraId="13A66764" w14:textId="77777777" w:rsidR="003D1F2C" w:rsidRDefault="003D1F2C">
      <w:pPr>
        <w:rPr>
          <w:b/>
          <w:i/>
        </w:rPr>
      </w:pPr>
    </w:p>
    <w:p w14:paraId="71D925E4" w14:textId="77777777" w:rsidR="003D1F2C" w:rsidRDefault="003D1F2C">
      <w:pPr>
        <w:rPr>
          <w:b/>
          <w:i/>
        </w:rPr>
      </w:pPr>
    </w:p>
    <w:p w14:paraId="328F8F5E" w14:textId="77777777" w:rsidR="003D1F2C" w:rsidRDefault="003D1F2C">
      <w:pPr>
        <w:rPr>
          <w:b/>
          <w:i/>
        </w:rPr>
      </w:pPr>
    </w:p>
    <w:p w14:paraId="4FD38FA3" w14:textId="77777777" w:rsidR="000F25CF" w:rsidRDefault="000F25CF">
      <w:pPr>
        <w:rPr>
          <w:b/>
          <w:i/>
        </w:rPr>
      </w:pPr>
    </w:p>
    <w:p w14:paraId="52A850CA" w14:textId="3AE95FDC" w:rsidR="00A1703B" w:rsidRPr="00A1703B" w:rsidRDefault="00A1703B">
      <w:pPr>
        <w:rPr>
          <w:b/>
          <w:i/>
        </w:rPr>
      </w:pPr>
      <w:r w:rsidRPr="00A1703B">
        <w:rPr>
          <w:b/>
          <w:i/>
        </w:rPr>
        <w:t>Cluster analyses</w:t>
      </w:r>
    </w:p>
    <w:p w14:paraId="1E303837" w14:textId="77777777" w:rsidR="00A1703B" w:rsidRDefault="00A1703B">
      <w:pPr>
        <w:rPr>
          <w:b/>
        </w:rPr>
      </w:pPr>
    </w:p>
    <w:p w14:paraId="3FC0094F" w14:textId="012D7CA9" w:rsidR="005808D7" w:rsidRDefault="00063999" w:rsidP="00BB0926">
      <w:r w:rsidRPr="00612F24">
        <w:t xml:space="preserve">The </w:t>
      </w:r>
      <w:r w:rsidR="00860754">
        <w:t>first</w:t>
      </w:r>
      <w:r w:rsidRPr="00612F24">
        <w:t xml:space="preserve"> </w:t>
      </w:r>
      <w:r w:rsidR="00F87F77">
        <w:t xml:space="preserve">solution, </w:t>
      </w:r>
      <w:r w:rsidR="0085017C">
        <w:t>including three clusters</w:t>
      </w:r>
      <w:r w:rsidR="00C91A04">
        <w:t xml:space="preserve"> (Figure 1A)</w:t>
      </w:r>
      <w:r w:rsidR="0085017C">
        <w:t xml:space="preserve">, generated </w:t>
      </w:r>
      <w:r w:rsidR="007A5617">
        <w:t xml:space="preserve">one group low in </w:t>
      </w:r>
      <w:r w:rsidR="00675A4E">
        <w:t xml:space="preserve">both </w:t>
      </w:r>
      <w:r w:rsidR="007A5617">
        <w:t>impulsivity and</w:t>
      </w:r>
      <w:r w:rsidR="00952895">
        <w:t xml:space="preserve"> </w:t>
      </w:r>
      <w:r w:rsidR="007A5617">
        <w:t>compulsivity</w:t>
      </w:r>
      <w:r w:rsidR="0085017C">
        <w:t xml:space="preserve"> (</w:t>
      </w:r>
      <w:r w:rsidRPr="00612F24">
        <w:t>cluster 1</w:t>
      </w:r>
      <w:r w:rsidR="0085017C">
        <w:t xml:space="preserve">, </w:t>
      </w:r>
      <w:r w:rsidR="007A5617">
        <w:t xml:space="preserve">also termed </w:t>
      </w:r>
      <w:r w:rsidR="00952895">
        <w:t xml:space="preserve">the </w:t>
      </w:r>
      <w:r w:rsidR="007A5617">
        <w:t>“healthy”</w:t>
      </w:r>
      <w:r w:rsidR="005A438E">
        <w:t xml:space="preserve"> group</w:t>
      </w:r>
      <w:r w:rsidR="007A5617">
        <w:t xml:space="preserve">; </w:t>
      </w:r>
      <w:r w:rsidRPr="00612F24">
        <w:t>n=2</w:t>
      </w:r>
      <w:r w:rsidR="00860754">
        <w:t>03</w:t>
      </w:r>
      <w:r w:rsidR="0088186E">
        <w:t>);</w:t>
      </w:r>
      <w:r w:rsidRPr="00612F24">
        <w:t xml:space="preserve"> </w:t>
      </w:r>
      <w:r w:rsidR="007A5617">
        <w:t>one group high in compulsivity and low in impulsivity</w:t>
      </w:r>
      <w:r w:rsidR="0085017C">
        <w:t xml:space="preserve"> (</w:t>
      </w:r>
      <w:r w:rsidRPr="00612F24">
        <w:t>cluster 2</w:t>
      </w:r>
      <w:r w:rsidR="0085017C">
        <w:t xml:space="preserve">, </w:t>
      </w:r>
      <w:r w:rsidR="007A5617">
        <w:t xml:space="preserve">also termed the “compulsive group”; </w:t>
      </w:r>
      <w:r w:rsidRPr="00612F24">
        <w:t>n=</w:t>
      </w:r>
      <w:r w:rsidR="00860754">
        <w:t>278</w:t>
      </w:r>
      <w:r w:rsidRPr="00612F24">
        <w:t xml:space="preserve">), </w:t>
      </w:r>
      <w:r w:rsidR="00860754">
        <w:t xml:space="preserve">and </w:t>
      </w:r>
      <w:r w:rsidR="007A5617">
        <w:t xml:space="preserve">one group high in </w:t>
      </w:r>
      <w:r w:rsidR="00675A4E">
        <w:t xml:space="preserve">both </w:t>
      </w:r>
      <w:r w:rsidR="007A5617">
        <w:t>compulsivity and impulsivity</w:t>
      </w:r>
      <w:r w:rsidR="0085017C">
        <w:t xml:space="preserve"> (</w:t>
      </w:r>
      <w:r w:rsidRPr="00612F24">
        <w:t>cluster 3</w:t>
      </w:r>
      <w:r w:rsidR="0085017C">
        <w:t xml:space="preserve">, </w:t>
      </w:r>
      <w:r w:rsidR="007A5617">
        <w:t xml:space="preserve">also termed the </w:t>
      </w:r>
      <w:r w:rsidR="005A438E">
        <w:t>“</w:t>
      </w:r>
      <w:r w:rsidR="007A5617">
        <w:t>mixed group</w:t>
      </w:r>
      <w:r w:rsidR="005A438E">
        <w:t>”</w:t>
      </w:r>
      <w:r w:rsidR="007A5617">
        <w:t xml:space="preserve">; </w:t>
      </w:r>
      <w:r w:rsidRPr="00612F24">
        <w:t>n=</w:t>
      </w:r>
      <w:r w:rsidR="00860754">
        <w:t>293)</w:t>
      </w:r>
      <w:r w:rsidR="005A438E">
        <w:t xml:space="preserve"> (Figure 1B)</w:t>
      </w:r>
      <w:r w:rsidR="00860754">
        <w:t>.</w:t>
      </w:r>
      <w:r w:rsidR="0085017C">
        <w:t xml:space="preserve"> The number of iterations of this model to achieve convergence was </w:t>
      </w:r>
      <w:r w:rsidR="005A438E" w:rsidRPr="004954EB">
        <w:t>eight</w:t>
      </w:r>
      <w:r w:rsidR="005A438E">
        <w:t xml:space="preserve"> and t</w:t>
      </w:r>
      <w:r w:rsidR="0085017C" w:rsidRPr="0085017C">
        <w:t xml:space="preserve">he minimum distance between initial centers </w:t>
      </w:r>
      <w:r w:rsidR="0085017C">
        <w:t>was</w:t>
      </w:r>
      <w:r w:rsidR="00952895">
        <w:t xml:space="preserve"> 5.07</w:t>
      </w:r>
      <w:r w:rsidR="0085017C" w:rsidRPr="0085017C">
        <w:t>.</w:t>
      </w:r>
    </w:p>
    <w:p w14:paraId="702C1B1E" w14:textId="77777777" w:rsidR="005808D7" w:rsidRDefault="005808D7" w:rsidP="00BB0926"/>
    <w:p w14:paraId="14642382" w14:textId="77777777" w:rsidR="002B02EE" w:rsidRDefault="005808D7" w:rsidP="00BB0926">
      <w:r>
        <w:t>A</w:t>
      </w:r>
      <w:r w:rsidR="0085017C">
        <w:t xml:space="preserve"> second </w:t>
      </w:r>
      <w:r w:rsidR="00F87F77">
        <w:t>solution</w:t>
      </w:r>
      <w:r w:rsidR="0085017C">
        <w:t xml:space="preserve">, including four clusters, was </w:t>
      </w:r>
      <w:r w:rsidR="00F87F77">
        <w:t xml:space="preserve">also </w:t>
      </w:r>
      <w:r w:rsidR="0085017C">
        <w:t>tested</w:t>
      </w:r>
      <w:r w:rsidR="00675A4E">
        <w:t xml:space="preserve"> (Figure 2A)</w:t>
      </w:r>
      <w:r w:rsidR="0085017C">
        <w:t xml:space="preserve">. </w:t>
      </w:r>
      <w:r w:rsidR="005A438E">
        <w:t xml:space="preserve">This model generated </w:t>
      </w:r>
      <w:r w:rsidR="00BB0926">
        <w:t>a high compulsivity</w:t>
      </w:r>
      <w:r w:rsidR="00BB0926" w:rsidRPr="00BA4568">
        <w:t xml:space="preserve"> </w:t>
      </w:r>
      <w:r w:rsidR="00675A4E">
        <w:t xml:space="preserve">and low impulsivity </w:t>
      </w:r>
      <w:r w:rsidR="00BB0926" w:rsidRPr="00BA4568">
        <w:t xml:space="preserve">cluster </w:t>
      </w:r>
      <w:r w:rsidR="00AB1E77">
        <w:t xml:space="preserve">(cluster </w:t>
      </w:r>
      <w:r w:rsidR="00AB1E77" w:rsidRPr="00BA4568">
        <w:t>1</w:t>
      </w:r>
      <w:r w:rsidR="00AB1E77">
        <w:t xml:space="preserve">, </w:t>
      </w:r>
      <w:r w:rsidR="00BB0926">
        <w:t>also termed “compulsive”</w:t>
      </w:r>
      <w:r w:rsidR="00AB1E77">
        <w:t xml:space="preserve">; </w:t>
      </w:r>
      <w:r w:rsidR="00BB0926" w:rsidRPr="00BA4568">
        <w:t xml:space="preserve">n=249); </w:t>
      </w:r>
      <w:r w:rsidR="00BB0926">
        <w:t xml:space="preserve">a high compulsivity and high impulsivity cluster </w:t>
      </w:r>
      <w:r w:rsidR="00AB1E77">
        <w:t xml:space="preserve">(cluster 2, </w:t>
      </w:r>
      <w:r w:rsidR="00BB0926">
        <w:t>also termed “mixed”</w:t>
      </w:r>
      <w:r w:rsidR="00AB1E77">
        <w:t>;</w:t>
      </w:r>
      <w:r w:rsidR="00BB0926" w:rsidRPr="00BA4568">
        <w:t xml:space="preserve"> n=181), </w:t>
      </w:r>
      <w:r w:rsidR="001A1C26">
        <w:t xml:space="preserve">a low compulsivity and low impulsivity </w:t>
      </w:r>
      <w:r w:rsidR="00BB0926" w:rsidRPr="00BA4568">
        <w:t xml:space="preserve">cluster </w:t>
      </w:r>
      <w:r w:rsidR="00AB1E77">
        <w:t xml:space="preserve">(cluster 3, </w:t>
      </w:r>
      <w:r w:rsidR="001A1C26">
        <w:t>also termed “healthy”</w:t>
      </w:r>
      <w:r w:rsidR="00AB1E77">
        <w:t>;</w:t>
      </w:r>
      <w:r w:rsidR="00BB0926" w:rsidRPr="00BA4568">
        <w:t xml:space="preserve"> n=152) and </w:t>
      </w:r>
      <w:r w:rsidR="001A1C26">
        <w:t xml:space="preserve">a low compulsivity and </w:t>
      </w:r>
      <w:r w:rsidR="00675A4E">
        <w:t>high</w:t>
      </w:r>
      <w:r w:rsidR="001A1C26">
        <w:t xml:space="preserve"> impulsivity </w:t>
      </w:r>
      <w:r w:rsidR="00675A4E">
        <w:t>cluster</w:t>
      </w:r>
      <w:r w:rsidR="001A1C26">
        <w:t xml:space="preserve"> </w:t>
      </w:r>
      <w:r w:rsidR="00AB1E77">
        <w:t xml:space="preserve">(cluster 4, </w:t>
      </w:r>
      <w:r w:rsidR="001A1C26">
        <w:t>also termed “impulsive”</w:t>
      </w:r>
      <w:r w:rsidR="00AB1E77">
        <w:t>;</w:t>
      </w:r>
      <w:r w:rsidR="00BB0926" w:rsidRPr="00BA4568">
        <w:t xml:space="preserve"> n=192)</w:t>
      </w:r>
      <w:r w:rsidR="00BB0926">
        <w:t>. Convergence was achieved after 18 iterations. The minimum distance between initial centers was 3.96.</w:t>
      </w:r>
      <w:r w:rsidR="001A1C26">
        <w:t xml:space="preserve"> </w:t>
      </w:r>
    </w:p>
    <w:p w14:paraId="497683D2" w14:textId="77777777" w:rsidR="002B02EE" w:rsidRDefault="002B02EE" w:rsidP="00BB0926"/>
    <w:p w14:paraId="00015657" w14:textId="167660DF" w:rsidR="00BB0926" w:rsidRPr="00BA4568" w:rsidRDefault="00CD0FED" w:rsidP="00BB0926">
      <w:r w:rsidRPr="002B02EE">
        <w:rPr>
          <w:highlight w:val="yellow"/>
        </w:rPr>
        <w:t>Both first and second solutions were valid for showing significant and widespread differences between the groups in terms of severity of compulsivity and impulsivity (</w:t>
      </w:r>
      <w:r w:rsidR="0099200A">
        <w:rPr>
          <w:highlight w:val="yellow"/>
        </w:rPr>
        <w:t>see appendix</w:t>
      </w:r>
      <w:r w:rsidRPr="002B02EE">
        <w:rPr>
          <w:highlight w:val="yellow"/>
        </w:rPr>
        <w:t>). Nevertheless, despite the greater number of iterations, the second solution was chosen for further testing for yielding more meaningful groups, for being more consistent with the theory of the compulsive-impulsive spectrum, and for including a group</w:t>
      </w:r>
      <w:r w:rsidR="008C6C2C">
        <w:rPr>
          <w:highlight w:val="yellow"/>
        </w:rPr>
        <w:t xml:space="preserve"> low on compulsivity and impulsivity</w:t>
      </w:r>
      <w:r w:rsidR="00D23CC6">
        <w:rPr>
          <w:highlight w:val="yellow"/>
        </w:rPr>
        <w:t xml:space="preserve"> thought to represent a healthier individuals</w:t>
      </w:r>
      <w:r w:rsidR="00CD01A6">
        <w:rPr>
          <w:highlight w:val="yellow"/>
        </w:rPr>
        <w:t xml:space="preserve">. The last group was considered </w:t>
      </w:r>
      <w:r w:rsidR="008C6C2C">
        <w:rPr>
          <w:highlight w:val="yellow"/>
        </w:rPr>
        <w:t xml:space="preserve">ideal </w:t>
      </w:r>
      <w:r w:rsidR="00D23CC6">
        <w:rPr>
          <w:highlight w:val="yellow"/>
        </w:rPr>
        <w:t xml:space="preserve">for </w:t>
      </w:r>
      <w:r w:rsidR="00CD01A6">
        <w:rPr>
          <w:highlight w:val="yellow"/>
        </w:rPr>
        <w:t xml:space="preserve">use as a reference category in the </w:t>
      </w:r>
      <w:r w:rsidR="00D23CC6">
        <w:rPr>
          <w:highlight w:val="yellow"/>
        </w:rPr>
        <w:t>comparison</w:t>
      </w:r>
      <w:r w:rsidR="008C6C2C">
        <w:rPr>
          <w:highlight w:val="yellow"/>
        </w:rPr>
        <w:t xml:space="preserve"> with the other groups in a multinomial regression</w:t>
      </w:r>
      <w:r w:rsidRPr="002B02EE">
        <w:rPr>
          <w:highlight w:val="yellow"/>
        </w:rPr>
        <w:t>.</w:t>
      </w:r>
      <w:r>
        <w:t xml:space="preserve"> </w:t>
      </w:r>
    </w:p>
    <w:p w14:paraId="663CE112" w14:textId="1E10A5FE" w:rsidR="0085017C" w:rsidRPr="0085017C" w:rsidRDefault="0085017C" w:rsidP="0085017C">
      <w:r w:rsidRPr="0085017C">
        <w:tab/>
      </w:r>
      <w:r w:rsidRPr="0085017C">
        <w:tab/>
      </w:r>
    </w:p>
    <w:p w14:paraId="72DF0978" w14:textId="6B3D0758" w:rsidR="005A438E" w:rsidRPr="00E92423" w:rsidRDefault="00A1703B" w:rsidP="00063999">
      <w:pPr>
        <w:rPr>
          <w:b/>
          <w:i/>
        </w:rPr>
      </w:pPr>
      <w:r w:rsidRPr="00E92423">
        <w:rPr>
          <w:b/>
          <w:i/>
        </w:rPr>
        <w:t>Multinomial regression analyses</w:t>
      </w:r>
    </w:p>
    <w:p w14:paraId="71D7ADE5" w14:textId="77777777" w:rsidR="004C3727" w:rsidRDefault="004C3727" w:rsidP="00AA3AB2"/>
    <w:p w14:paraId="074E5B01" w14:textId="3E30C4D5" w:rsidR="004C3727" w:rsidRDefault="00270A3D" w:rsidP="00AA3AB2">
      <w:r>
        <w:t xml:space="preserve">Regression models based on the four-cluster-solution were performed. The first regression model, </w:t>
      </w:r>
      <w:r w:rsidR="000F67A5">
        <w:t>using total scores of OCRDs constructs (plus DASS</w:t>
      </w:r>
      <w:r w:rsidR="00AB1E77">
        <w:t>-</w:t>
      </w:r>
      <w:r w:rsidR="000F67A5">
        <w:t>21 and SPQ</w:t>
      </w:r>
      <w:r w:rsidR="00AB1E77">
        <w:t>-B</w:t>
      </w:r>
      <w:r w:rsidR="000F67A5">
        <w:t xml:space="preserve">) as independent variables, </w:t>
      </w:r>
      <w:r w:rsidR="00C52270">
        <w:t>was statistically signif</w:t>
      </w:r>
      <w:r w:rsidR="00117601">
        <w:t xml:space="preserve">icant (p &lt; 0.001; LR </w:t>
      </w:r>
      <w:r w:rsidR="00B752F1">
        <w:sym w:font="Symbol" w:char="F063"/>
      </w:r>
      <w:r w:rsidR="00B752F1">
        <w:t>2</w:t>
      </w:r>
      <w:r w:rsidR="00117601">
        <w:t xml:space="preserve"> = 150.35; log likelihood =1931.86</w:t>
      </w:r>
      <w:r w:rsidR="00C52270">
        <w:t xml:space="preserve">). </w:t>
      </w:r>
      <w:r w:rsidR="001F1C0B">
        <w:t>All V</w:t>
      </w:r>
      <w:r w:rsidR="001C5746">
        <w:t xml:space="preserve">ariance </w:t>
      </w:r>
      <w:r w:rsidR="001F1C0B">
        <w:t>I</w:t>
      </w:r>
      <w:r w:rsidR="001C5746">
        <w:t xml:space="preserve">nflation </w:t>
      </w:r>
      <w:r w:rsidR="001F1C0B">
        <w:t>F</w:t>
      </w:r>
      <w:r w:rsidR="001C5746">
        <w:t>actor</w:t>
      </w:r>
      <w:r w:rsidR="001F1C0B">
        <w:t xml:space="preserve"> levels were acceptable (below 5)</w:t>
      </w:r>
      <w:r w:rsidR="00D542DE">
        <w:t xml:space="preserve">. </w:t>
      </w:r>
      <w:r w:rsidR="00CD4DE6">
        <w:t>As seen in table 1, i</w:t>
      </w:r>
      <w:r w:rsidR="00215589">
        <w:t xml:space="preserve">t was found that </w:t>
      </w:r>
      <w:r w:rsidR="00906D5D">
        <w:t xml:space="preserve">(1) </w:t>
      </w:r>
      <w:r w:rsidR="00FE3669">
        <w:t xml:space="preserve">obsessive-compulsive symptoms (total </w:t>
      </w:r>
      <w:r w:rsidR="007B4A55">
        <w:t>DOCS</w:t>
      </w:r>
      <w:r w:rsidR="00FE3669">
        <w:t xml:space="preserve"> scores)</w:t>
      </w:r>
      <w:r w:rsidR="007B4A55">
        <w:t xml:space="preserve">, </w:t>
      </w:r>
      <w:r w:rsidR="00FE3669">
        <w:t xml:space="preserve">body dysmorphic symptoms (total </w:t>
      </w:r>
      <w:r w:rsidR="007B4A55">
        <w:t>AAI</w:t>
      </w:r>
      <w:r w:rsidR="00FE3669">
        <w:t xml:space="preserve"> scores)</w:t>
      </w:r>
      <w:r w:rsidR="007B4A55">
        <w:t xml:space="preserve"> and </w:t>
      </w:r>
      <w:r w:rsidR="00FE3669">
        <w:t xml:space="preserve">schizotypal symptoms (total </w:t>
      </w:r>
      <w:r w:rsidR="007B4A55">
        <w:t>SPQ</w:t>
      </w:r>
      <w:r w:rsidR="001C5746">
        <w:t>-B</w:t>
      </w:r>
      <w:r w:rsidR="00FE3669">
        <w:t xml:space="preserve"> scores)</w:t>
      </w:r>
      <w:r w:rsidR="00215589">
        <w:t xml:space="preserve"> predicted the “compulsive” cluster</w:t>
      </w:r>
      <w:r w:rsidR="00906D5D">
        <w:t>, (2)</w:t>
      </w:r>
      <w:r w:rsidR="00215589">
        <w:t xml:space="preserve"> that</w:t>
      </w:r>
      <w:r w:rsidR="00AF3938">
        <w:t xml:space="preserve"> </w:t>
      </w:r>
      <w:r w:rsidR="00FE3669">
        <w:t>hoarding symptoms (</w:t>
      </w:r>
      <w:r w:rsidR="00AF3938">
        <w:t>HRS</w:t>
      </w:r>
      <w:r w:rsidR="003C32F4">
        <w:t>-SR</w:t>
      </w:r>
      <w:r w:rsidR="00FE3669">
        <w:t xml:space="preserve"> scores) and depression, anxiety, and stress</w:t>
      </w:r>
      <w:r w:rsidR="00343321">
        <w:t xml:space="preserve"> symptoms</w:t>
      </w:r>
      <w:r w:rsidR="00FE3669">
        <w:t xml:space="preserve"> (DASS</w:t>
      </w:r>
      <w:r w:rsidR="001C5746">
        <w:t>-</w:t>
      </w:r>
      <w:r w:rsidR="00FE3669">
        <w:t>21)</w:t>
      </w:r>
      <w:r w:rsidR="00215589">
        <w:t xml:space="preserve"> predicted</w:t>
      </w:r>
      <w:r w:rsidR="00FE3669">
        <w:t xml:space="preserve">, </w:t>
      </w:r>
      <w:r w:rsidR="00343321">
        <w:t>on trend levels</w:t>
      </w:r>
      <w:r w:rsidR="00906D5D">
        <w:t xml:space="preserve">, </w:t>
      </w:r>
      <w:r w:rsidR="00215589">
        <w:t xml:space="preserve">the “impulsive” cluster </w:t>
      </w:r>
      <w:r w:rsidR="00906D5D">
        <w:t>and (3)</w:t>
      </w:r>
      <w:r w:rsidR="00CD4DE6">
        <w:t xml:space="preserve"> that</w:t>
      </w:r>
      <w:r w:rsidR="00906D5D">
        <w:t xml:space="preserve"> </w:t>
      </w:r>
      <w:r w:rsidR="00FE3669">
        <w:t>obsessive-compulsive symptoms (total DOCS scores), body dysmorphic symptoms (total AAI scores) and schizotypal symptoms (total SPQ</w:t>
      </w:r>
      <w:r w:rsidR="001C5746">
        <w:t>-B</w:t>
      </w:r>
      <w:r w:rsidR="00FE3669">
        <w:t xml:space="preserve"> scores)</w:t>
      </w:r>
      <w:r w:rsidR="00215589">
        <w:t xml:space="preserve"> predicted the mixed cluster</w:t>
      </w:r>
      <w:r w:rsidR="00B752F1">
        <w:t xml:space="preserve">. </w:t>
      </w:r>
    </w:p>
    <w:p w14:paraId="50806043" w14:textId="77777777" w:rsidR="004C3727" w:rsidRDefault="004C3727" w:rsidP="00AA3AB2"/>
    <w:p w14:paraId="45664289" w14:textId="7BD5198F" w:rsidR="00AA3AB2" w:rsidRPr="00612F24" w:rsidRDefault="000F67A5" w:rsidP="00AA3AB2">
      <w:r>
        <w:t>Nevertheless, b</w:t>
      </w:r>
      <w:r w:rsidR="004C3727">
        <w:t xml:space="preserve">ecause the predictors of the </w:t>
      </w:r>
      <w:r w:rsidR="00215589">
        <w:t>“</w:t>
      </w:r>
      <w:r w:rsidR="004C3727">
        <w:t>compulsive</w:t>
      </w:r>
      <w:r w:rsidR="00215589">
        <w:t>”</w:t>
      </w:r>
      <w:r w:rsidR="004C3727">
        <w:t xml:space="preserve"> and the </w:t>
      </w:r>
      <w:r w:rsidR="00215589">
        <w:t>“</w:t>
      </w:r>
      <w:r w:rsidR="004C3727">
        <w:t>mixed</w:t>
      </w:r>
      <w:r w:rsidR="00215589">
        <w:t>”</w:t>
      </w:r>
      <w:r w:rsidR="004C3727">
        <w:t xml:space="preserve"> cluster</w:t>
      </w:r>
      <w:r w:rsidR="00215589">
        <w:t>s</w:t>
      </w:r>
      <w:r w:rsidR="004C3727">
        <w:t xml:space="preserve"> were essentially the same in the first </w:t>
      </w:r>
      <w:r w:rsidR="00270A3D">
        <w:t xml:space="preserve">regression </w:t>
      </w:r>
      <w:r w:rsidR="004C3727">
        <w:t>model, a</w:t>
      </w:r>
      <w:r w:rsidR="00B752F1">
        <w:t xml:space="preserve"> second </w:t>
      </w:r>
      <w:r w:rsidR="00270A3D">
        <w:t xml:space="preserve">regression </w:t>
      </w:r>
      <w:r w:rsidR="00AA3AB2">
        <w:t>model</w:t>
      </w:r>
      <w:r w:rsidR="00F66AA6">
        <w:t>, which broke down DOCS and SPQ</w:t>
      </w:r>
      <w:r w:rsidR="00B22D94">
        <w:t>-B</w:t>
      </w:r>
      <w:r w:rsidR="00F66AA6">
        <w:t xml:space="preserve"> </w:t>
      </w:r>
      <w:r w:rsidR="00CE5B3B">
        <w:t>in</w:t>
      </w:r>
      <w:r w:rsidR="00725AA9">
        <w:t>to their</w:t>
      </w:r>
      <w:r w:rsidR="00CE5B3B">
        <w:t xml:space="preserve"> </w:t>
      </w:r>
      <w:proofErr w:type="spellStart"/>
      <w:r w:rsidR="00CE5B3B">
        <w:t>subscores</w:t>
      </w:r>
      <w:proofErr w:type="spellEnd"/>
      <w:r w:rsidR="00F66AA6">
        <w:t>,</w:t>
      </w:r>
      <w:r w:rsidR="00AA3AB2">
        <w:t xml:space="preserve"> </w:t>
      </w:r>
      <w:r w:rsidR="004C3727">
        <w:t xml:space="preserve">was </w:t>
      </w:r>
      <w:r w:rsidR="00725AA9">
        <w:t xml:space="preserve">also </w:t>
      </w:r>
      <w:r w:rsidR="004C3727">
        <w:t>performed</w:t>
      </w:r>
      <w:r w:rsidR="00CD4DE6">
        <w:t xml:space="preserve"> (Table 2)</w:t>
      </w:r>
      <w:r w:rsidR="004C3727">
        <w:t xml:space="preserve">. </w:t>
      </w:r>
      <w:r w:rsidR="00D542DE">
        <w:t>All V</w:t>
      </w:r>
      <w:r w:rsidR="001C5746">
        <w:t xml:space="preserve">ariance </w:t>
      </w:r>
      <w:r w:rsidR="00D542DE">
        <w:t>I</w:t>
      </w:r>
      <w:r w:rsidR="001C5746">
        <w:t xml:space="preserve">nflation </w:t>
      </w:r>
      <w:r w:rsidR="00D542DE">
        <w:t>F</w:t>
      </w:r>
      <w:r w:rsidR="001C5746">
        <w:t>actor</w:t>
      </w:r>
      <w:r w:rsidR="00D542DE">
        <w:t xml:space="preserve"> levels were </w:t>
      </w:r>
      <w:r w:rsidR="001F1C0B">
        <w:t>acceptable</w:t>
      </w:r>
      <w:r w:rsidR="00D542DE">
        <w:t xml:space="preserve">. </w:t>
      </w:r>
      <w:r w:rsidR="004C3727">
        <w:t xml:space="preserve">This model </w:t>
      </w:r>
      <w:r w:rsidR="00AA3AB2">
        <w:t xml:space="preserve">was </w:t>
      </w:r>
      <w:r w:rsidR="00F66AA6">
        <w:t xml:space="preserve">also </w:t>
      </w:r>
      <w:r w:rsidR="00AA3AB2">
        <w:t xml:space="preserve">statistically significant (p &lt; 0.001; LR </w:t>
      </w:r>
      <w:r w:rsidR="00B752F1">
        <w:sym w:font="Symbol" w:char="F063"/>
      </w:r>
      <w:r w:rsidR="00B752F1">
        <w:t>2</w:t>
      </w:r>
      <w:r w:rsidR="00AA3AB2">
        <w:t xml:space="preserve"> = 1</w:t>
      </w:r>
      <w:r w:rsidR="00742FAC">
        <w:t>75.</w:t>
      </w:r>
      <w:r w:rsidR="00AA3AB2">
        <w:t>7</w:t>
      </w:r>
      <w:r w:rsidR="00742FAC">
        <w:t>0; log likelihood =19</w:t>
      </w:r>
      <w:r w:rsidR="00AA3AB2">
        <w:t>0</w:t>
      </w:r>
      <w:r w:rsidR="00742FAC">
        <w:t>7.90</w:t>
      </w:r>
      <w:r w:rsidR="00CD4DE6">
        <w:t xml:space="preserve">) and found that (1) </w:t>
      </w:r>
      <w:r w:rsidR="00725AA9">
        <w:t xml:space="preserve">more severe </w:t>
      </w:r>
      <w:r w:rsidR="001A07D0">
        <w:t xml:space="preserve">symmetry symptoms (DOCS </w:t>
      </w:r>
      <w:proofErr w:type="spellStart"/>
      <w:r w:rsidR="001A07D0">
        <w:t>subscores</w:t>
      </w:r>
      <w:proofErr w:type="spellEnd"/>
      <w:r w:rsidR="001A07D0">
        <w:t xml:space="preserve">), body dysmorphic symptoms (total AAI scores) and </w:t>
      </w:r>
      <w:r w:rsidR="00FE3669">
        <w:t>SPQ</w:t>
      </w:r>
      <w:r w:rsidR="001C5746">
        <w:t>-B</w:t>
      </w:r>
      <w:r w:rsidR="00FE3669">
        <w:t xml:space="preserve"> </w:t>
      </w:r>
      <w:r w:rsidR="00AF3938">
        <w:t xml:space="preserve">interpersonal </w:t>
      </w:r>
      <w:proofErr w:type="spellStart"/>
      <w:r w:rsidR="00597FA1">
        <w:t>subscores</w:t>
      </w:r>
      <w:proofErr w:type="spellEnd"/>
      <w:r w:rsidR="00CD4DE6">
        <w:t xml:space="preserve"> predicted the </w:t>
      </w:r>
      <w:r w:rsidR="00CD4DE6">
        <w:lastRenderedPageBreak/>
        <w:t>“compulsive” cluster</w:t>
      </w:r>
      <w:r w:rsidR="00CD4F05">
        <w:t xml:space="preserve">, (2) </w:t>
      </w:r>
      <w:r w:rsidR="00CD4DE6">
        <w:t xml:space="preserve">that </w:t>
      </w:r>
      <w:r w:rsidR="00D43DC8">
        <w:t>the HRS</w:t>
      </w:r>
      <w:r w:rsidR="003C32F4">
        <w:t>-SR</w:t>
      </w:r>
      <w:r w:rsidR="00D43DC8">
        <w:t xml:space="preserve"> </w:t>
      </w:r>
      <w:r w:rsidR="00CD4DE6">
        <w:t xml:space="preserve">scores predicted </w:t>
      </w:r>
      <w:r w:rsidR="00D43DC8">
        <w:t>(on a trend level)</w:t>
      </w:r>
      <w:r w:rsidR="00CD4F05">
        <w:t>,</w:t>
      </w:r>
      <w:r w:rsidR="00CD4DE6">
        <w:t xml:space="preserve"> the “impulsive cluster”</w:t>
      </w:r>
      <w:r w:rsidR="00CD4F05">
        <w:t xml:space="preserve"> and </w:t>
      </w:r>
      <w:r w:rsidR="00CD4DE6">
        <w:t xml:space="preserve">that </w:t>
      </w:r>
      <w:r w:rsidR="00CD4F05">
        <w:t xml:space="preserve">(3) </w:t>
      </w:r>
      <w:r w:rsidR="001A07D0">
        <w:t xml:space="preserve">symmetry symptoms (DOCS </w:t>
      </w:r>
      <w:proofErr w:type="spellStart"/>
      <w:r w:rsidR="001A07D0">
        <w:t>subscores</w:t>
      </w:r>
      <w:proofErr w:type="spellEnd"/>
      <w:r w:rsidR="001A07D0">
        <w:t>), body dysmorphic symptoms (total AAI scores) and SPQ</w:t>
      </w:r>
      <w:r w:rsidR="001C5746">
        <w:t>-B</w:t>
      </w:r>
      <w:r w:rsidR="001A07D0">
        <w:t xml:space="preserve"> cognitive-perceptual </w:t>
      </w:r>
      <w:proofErr w:type="spellStart"/>
      <w:r w:rsidR="001A07D0">
        <w:t>subscores</w:t>
      </w:r>
      <w:proofErr w:type="spellEnd"/>
      <w:r w:rsidR="00CD4DE6">
        <w:t xml:space="preserve"> predicted the “mixed” cluster</w:t>
      </w:r>
      <w:r w:rsidR="00CD4F05">
        <w:t>.</w:t>
      </w:r>
    </w:p>
    <w:p w14:paraId="43E3E439" w14:textId="77777777" w:rsidR="00AA3AB2" w:rsidRPr="00612F24" w:rsidRDefault="00AA3AB2" w:rsidP="00C52270"/>
    <w:p w14:paraId="282D20F2" w14:textId="77777777" w:rsidR="00063999" w:rsidRDefault="00063999">
      <w:pPr>
        <w:rPr>
          <w:b/>
        </w:rPr>
      </w:pPr>
    </w:p>
    <w:p w14:paraId="21AF7A41" w14:textId="77777777" w:rsidR="00F8058F" w:rsidRDefault="00F8058F">
      <w:pPr>
        <w:rPr>
          <w:b/>
        </w:rPr>
      </w:pPr>
    </w:p>
    <w:p w14:paraId="63F1E1E2" w14:textId="0D1309DF" w:rsidR="00F8058F" w:rsidRDefault="00F8058F">
      <w:pPr>
        <w:rPr>
          <w:b/>
        </w:rPr>
      </w:pPr>
      <w:r>
        <w:rPr>
          <w:b/>
          <w:noProof/>
        </w:rPr>
        <w:drawing>
          <wp:inline distT="0" distB="0" distL="0" distR="0" wp14:anchorId="38CC9A22" wp14:editId="7C94490F">
            <wp:extent cx="5270500" cy="31019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3101952"/>
                    </a:xfrm>
                    <a:prstGeom prst="rect">
                      <a:avLst/>
                    </a:prstGeom>
                    <a:noFill/>
                    <a:ln>
                      <a:noFill/>
                    </a:ln>
                  </pic:spPr>
                </pic:pic>
              </a:graphicData>
            </a:graphic>
          </wp:inline>
        </w:drawing>
      </w:r>
    </w:p>
    <w:p w14:paraId="78302AEF" w14:textId="04F3957C" w:rsidR="00444E6B" w:rsidRPr="00612F24" w:rsidRDefault="00444E6B" w:rsidP="00444E6B">
      <w:r w:rsidRPr="00612F24">
        <w:t xml:space="preserve">Figure </w:t>
      </w:r>
      <w:r>
        <w:t>1</w:t>
      </w:r>
      <w:r w:rsidRPr="00612F24">
        <w:t xml:space="preserve">: Scatterplot describing a </w:t>
      </w:r>
      <w:r w:rsidR="00F63968">
        <w:t>three</w:t>
      </w:r>
      <w:r w:rsidRPr="00612F24">
        <w:t>-cluster solution of the data with a mixed compulsive-impulsive (</w:t>
      </w:r>
      <w:r>
        <w:t>green</w:t>
      </w:r>
      <w:r w:rsidRPr="00612F24">
        <w:t>)</w:t>
      </w:r>
      <w:r w:rsidR="00D73E82">
        <w:t xml:space="preserve"> cluster</w:t>
      </w:r>
      <w:r w:rsidRPr="00612F24">
        <w:t>, a predominantly compulsive (</w:t>
      </w:r>
      <w:r>
        <w:t>red</w:t>
      </w:r>
      <w:r w:rsidRPr="00612F24">
        <w:t>)</w:t>
      </w:r>
      <w:r w:rsidR="00D73E82">
        <w:t xml:space="preserve"> cluster</w:t>
      </w:r>
      <w:r w:rsidRPr="00612F24">
        <w:t xml:space="preserve"> a</w:t>
      </w:r>
      <w:r>
        <w:t>nd a</w:t>
      </w:r>
      <w:r w:rsidRPr="00612F24">
        <w:t xml:space="preserve"> </w:t>
      </w:r>
      <w:r w:rsidR="00F63968">
        <w:t>healthy</w:t>
      </w:r>
      <w:r w:rsidRPr="00612F24">
        <w:t xml:space="preserve"> (</w:t>
      </w:r>
      <w:r>
        <w:t>blue</w:t>
      </w:r>
      <w:r w:rsidRPr="00612F24">
        <w:t>) cluster.</w:t>
      </w:r>
    </w:p>
    <w:p w14:paraId="517385E0" w14:textId="77777777" w:rsidR="00F8058F" w:rsidRDefault="00F8058F">
      <w:pPr>
        <w:rPr>
          <w:b/>
        </w:rPr>
      </w:pPr>
    </w:p>
    <w:p w14:paraId="04105ACF" w14:textId="474B80CF" w:rsidR="00F8058F" w:rsidRDefault="00957D2C">
      <w:pPr>
        <w:rPr>
          <w:b/>
        </w:rPr>
      </w:pPr>
      <w:r>
        <w:rPr>
          <w:b/>
          <w:noProof/>
        </w:rPr>
        <w:drawing>
          <wp:inline distT="0" distB="0" distL="0" distR="0" wp14:anchorId="2B0BB974" wp14:editId="4096DCCC">
            <wp:extent cx="5270500" cy="30848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3084866"/>
                    </a:xfrm>
                    <a:prstGeom prst="rect">
                      <a:avLst/>
                    </a:prstGeom>
                    <a:noFill/>
                    <a:ln>
                      <a:noFill/>
                    </a:ln>
                  </pic:spPr>
                </pic:pic>
              </a:graphicData>
            </a:graphic>
          </wp:inline>
        </w:drawing>
      </w:r>
    </w:p>
    <w:p w14:paraId="02787997" w14:textId="77777777" w:rsidR="00F8058F" w:rsidRDefault="00F8058F">
      <w:pPr>
        <w:rPr>
          <w:b/>
        </w:rPr>
      </w:pPr>
    </w:p>
    <w:p w14:paraId="303C5FCC" w14:textId="19FEC6B0" w:rsidR="00F63968" w:rsidRDefault="00063999">
      <w:pPr>
        <w:rPr>
          <w:b/>
        </w:rPr>
      </w:pPr>
      <w:r>
        <w:t>Figure 2</w:t>
      </w:r>
      <w:r w:rsidR="00F63968" w:rsidRPr="00612F24">
        <w:t xml:space="preserve">: K-means clustering </w:t>
      </w:r>
      <w:r w:rsidR="001C5746">
        <w:t xml:space="preserve">from the three-cluster solution </w:t>
      </w:r>
      <w:r w:rsidR="00F63968" w:rsidRPr="00612F24">
        <w:t xml:space="preserve">revealing individuals </w:t>
      </w:r>
      <w:r w:rsidR="00F63968">
        <w:t>low</w:t>
      </w:r>
      <w:r w:rsidR="00F63968" w:rsidRPr="00612F24">
        <w:t xml:space="preserve"> </w:t>
      </w:r>
      <w:r w:rsidR="00F63968">
        <w:t xml:space="preserve">in </w:t>
      </w:r>
      <w:r w:rsidR="00F63968" w:rsidRPr="00612F24">
        <w:t>compulsivity</w:t>
      </w:r>
      <w:r w:rsidR="00F63968">
        <w:t xml:space="preserve"> and low in impulsivity</w:t>
      </w:r>
      <w:r w:rsidR="00F63968" w:rsidRPr="00612F24">
        <w:t xml:space="preserve"> (cluster 1), high in compulsivity and </w:t>
      </w:r>
      <w:r w:rsidR="00BF58DF">
        <w:t xml:space="preserve">low in </w:t>
      </w:r>
      <w:r w:rsidR="00F63968" w:rsidRPr="00612F24">
        <w:t xml:space="preserve">impulsivity (cluster 2) and high in impulsivity and </w:t>
      </w:r>
      <w:r w:rsidR="00F63968">
        <w:t>high in compulsivity (cluster 3</w:t>
      </w:r>
      <w:r w:rsidR="00F63968" w:rsidRPr="00612F24">
        <w:t>).</w:t>
      </w:r>
    </w:p>
    <w:p w14:paraId="0B44F719" w14:textId="77777777" w:rsidR="00AE7F72" w:rsidRDefault="00AE7F72">
      <w:pPr>
        <w:rPr>
          <w:b/>
        </w:rPr>
      </w:pPr>
    </w:p>
    <w:p w14:paraId="3D65BD55" w14:textId="77777777" w:rsidR="00F63968" w:rsidRDefault="00F63968">
      <w:pPr>
        <w:rPr>
          <w:b/>
        </w:rPr>
      </w:pPr>
    </w:p>
    <w:p w14:paraId="031D2A4B" w14:textId="77777777" w:rsidR="00F63968" w:rsidRDefault="00F63968">
      <w:pPr>
        <w:rPr>
          <w:b/>
        </w:rPr>
      </w:pPr>
    </w:p>
    <w:p w14:paraId="62DD46C8" w14:textId="2BB7D269" w:rsidR="00F8058F" w:rsidRDefault="00F8058F">
      <w:pPr>
        <w:rPr>
          <w:b/>
        </w:rPr>
      </w:pPr>
      <w:r>
        <w:rPr>
          <w:b/>
          <w:noProof/>
        </w:rPr>
        <w:drawing>
          <wp:inline distT="0" distB="0" distL="0" distR="0" wp14:anchorId="2628E3AA" wp14:editId="552975C9">
            <wp:extent cx="5270500" cy="31019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101952"/>
                    </a:xfrm>
                    <a:prstGeom prst="rect">
                      <a:avLst/>
                    </a:prstGeom>
                    <a:noFill/>
                    <a:ln>
                      <a:noFill/>
                    </a:ln>
                  </pic:spPr>
                </pic:pic>
              </a:graphicData>
            </a:graphic>
          </wp:inline>
        </w:drawing>
      </w:r>
    </w:p>
    <w:p w14:paraId="59B78779" w14:textId="1CA78512" w:rsidR="00EC44BF" w:rsidRPr="00BA4568" w:rsidRDefault="00326DC7">
      <w:r w:rsidRPr="00BA4568">
        <w:t>Figure 3: Scatterplot describing a four-cluster solution of the data with a mixed compulsive-impulsive (red)</w:t>
      </w:r>
      <w:r w:rsidR="00D73E82">
        <w:t xml:space="preserve"> cluster</w:t>
      </w:r>
      <w:r w:rsidRPr="00BA4568">
        <w:t>, a predominantly compulsive (blue)</w:t>
      </w:r>
      <w:r w:rsidR="00D73E82">
        <w:t xml:space="preserve"> cluster</w:t>
      </w:r>
      <w:r w:rsidRPr="00BA4568">
        <w:t xml:space="preserve"> a predominantly imp</w:t>
      </w:r>
      <w:r w:rsidR="00DF3D0E">
        <w:t>ulsive (orange),</w:t>
      </w:r>
      <w:r w:rsidR="00D73E82">
        <w:t xml:space="preserve"> cluster </w:t>
      </w:r>
      <w:r w:rsidRPr="00BA4568">
        <w:t>and a “healthy” (green) cluster</w:t>
      </w:r>
      <w:r w:rsidR="00825D89" w:rsidRPr="00BA4568">
        <w:t>.</w:t>
      </w:r>
    </w:p>
    <w:p w14:paraId="2C305502" w14:textId="116F9629" w:rsidR="00326DC7" w:rsidRPr="00BA4568" w:rsidRDefault="00957D2C" w:rsidP="00326DC7">
      <w:pPr>
        <w:rPr>
          <w:lang w:val="en-AU"/>
        </w:rPr>
      </w:pPr>
      <w:r>
        <w:rPr>
          <w:b/>
          <w:noProof/>
        </w:rPr>
        <w:drawing>
          <wp:inline distT="0" distB="0" distL="0" distR="0" wp14:anchorId="6E1CDF0F" wp14:editId="73AC2356">
            <wp:extent cx="5270500" cy="30671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3067156"/>
                    </a:xfrm>
                    <a:prstGeom prst="rect">
                      <a:avLst/>
                    </a:prstGeom>
                    <a:noFill/>
                    <a:ln>
                      <a:noFill/>
                    </a:ln>
                  </pic:spPr>
                </pic:pic>
              </a:graphicData>
            </a:graphic>
          </wp:inline>
        </w:drawing>
      </w:r>
      <w:r w:rsidR="00326DC7" w:rsidRPr="00BA4568">
        <w:t>Figure 4: K-means clustering</w:t>
      </w:r>
      <w:r w:rsidR="001C5746">
        <w:t xml:space="preserve"> from the four-factor solution?</w:t>
      </w:r>
      <w:r w:rsidR="00326DC7" w:rsidRPr="00BA4568">
        <w:t xml:space="preserve"> revealing individuals high </w:t>
      </w:r>
      <w:r w:rsidR="00BF58DF">
        <w:t xml:space="preserve">in </w:t>
      </w:r>
      <w:r w:rsidR="00326DC7" w:rsidRPr="00BA4568">
        <w:t>compulsivity (cluster 1), high in compulsivity and impulsivity (cluster 2), low in compulsivity and in impulsivity (cluster 3, “healthy”), and high in impulsivity and low in compulsivity (cluster 4).</w:t>
      </w:r>
    </w:p>
    <w:p w14:paraId="5539F4FB" w14:textId="77777777" w:rsidR="00326DC7" w:rsidRDefault="00326DC7" w:rsidP="00326DC7">
      <w:pPr>
        <w:rPr>
          <w:b/>
        </w:rPr>
      </w:pPr>
    </w:p>
    <w:p w14:paraId="0ECD7A78" w14:textId="77777777" w:rsidR="00042193" w:rsidRDefault="00042193">
      <w:pPr>
        <w:rPr>
          <w:b/>
        </w:rPr>
      </w:pPr>
    </w:p>
    <w:p w14:paraId="7BDFF66D" w14:textId="77777777" w:rsidR="00042193" w:rsidRDefault="00042193">
      <w:pPr>
        <w:rPr>
          <w:b/>
        </w:rPr>
      </w:pPr>
    </w:p>
    <w:p w14:paraId="59FDB393" w14:textId="77777777" w:rsidR="00042193" w:rsidRDefault="00042193">
      <w:pPr>
        <w:rPr>
          <w:b/>
        </w:rPr>
      </w:pPr>
    </w:p>
    <w:p w14:paraId="74DEF188" w14:textId="77777777" w:rsidR="00042193" w:rsidRDefault="00042193">
      <w:pPr>
        <w:rPr>
          <w:b/>
        </w:rPr>
      </w:pPr>
    </w:p>
    <w:p w14:paraId="7EC665B2" w14:textId="77777777" w:rsidR="00042193" w:rsidRDefault="00042193">
      <w:pPr>
        <w:rPr>
          <w:b/>
        </w:rPr>
      </w:pPr>
    </w:p>
    <w:p w14:paraId="1E14996D" w14:textId="77777777" w:rsidR="00B960CF" w:rsidRDefault="00B960CF">
      <w:pPr>
        <w:rPr>
          <w:b/>
          <w:sz w:val="16"/>
          <w:szCs w:val="16"/>
        </w:rPr>
      </w:pPr>
    </w:p>
    <w:p w14:paraId="174EB71A" w14:textId="77777777" w:rsidR="00B960CF" w:rsidRDefault="00B960CF">
      <w:pPr>
        <w:rPr>
          <w:b/>
          <w:sz w:val="16"/>
          <w:szCs w:val="16"/>
        </w:rPr>
      </w:pPr>
    </w:p>
    <w:p w14:paraId="41D32561" w14:textId="77777777" w:rsidR="00B960CF" w:rsidRDefault="00B960CF">
      <w:pPr>
        <w:rPr>
          <w:b/>
          <w:sz w:val="16"/>
          <w:szCs w:val="16"/>
        </w:rPr>
      </w:pPr>
    </w:p>
    <w:p w14:paraId="5C4DD846" w14:textId="77777777" w:rsidR="00B960CF" w:rsidRDefault="00B960CF">
      <w:pPr>
        <w:rPr>
          <w:b/>
          <w:sz w:val="16"/>
          <w:szCs w:val="16"/>
        </w:rPr>
      </w:pPr>
    </w:p>
    <w:p w14:paraId="16B98FBD" w14:textId="644F4AE2" w:rsidR="00042193" w:rsidRPr="00C8300A" w:rsidRDefault="00463DB7">
      <w:pPr>
        <w:rPr>
          <w:sz w:val="16"/>
          <w:szCs w:val="16"/>
        </w:rPr>
      </w:pPr>
      <w:r w:rsidRPr="00C8300A">
        <w:rPr>
          <w:sz w:val="16"/>
          <w:szCs w:val="16"/>
        </w:rPr>
        <w:t xml:space="preserve">Table 1: </w:t>
      </w:r>
      <w:r w:rsidR="007A7F69">
        <w:rPr>
          <w:sz w:val="16"/>
          <w:szCs w:val="16"/>
        </w:rPr>
        <w:t>First m</w:t>
      </w:r>
      <w:r w:rsidR="00E66110" w:rsidRPr="00C8300A">
        <w:rPr>
          <w:sz w:val="16"/>
          <w:szCs w:val="16"/>
        </w:rPr>
        <w:t>ultinomial regression analysis</w:t>
      </w:r>
      <w:r w:rsidR="001F2A66" w:rsidRPr="00C8300A">
        <w:rPr>
          <w:sz w:val="16"/>
          <w:szCs w:val="16"/>
        </w:rPr>
        <w:t xml:space="preserve"> describing the predictors of clusters 1 (compulsive), 2 (compulsive-impulsive) and 4  (impulsive).</w:t>
      </w:r>
    </w:p>
    <w:tbl>
      <w:tblPr>
        <w:tblStyle w:val="TableGrid"/>
        <w:tblW w:w="0" w:type="auto"/>
        <w:tblLayout w:type="fixed"/>
        <w:tblLook w:val="04A0" w:firstRow="1" w:lastRow="0" w:firstColumn="1" w:lastColumn="0" w:noHBand="0" w:noVBand="1"/>
      </w:tblPr>
      <w:tblGrid>
        <w:gridCol w:w="705"/>
        <w:gridCol w:w="1246"/>
        <w:gridCol w:w="567"/>
        <w:gridCol w:w="709"/>
        <w:gridCol w:w="709"/>
        <w:gridCol w:w="425"/>
        <w:gridCol w:w="709"/>
        <w:gridCol w:w="708"/>
        <w:gridCol w:w="851"/>
        <w:gridCol w:w="850"/>
      </w:tblGrid>
      <w:tr w:rsidR="001E3CFA" w:rsidRPr="003D42B7" w14:paraId="2DE6B760" w14:textId="77777777" w:rsidTr="00AA6213">
        <w:tc>
          <w:tcPr>
            <w:tcW w:w="705" w:type="dxa"/>
          </w:tcPr>
          <w:p w14:paraId="251455D3" w14:textId="14BCB42C" w:rsidR="009302DB" w:rsidRPr="00E24DA8" w:rsidRDefault="009302DB" w:rsidP="009302DB">
            <w:pPr>
              <w:jc w:val="center"/>
              <w:rPr>
                <w:sz w:val="16"/>
                <w:szCs w:val="16"/>
              </w:rPr>
            </w:pPr>
            <w:r>
              <w:rPr>
                <w:sz w:val="16"/>
                <w:szCs w:val="16"/>
              </w:rPr>
              <w:t>Cluster number</w:t>
            </w:r>
          </w:p>
        </w:tc>
        <w:tc>
          <w:tcPr>
            <w:tcW w:w="1246" w:type="dxa"/>
          </w:tcPr>
          <w:p w14:paraId="2E709BE8" w14:textId="445C5421" w:rsidR="009302DB" w:rsidRPr="00E24DA8" w:rsidRDefault="009302DB" w:rsidP="009302DB">
            <w:pPr>
              <w:jc w:val="center"/>
              <w:rPr>
                <w:sz w:val="16"/>
                <w:szCs w:val="16"/>
              </w:rPr>
            </w:pPr>
          </w:p>
        </w:tc>
        <w:tc>
          <w:tcPr>
            <w:tcW w:w="567" w:type="dxa"/>
          </w:tcPr>
          <w:p w14:paraId="3119DC6A" w14:textId="77777777" w:rsidR="009302DB" w:rsidRPr="00E24DA8" w:rsidRDefault="009302DB" w:rsidP="009302DB">
            <w:pPr>
              <w:jc w:val="center"/>
              <w:rPr>
                <w:sz w:val="16"/>
                <w:szCs w:val="16"/>
              </w:rPr>
            </w:pPr>
          </w:p>
        </w:tc>
        <w:tc>
          <w:tcPr>
            <w:tcW w:w="709" w:type="dxa"/>
          </w:tcPr>
          <w:p w14:paraId="48298CC6" w14:textId="77777777" w:rsidR="009302DB" w:rsidRPr="00E24DA8" w:rsidRDefault="009302DB" w:rsidP="009302DB">
            <w:pPr>
              <w:jc w:val="center"/>
              <w:rPr>
                <w:sz w:val="16"/>
                <w:szCs w:val="16"/>
              </w:rPr>
            </w:pPr>
          </w:p>
        </w:tc>
        <w:tc>
          <w:tcPr>
            <w:tcW w:w="709" w:type="dxa"/>
          </w:tcPr>
          <w:p w14:paraId="7D0A5F98" w14:textId="77777777" w:rsidR="009302DB" w:rsidRPr="00E24DA8" w:rsidRDefault="009302DB" w:rsidP="009302DB">
            <w:pPr>
              <w:jc w:val="center"/>
              <w:rPr>
                <w:sz w:val="16"/>
                <w:szCs w:val="16"/>
              </w:rPr>
            </w:pPr>
          </w:p>
        </w:tc>
        <w:tc>
          <w:tcPr>
            <w:tcW w:w="425" w:type="dxa"/>
          </w:tcPr>
          <w:p w14:paraId="120237FE" w14:textId="77777777" w:rsidR="009302DB" w:rsidRPr="00E24DA8" w:rsidRDefault="009302DB" w:rsidP="009302DB">
            <w:pPr>
              <w:jc w:val="center"/>
              <w:rPr>
                <w:sz w:val="16"/>
                <w:szCs w:val="16"/>
              </w:rPr>
            </w:pPr>
          </w:p>
        </w:tc>
        <w:tc>
          <w:tcPr>
            <w:tcW w:w="709" w:type="dxa"/>
          </w:tcPr>
          <w:p w14:paraId="7A2AC2CB" w14:textId="77777777" w:rsidR="009302DB" w:rsidRPr="00E24DA8" w:rsidRDefault="009302DB" w:rsidP="009302DB">
            <w:pPr>
              <w:jc w:val="center"/>
              <w:rPr>
                <w:sz w:val="16"/>
                <w:szCs w:val="16"/>
              </w:rPr>
            </w:pPr>
          </w:p>
        </w:tc>
        <w:tc>
          <w:tcPr>
            <w:tcW w:w="708" w:type="dxa"/>
          </w:tcPr>
          <w:p w14:paraId="557FD670" w14:textId="77777777" w:rsidR="009302DB" w:rsidRDefault="009302DB" w:rsidP="009302DB">
            <w:pPr>
              <w:jc w:val="center"/>
              <w:rPr>
                <w:sz w:val="16"/>
                <w:szCs w:val="16"/>
              </w:rPr>
            </w:pPr>
          </w:p>
        </w:tc>
        <w:tc>
          <w:tcPr>
            <w:tcW w:w="1701" w:type="dxa"/>
            <w:gridSpan w:val="2"/>
          </w:tcPr>
          <w:p w14:paraId="0861E04E" w14:textId="48DC9A19" w:rsidR="009302DB" w:rsidRDefault="009302DB" w:rsidP="009302DB">
            <w:pPr>
              <w:jc w:val="center"/>
              <w:rPr>
                <w:sz w:val="16"/>
                <w:szCs w:val="16"/>
              </w:rPr>
            </w:pPr>
            <w:r>
              <w:rPr>
                <w:sz w:val="16"/>
                <w:szCs w:val="16"/>
              </w:rPr>
              <w:t>95% Confidence interval for Exp (B)</w:t>
            </w:r>
          </w:p>
        </w:tc>
      </w:tr>
      <w:tr w:rsidR="001E3CFA" w:rsidRPr="003D42B7" w14:paraId="3C30E2FE" w14:textId="77777777" w:rsidTr="00AA6213">
        <w:tc>
          <w:tcPr>
            <w:tcW w:w="705" w:type="dxa"/>
          </w:tcPr>
          <w:p w14:paraId="1AE3D595" w14:textId="77777777" w:rsidR="009302DB" w:rsidRPr="00E24DA8" w:rsidRDefault="009302DB" w:rsidP="009302DB">
            <w:pPr>
              <w:jc w:val="center"/>
              <w:rPr>
                <w:sz w:val="16"/>
                <w:szCs w:val="16"/>
              </w:rPr>
            </w:pPr>
          </w:p>
        </w:tc>
        <w:tc>
          <w:tcPr>
            <w:tcW w:w="1246" w:type="dxa"/>
          </w:tcPr>
          <w:p w14:paraId="5DF4A63A" w14:textId="182D3F58" w:rsidR="009302DB" w:rsidRPr="00E24DA8" w:rsidRDefault="009302DB" w:rsidP="009302DB">
            <w:pPr>
              <w:jc w:val="center"/>
              <w:rPr>
                <w:sz w:val="16"/>
                <w:szCs w:val="16"/>
              </w:rPr>
            </w:pPr>
          </w:p>
        </w:tc>
        <w:tc>
          <w:tcPr>
            <w:tcW w:w="567" w:type="dxa"/>
          </w:tcPr>
          <w:p w14:paraId="0D99E593" w14:textId="5BD05D38" w:rsidR="009302DB" w:rsidRPr="00E24DA8" w:rsidRDefault="009302DB" w:rsidP="009302DB">
            <w:pPr>
              <w:jc w:val="center"/>
              <w:rPr>
                <w:sz w:val="16"/>
                <w:szCs w:val="16"/>
              </w:rPr>
            </w:pPr>
            <w:r w:rsidRPr="00E24DA8">
              <w:rPr>
                <w:sz w:val="16"/>
                <w:szCs w:val="16"/>
              </w:rPr>
              <w:t>B</w:t>
            </w:r>
          </w:p>
        </w:tc>
        <w:tc>
          <w:tcPr>
            <w:tcW w:w="709" w:type="dxa"/>
          </w:tcPr>
          <w:p w14:paraId="6408FE75" w14:textId="706AC4B7" w:rsidR="009302DB" w:rsidRPr="00E24DA8" w:rsidRDefault="009302DB" w:rsidP="009302DB">
            <w:pPr>
              <w:jc w:val="center"/>
              <w:rPr>
                <w:sz w:val="16"/>
                <w:szCs w:val="16"/>
              </w:rPr>
            </w:pPr>
            <w:r w:rsidRPr="00E24DA8">
              <w:rPr>
                <w:sz w:val="16"/>
                <w:szCs w:val="16"/>
              </w:rPr>
              <w:t>Std. Error</w:t>
            </w:r>
          </w:p>
        </w:tc>
        <w:tc>
          <w:tcPr>
            <w:tcW w:w="709" w:type="dxa"/>
          </w:tcPr>
          <w:p w14:paraId="6B025147" w14:textId="4B09815D" w:rsidR="009302DB" w:rsidRPr="00E24DA8" w:rsidRDefault="009302DB" w:rsidP="009302DB">
            <w:pPr>
              <w:jc w:val="center"/>
              <w:rPr>
                <w:sz w:val="16"/>
                <w:szCs w:val="16"/>
              </w:rPr>
            </w:pPr>
            <w:r w:rsidRPr="00E24DA8">
              <w:rPr>
                <w:sz w:val="16"/>
                <w:szCs w:val="16"/>
              </w:rPr>
              <w:t xml:space="preserve">Wald </w:t>
            </w:r>
          </w:p>
        </w:tc>
        <w:tc>
          <w:tcPr>
            <w:tcW w:w="425" w:type="dxa"/>
          </w:tcPr>
          <w:p w14:paraId="52F50BE6" w14:textId="77777777" w:rsidR="009302DB" w:rsidRPr="00E24DA8" w:rsidRDefault="009302DB" w:rsidP="009302DB">
            <w:pPr>
              <w:jc w:val="center"/>
              <w:rPr>
                <w:sz w:val="16"/>
                <w:szCs w:val="16"/>
              </w:rPr>
            </w:pPr>
            <w:r w:rsidRPr="00E24DA8">
              <w:rPr>
                <w:sz w:val="16"/>
                <w:szCs w:val="16"/>
              </w:rPr>
              <w:t>df</w:t>
            </w:r>
          </w:p>
        </w:tc>
        <w:tc>
          <w:tcPr>
            <w:tcW w:w="709" w:type="dxa"/>
          </w:tcPr>
          <w:p w14:paraId="1DD6612E" w14:textId="77777777" w:rsidR="009302DB" w:rsidRPr="00E24DA8" w:rsidRDefault="009302DB" w:rsidP="009302DB">
            <w:pPr>
              <w:jc w:val="center"/>
              <w:rPr>
                <w:sz w:val="16"/>
                <w:szCs w:val="16"/>
              </w:rPr>
            </w:pPr>
            <w:r w:rsidRPr="00E24DA8">
              <w:rPr>
                <w:sz w:val="16"/>
                <w:szCs w:val="16"/>
              </w:rPr>
              <w:t>Sig.</w:t>
            </w:r>
          </w:p>
        </w:tc>
        <w:tc>
          <w:tcPr>
            <w:tcW w:w="708" w:type="dxa"/>
          </w:tcPr>
          <w:p w14:paraId="5CEB0DCD" w14:textId="7AB02B52" w:rsidR="009302DB" w:rsidRPr="003D42B7" w:rsidRDefault="009302DB" w:rsidP="009302DB">
            <w:pPr>
              <w:jc w:val="center"/>
              <w:rPr>
                <w:sz w:val="16"/>
                <w:szCs w:val="16"/>
              </w:rPr>
            </w:pPr>
            <w:r>
              <w:rPr>
                <w:sz w:val="16"/>
                <w:szCs w:val="16"/>
              </w:rPr>
              <w:t>Exp (B)</w:t>
            </w:r>
          </w:p>
        </w:tc>
        <w:tc>
          <w:tcPr>
            <w:tcW w:w="851" w:type="dxa"/>
          </w:tcPr>
          <w:p w14:paraId="445AE765" w14:textId="7E813C37" w:rsidR="009302DB" w:rsidRPr="003D42B7" w:rsidRDefault="009302DB" w:rsidP="009302DB">
            <w:pPr>
              <w:jc w:val="center"/>
              <w:rPr>
                <w:sz w:val="16"/>
                <w:szCs w:val="16"/>
              </w:rPr>
            </w:pPr>
            <w:r>
              <w:rPr>
                <w:sz w:val="16"/>
                <w:szCs w:val="16"/>
              </w:rPr>
              <w:t>Lower bound</w:t>
            </w:r>
          </w:p>
        </w:tc>
        <w:tc>
          <w:tcPr>
            <w:tcW w:w="850" w:type="dxa"/>
          </w:tcPr>
          <w:p w14:paraId="6E6BE4AE" w14:textId="18C0CA77" w:rsidR="009302DB" w:rsidRPr="003D42B7" w:rsidRDefault="009302DB" w:rsidP="009302DB">
            <w:pPr>
              <w:jc w:val="center"/>
              <w:rPr>
                <w:sz w:val="16"/>
                <w:szCs w:val="16"/>
              </w:rPr>
            </w:pPr>
            <w:r>
              <w:rPr>
                <w:sz w:val="16"/>
                <w:szCs w:val="16"/>
              </w:rPr>
              <w:t>Upper bound</w:t>
            </w:r>
          </w:p>
        </w:tc>
      </w:tr>
      <w:tr w:rsidR="001E3CFA" w:rsidRPr="003D42B7" w14:paraId="767F2A6A" w14:textId="77777777" w:rsidTr="00AA6213">
        <w:tc>
          <w:tcPr>
            <w:tcW w:w="705" w:type="dxa"/>
          </w:tcPr>
          <w:p w14:paraId="2B4B204F" w14:textId="7027B5D2" w:rsidR="009302DB" w:rsidRPr="002561C0" w:rsidRDefault="009302DB" w:rsidP="009302DB">
            <w:pPr>
              <w:rPr>
                <w:sz w:val="16"/>
                <w:szCs w:val="16"/>
              </w:rPr>
            </w:pPr>
            <w:r>
              <w:rPr>
                <w:sz w:val="16"/>
                <w:szCs w:val="16"/>
              </w:rPr>
              <w:t>1</w:t>
            </w:r>
          </w:p>
        </w:tc>
        <w:tc>
          <w:tcPr>
            <w:tcW w:w="1246" w:type="dxa"/>
          </w:tcPr>
          <w:p w14:paraId="6385CAAA" w14:textId="51D674C9" w:rsidR="009302DB" w:rsidRPr="002561C0" w:rsidRDefault="009302DB" w:rsidP="009302DB">
            <w:pPr>
              <w:rPr>
                <w:sz w:val="16"/>
                <w:szCs w:val="16"/>
              </w:rPr>
            </w:pPr>
          </w:p>
        </w:tc>
        <w:tc>
          <w:tcPr>
            <w:tcW w:w="567" w:type="dxa"/>
          </w:tcPr>
          <w:p w14:paraId="1EBCD658" w14:textId="77777777" w:rsidR="009302DB" w:rsidRPr="00E24DA8" w:rsidRDefault="009302DB" w:rsidP="009302DB">
            <w:pPr>
              <w:rPr>
                <w:sz w:val="16"/>
                <w:szCs w:val="16"/>
              </w:rPr>
            </w:pPr>
          </w:p>
        </w:tc>
        <w:tc>
          <w:tcPr>
            <w:tcW w:w="709" w:type="dxa"/>
          </w:tcPr>
          <w:p w14:paraId="4D77A7BD" w14:textId="77777777" w:rsidR="009302DB" w:rsidRPr="00E24DA8" w:rsidRDefault="009302DB" w:rsidP="009302DB">
            <w:pPr>
              <w:rPr>
                <w:sz w:val="16"/>
                <w:szCs w:val="16"/>
              </w:rPr>
            </w:pPr>
          </w:p>
        </w:tc>
        <w:tc>
          <w:tcPr>
            <w:tcW w:w="709" w:type="dxa"/>
          </w:tcPr>
          <w:p w14:paraId="4DA4C3DC" w14:textId="77777777" w:rsidR="009302DB" w:rsidRPr="00E24DA8" w:rsidRDefault="009302DB" w:rsidP="009302DB">
            <w:pPr>
              <w:rPr>
                <w:sz w:val="16"/>
                <w:szCs w:val="16"/>
              </w:rPr>
            </w:pPr>
          </w:p>
        </w:tc>
        <w:tc>
          <w:tcPr>
            <w:tcW w:w="425" w:type="dxa"/>
          </w:tcPr>
          <w:p w14:paraId="44FABCC4" w14:textId="77777777" w:rsidR="009302DB" w:rsidRPr="00E24DA8" w:rsidRDefault="009302DB" w:rsidP="009302DB">
            <w:pPr>
              <w:rPr>
                <w:sz w:val="16"/>
                <w:szCs w:val="16"/>
              </w:rPr>
            </w:pPr>
          </w:p>
        </w:tc>
        <w:tc>
          <w:tcPr>
            <w:tcW w:w="709" w:type="dxa"/>
          </w:tcPr>
          <w:p w14:paraId="62288FFB" w14:textId="77777777" w:rsidR="009302DB" w:rsidRPr="00E24DA8" w:rsidRDefault="009302DB" w:rsidP="009302DB">
            <w:pPr>
              <w:rPr>
                <w:sz w:val="16"/>
                <w:szCs w:val="16"/>
              </w:rPr>
            </w:pPr>
          </w:p>
        </w:tc>
        <w:tc>
          <w:tcPr>
            <w:tcW w:w="708" w:type="dxa"/>
          </w:tcPr>
          <w:p w14:paraId="4E0FC2D6" w14:textId="77777777" w:rsidR="009302DB" w:rsidRPr="003D42B7" w:rsidRDefault="009302DB" w:rsidP="009302DB">
            <w:pPr>
              <w:rPr>
                <w:sz w:val="16"/>
                <w:szCs w:val="16"/>
              </w:rPr>
            </w:pPr>
          </w:p>
        </w:tc>
        <w:tc>
          <w:tcPr>
            <w:tcW w:w="851" w:type="dxa"/>
          </w:tcPr>
          <w:p w14:paraId="492875C9" w14:textId="5C373C43" w:rsidR="009302DB" w:rsidRPr="003D42B7" w:rsidRDefault="009302DB" w:rsidP="009302DB">
            <w:pPr>
              <w:rPr>
                <w:sz w:val="16"/>
                <w:szCs w:val="16"/>
              </w:rPr>
            </w:pPr>
          </w:p>
        </w:tc>
        <w:tc>
          <w:tcPr>
            <w:tcW w:w="850" w:type="dxa"/>
          </w:tcPr>
          <w:p w14:paraId="303B858C" w14:textId="77777777" w:rsidR="009302DB" w:rsidRPr="003D42B7" w:rsidRDefault="009302DB" w:rsidP="009302DB">
            <w:pPr>
              <w:rPr>
                <w:sz w:val="16"/>
                <w:szCs w:val="16"/>
              </w:rPr>
            </w:pPr>
          </w:p>
        </w:tc>
      </w:tr>
      <w:tr w:rsidR="00E216A7" w:rsidRPr="003D42B7" w14:paraId="3007179F" w14:textId="77777777" w:rsidTr="00AA6213">
        <w:tc>
          <w:tcPr>
            <w:tcW w:w="705" w:type="dxa"/>
          </w:tcPr>
          <w:p w14:paraId="6CE7A894" w14:textId="77777777" w:rsidR="00E216A7" w:rsidRPr="002561C0" w:rsidRDefault="00E216A7" w:rsidP="009302DB">
            <w:pPr>
              <w:rPr>
                <w:sz w:val="16"/>
                <w:szCs w:val="16"/>
              </w:rPr>
            </w:pPr>
          </w:p>
        </w:tc>
        <w:tc>
          <w:tcPr>
            <w:tcW w:w="1246" w:type="dxa"/>
          </w:tcPr>
          <w:p w14:paraId="3A8106CF" w14:textId="7C232FA4" w:rsidR="00E216A7" w:rsidRPr="00E216A7" w:rsidRDefault="00E216A7" w:rsidP="009302DB">
            <w:pPr>
              <w:rPr>
                <w:sz w:val="16"/>
                <w:szCs w:val="16"/>
              </w:rPr>
            </w:pPr>
            <w:r w:rsidRPr="00E216A7">
              <w:rPr>
                <w:sz w:val="16"/>
                <w:szCs w:val="16"/>
              </w:rPr>
              <w:t>(Intercept)</w:t>
            </w:r>
          </w:p>
        </w:tc>
        <w:tc>
          <w:tcPr>
            <w:tcW w:w="567" w:type="dxa"/>
          </w:tcPr>
          <w:p w14:paraId="02EF198E" w14:textId="0213B0F3" w:rsidR="00E216A7" w:rsidRPr="00E216A7" w:rsidRDefault="00E216A7" w:rsidP="009302DB">
            <w:pPr>
              <w:rPr>
                <w:sz w:val="16"/>
                <w:szCs w:val="16"/>
              </w:rPr>
            </w:pPr>
            <w:r w:rsidRPr="00BA4568">
              <w:rPr>
                <w:sz w:val="16"/>
                <w:szCs w:val="16"/>
              </w:rPr>
              <w:t>-.566</w:t>
            </w:r>
          </w:p>
        </w:tc>
        <w:tc>
          <w:tcPr>
            <w:tcW w:w="709" w:type="dxa"/>
          </w:tcPr>
          <w:p w14:paraId="29B414B5" w14:textId="48780D27" w:rsidR="00E216A7" w:rsidRPr="00E216A7" w:rsidRDefault="00E216A7" w:rsidP="009302DB">
            <w:pPr>
              <w:rPr>
                <w:sz w:val="16"/>
                <w:szCs w:val="16"/>
              </w:rPr>
            </w:pPr>
            <w:r w:rsidRPr="00BA4568">
              <w:rPr>
                <w:sz w:val="16"/>
                <w:szCs w:val="16"/>
              </w:rPr>
              <w:t>.203</w:t>
            </w:r>
          </w:p>
        </w:tc>
        <w:tc>
          <w:tcPr>
            <w:tcW w:w="709" w:type="dxa"/>
          </w:tcPr>
          <w:p w14:paraId="205BF0EF" w14:textId="409D77D3" w:rsidR="00E216A7" w:rsidRPr="00E216A7" w:rsidRDefault="00E216A7" w:rsidP="009302DB">
            <w:pPr>
              <w:rPr>
                <w:sz w:val="16"/>
                <w:szCs w:val="16"/>
              </w:rPr>
            </w:pPr>
            <w:r w:rsidRPr="00BA4568">
              <w:rPr>
                <w:sz w:val="16"/>
                <w:szCs w:val="16"/>
              </w:rPr>
              <w:t>7.759</w:t>
            </w:r>
          </w:p>
        </w:tc>
        <w:tc>
          <w:tcPr>
            <w:tcW w:w="425" w:type="dxa"/>
          </w:tcPr>
          <w:p w14:paraId="0236C0D1" w14:textId="740A9E49" w:rsidR="00E216A7" w:rsidRPr="00E216A7" w:rsidRDefault="00E216A7" w:rsidP="009302DB">
            <w:pPr>
              <w:rPr>
                <w:sz w:val="16"/>
                <w:szCs w:val="16"/>
              </w:rPr>
            </w:pPr>
            <w:r w:rsidRPr="00BA4568">
              <w:rPr>
                <w:sz w:val="16"/>
                <w:szCs w:val="16"/>
              </w:rPr>
              <w:t>1</w:t>
            </w:r>
          </w:p>
        </w:tc>
        <w:tc>
          <w:tcPr>
            <w:tcW w:w="709" w:type="dxa"/>
          </w:tcPr>
          <w:p w14:paraId="098FCA0D" w14:textId="56673F0B" w:rsidR="00E216A7" w:rsidRPr="00E216A7" w:rsidRDefault="00E216A7" w:rsidP="009302DB">
            <w:pPr>
              <w:rPr>
                <w:sz w:val="16"/>
                <w:szCs w:val="16"/>
              </w:rPr>
            </w:pPr>
            <w:r w:rsidRPr="00BA4568">
              <w:rPr>
                <w:sz w:val="16"/>
                <w:szCs w:val="16"/>
              </w:rPr>
              <w:t>.005</w:t>
            </w:r>
          </w:p>
        </w:tc>
        <w:tc>
          <w:tcPr>
            <w:tcW w:w="708" w:type="dxa"/>
          </w:tcPr>
          <w:p w14:paraId="5006D5C4" w14:textId="77777777" w:rsidR="00E216A7" w:rsidRPr="00E216A7" w:rsidRDefault="00E216A7" w:rsidP="009302DB">
            <w:pPr>
              <w:rPr>
                <w:sz w:val="16"/>
                <w:szCs w:val="16"/>
              </w:rPr>
            </w:pPr>
          </w:p>
        </w:tc>
        <w:tc>
          <w:tcPr>
            <w:tcW w:w="851" w:type="dxa"/>
          </w:tcPr>
          <w:p w14:paraId="6C470A12" w14:textId="4DB2662E" w:rsidR="00E216A7" w:rsidRPr="00E216A7" w:rsidRDefault="00E216A7" w:rsidP="009302DB">
            <w:pPr>
              <w:rPr>
                <w:sz w:val="16"/>
                <w:szCs w:val="16"/>
              </w:rPr>
            </w:pPr>
          </w:p>
        </w:tc>
        <w:tc>
          <w:tcPr>
            <w:tcW w:w="850" w:type="dxa"/>
          </w:tcPr>
          <w:p w14:paraId="7C5A51F5" w14:textId="77777777" w:rsidR="00E216A7" w:rsidRPr="00E216A7" w:rsidRDefault="00E216A7" w:rsidP="009302DB">
            <w:pPr>
              <w:rPr>
                <w:sz w:val="16"/>
                <w:szCs w:val="16"/>
              </w:rPr>
            </w:pPr>
          </w:p>
        </w:tc>
      </w:tr>
      <w:tr w:rsidR="00E216A7" w:rsidRPr="003D42B7" w14:paraId="15261972" w14:textId="77777777" w:rsidTr="00AA6213">
        <w:tc>
          <w:tcPr>
            <w:tcW w:w="705" w:type="dxa"/>
          </w:tcPr>
          <w:p w14:paraId="0BACF53B" w14:textId="77777777" w:rsidR="00E216A7" w:rsidRPr="00320D4D" w:rsidRDefault="00E216A7" w:rsidP="009302DB">
            <w:pPr>
              <w:rPr>
                <w:sz w:val="16"/>
                <w:szCs w:val="16"/>
              </w:rPr>
            </w:pPr>
          </w:p>
        </w:tc>
        <w:tc>
          <w:tcPr>
            <w:tcW w:w="1246" w:type="dxa"/>
          </w:tcPr>
          <w:p w14:paraId="1B21ECBB" w14:textId="0E3B154D" w:rsidR="00E216A7" w:rsidRPr="00BA4568" w:rsidRDefault="00E216A7" w:rsidP="009302DB">
            <w:pPr>
              <w:rPr>
                <w:b/>
                <w:sz w:val="16"/>
                <w:szCs w:val="16"/>
              </w:rPr>
            </w:pPr>
            <w:r w:rsidRPr="00BA4568">
              <w:rPr>
                <w:b/>
                <w:sz w:val="16"/>
                <w:szCs w:val="16"/>
              </w:rPr>
              <w:t>DOCS</w:t>
            </w:r>
          </w:p>
        </w:tc>
        <w:tc>
          <w:tcPr>
            <w:tcW w:w="567" w:type="dxa"/>
          </w:tcPr>
          <w:p w14:paraId="7F837DB9" w14:textId="51EA71D2" w:rsidR="00E216A7" w:rsidRPr="00BA4568" w:rsidRDefault="00E216A7" w:rsidP="009302DB">
            <w:pPr>
              <w:rPr>
                <w:b/>
                <w:sz w:val="16"/>
                <w:szCs w:val="16"/>
              </w:rPr>
            </w:pPr>
            <w:r w:rsidRPr="00BA4568">
              <w:rPr>
                <w:b/>
                <w:sz w:val="16"/>
                <w:szCs w:val="16"/>
              </w:rPr>
              <w:t>.031</w:t>
            </w:r>
          </w:p>
        </w:tc>
        <w:tc>
          <w:tcPr>
            <w:tcW w:w="709" w:type="dxa"/>
          </w:tcPr>
          <w:p w14:paraId="727B2075" w14:textId="2A1D638D" w:rsidR="00E216A7" w:rsidRPr="00BA4568" w:rsidRDefault="00E216A7" w:rsidP="009302DB">
            <w:pPr>
              <w:rPr>
                <w:b/>
                <w:sz w:val="16"/>
                <w:szCs w:val="16"/>
              </w:rPr>
            </w:pPr>
            <w:r w:rsidRPr="00BA4568">
              <w:rPr>
                <w:b/>
                <w:sz w:val="16"/>
                <w:szCs w:val="16"/>
              </w:rPr>
              <w:t>.011</w:t>
            </w:r>
          </w:p>
        </w:tc>
        <w:tc>
          <w:tcPr>
            <w:tcW w:w="709" w:type="dxa"/>
          </w:tcPr>
          <w:p w14:paraId="268B1438" w14:textId="4480DF08" w:rsidR="00E216A7" w:rsidRPr="00BA4568" w:rsidRDefault="00E216A7" w:rsidP="009302DB">
            <w:pPr>
              <w:rPr>
                <w:b/>
                <w:sz w:val="16"/>
                <w:szCs w:val="16"/>
              </w:rPr>
            </w:pPr>
            <w:r w:rsidRPr="00BA4568">
              <w:rPr>
                <w:b/>
                <w:sz w:val="16"/>
                <w:szCs w:val="16"/>
              </w:rPr>
              <w:t>8.413</w:t>
            </w:r>
          </w:p>
        </w:tc>
        <w:tc>
          <w:tcPr>
            <w:tcW w:w="425" w:type="dxa"/>
          </w:tcPr>
          <w:p w14:paraId="40935FCA" w14:textId="1EF90256" w:rsidR="00E216A7" w:rsidRPr="00BA4568" w:rsidRDefault="00E216A7" w:rsidP="009302DB">
            <w:pPr>
              <w:rPr>
                <w:b/>
                <w:sz w:val="16"/>
                <w:szCs w:val="16"/>
              </w:rPr>
            </w:pPr>
            <w:r w:rsidRPr="00BA4568">
              <w:rPr>
                <w:b/>
                <w:sz w:val="16"/>
                <w:szCs w:val="16"/>
              </w:rPr>
              <w:t>1</w:t>
            </w:r>
          </w:p>
        </w:tc>
        <w:tc>
          <w:tcPr>
            <w:tcW w:w="709" w:type="dxa"/>
          </w:tcPr>
          <w:p w14:paraId="70CEB21B" w14:textId="7E630DA1" w:rsidR="00E216A7" w:rsidRPr="00BA4568" w:rsidRDefault="00E216A7" w:rsidP="009302DB">
            <w:pPr>
              <w:rPr>
                <w:b/>
                <w:sz w:val="16"/>
                <w:szCs w:val="16"/>
              </w:rPr>
            </w:pPr>
            <w:r w:rsidRPr="00BA4568">
              <w:rPr>
                <w:b/>
                <w:sz w:val="16"/>
                <w:szCs w:val="16"/>
              </w:rPr>
              <w:t>.004</w:t>
            </w:r>
            <w:r w:rsidR="00DD57BB">
              <w:rPr>
                <w:b/>
                <w:sz w:val="16"/>
                <w:szCs w:val="16"/>
              </w:rPr>
              <w:t>*</w:t>
            </w:r>
          </w:p>
        </w:tc>
        <w:tc>
          <w:tcPr>
            <w:tcW w:w="708" w:type="dxa"/>
          </w:tcPr>
          <w:p w14:paraId="0A372123" w14:textId="6746E268" w:rsidR="00E216A7" w:rsidRPr="00BA4568" w:rsidRDefault="00E216A7" w:rsidP="009302DB">
            <w:pPr>
              <w:rPr>
                <w:b/>
                <w:sz w:val="16"/>
                <w:szCs w:val="16"/>
              </w:rPr>
            </w:pPr>
            <w:r w:rsidRPr="00BA4568">
              <w:rPr>
                <w:b/>
                <w:sz w:val="16"/>
                <w:szCs w:val="16"/>
              </w:rPr>
              <w:t>1.031</w:t>
            </w:r>
          </w:p>
        </w:tc>
        <w:tc>
          <w:tcPr>
            <w:tcW w:w="851" w:type="dxa"/>
          </w:tcPr>
          <w:p w14:paraId="44939AF6" w14:textId="2568AE0A" w:rsidR="00E216A7" w:rsidRPr="00BA4568" w:rsidRDefault="00E216A7" w:rsidP="009302DB">
            <w:pPr>
              <w:rPr>
                <w:b/>
                <w:sz w:val="16"/>
                <w:szCs w:val="16"/>
              </w:rPr>
            </w:pPr>
            <w:r w:rsidRPr="00BA4568">
              <w:rPr>
                <w:b/>
                <w:sz w:val="16"/>
                <w:szCs w:val="16"/>
              </w:rPr>
              <w:t>1.010</w:t>
            </w:r>
          </w:p>
        </w:tc>
        <w:tc>
          <w:tcPr>
            <w:tcW w:w="850" w:type="dxa"/>
          </w:tcPr>
          <w:p w14:paraId="6DACB199" w14:textId="3BE96B95" w:rsidR="00E216A7" w:rsidRPr="00BA4568" w:rsidRDefault="00E216A7" w:rsidP="009302DB">
            <w:pPr>
              <w:rPr>
                <w:b/>
                <w:sz w:val="16"/>
                <w:szCs w:val="16"/>
              </w:rPr>
            </w:pPr>
            <w:r w:rsidRPr="00BA4568">
              <w:rPr>
                <w:b/>
                <w:sz w:val="16"/>
                <w:szCs w:val="16"/>
              </w:rPr>
              <w:t>1.053</w:t>
            </w:r>
          </w:p>
        </w:tc>
      </w:tr>
      <w:tr w:rsidR="00E216A7" w:rsidRPr="003D42B7" w14:paraId="0A27CCF1" w14:textId="77777777" w:rsidTr="00AA6213">
        <w:tc>
          <w:tcPr>
            <w:tcW w:w="705" w:type="dxa"/>
          </w:tcPr>
          <w:p w14:paraId="4B34DAEE" w14:textId="77777777" w:rsidR="00E216A7" w:rsidRPr="009302DB" w:rsidRDefault="00E216A7" w:rsidP="009302DB">
            <w:pPr>
              <w:rPr>
                <w:sz w:val="16"/>
                <w:szCs w:val="16"/>
              </w:rPr>
            </w:pPr>
          </w:p>
        </w:tc>
        <w:tc>
          <w:tcPr>
            <w:tcW w:w="1246" w:type="dxa"/>
          </w:tcPr>
          <w:p w14:paraId="71AADC63" w14:textId="05488C23" w:rsidR="00E216A7" w:rsidRPr="00E216A7" w:rsidRDefault="00E216A7" w:rsidP="009302DB">
            <w:pPr>
              <w:rPr>
                <w:b/>
                <w:sz w:val="16"/>
                <w:szCs w:val="16"/>
              </w:rPr>
            </w:pPr>
            <w:r w:rsidRPr="00E216A7">
              <w:rPr>
                <w:b/>
                <w:sz w:val="16"/>
                <w:szCs w:val="16"/>
              </w:rPr>
              <w:t>AAI</w:t>
            </w:r>
          </w:p>
        </w:tc>
        <w:tc>
          <w:tcPr>
            <w:tcW w:w="567" w:type="dxa"/>
          </w:tcPr>
          <w:p w14:paraId="42D5C816" w14:textId="04D10494" w:rsidR="00E216A7" w:rsidRPr="00E216A7" w:rsidRDefault="00E216A7" w:rsidP="009302DB">
            <w:pPr>
              <w:rPr>
                <w:b/>
                <w:sz w:val="16"/>
                <w:szCs w:val="16"/>
              </w:rPr>
            </w:pPr>
            <w:r w:rsidRPr="00BA4568">
              <w:rPr>
                <w:b/>
                <w:sz w:val="16"/>
                <w:szCs w:val="16"/>
              </w:rPr>
              <w:t>.047</w:t>
            </w:r>
          </w:p>
        </w:tc>
        <w:tc>
          <w:tcPr>
            <w:tcW w:w="709" w:type="dxa"/>
          </w:tcPr>
          <w:p w14:paraId="1E69D33A" w14:textId="61A96640" w:rsidR="00E216A7" w:rsidRPr="00E216A7" w:rsidRDefault="00E216A7" w:rsidP="009302DB">
            <w:pPr>
              <w:rPr>
                <w:b/>
                <w:sz w:val="16"/>
                <w:szCs w:val="16"/>
              </w:rPr>
            </w:pPr>
            <w:r w:rsidRPr="00BA4568">
              <w:rPr>
                <w:b/>
                <w:sz w:val="16"/>
                <w:szCs w:val="16"/>
              </w:rPr>
              <w:t>.021</w:t>
            </w:r>
          </w:p>
        </w:tc>
        <w:tc>
          <w:tcPr>
            <w:tcW w:w="709" w:type="dxa"/>
          </w:tcPr>
          <w:p w14:paraId="2712375C" w14:textId="3AC47FD7" w:rsidR="00E216A7" w:rsidRPr="00E216A7" w:rsidRDefault="00E216A7" w:rsidP="009302DB">
            <w:pPr>
              <w:rPr>
                <w:b/>
                <w:sz w:val="16"/>
                <w:szCs w:val="16"/>
              </w:rPr>
            </w:pPr>
            <w:r w:rsidRPr="00BA4568">
              <w:rPr>
                <w:b/>
                <w:sz w:val="16"/>
                <w:szCs w:val="16"/>
              </w:rPr>
              <w:t>5.153</w:t>
            </w:r>
          </w:p>
        </w:tc>
        <w:tc>
          <w:tcPr>
            <w:tcW w:w="425" w:type="dxa"/>
          </w:tcPr>
          <w:p w14:paraId="00E29F2A" w14:textId="1F6925BD" w:rsidR="00E216A7" w:rsidRPr="00E216A7" w:rsidRDefault="00E216A7" w:rsidP="009302DB">
            <w:pPr>
              <w:rPr>
                <w:b/>
                <w:sz w:val="16"/>
                <w:szCs w:val="16"/>
              </w:rPr>
            </w:pPr>
            <w:r w:rsidRPr="00BA4568">
              <w:rPr>
                <w:b/>
                <w:sz w:val="16"/>
                <w:szCs w:val="16"/>
              </w:rPr>
              <w:t>1</w:t>
            </w:r>
          </w:p>
        </w:tc>
        <w:tc>
          <w:tcPr>
            <w:tcW w:w="709" w:type="dxa"/>
          </w:tcPr>
          <w:p w14:paraId="1100C077" w14:textId="6D33FC4D" w:rsidR="00E216A7" w:rsidRPr="00E216A7" w:rsidRDefault="00E216A7" w:rsidP="009302DB">
            <w:pPr>
              <w:rPr>
                <w:b/>
                <w:sz w:val="16"/>
                <w:szCs w:val="16"/>
              </w:rPr>
            </w:pPr>
            <w:r w:rsidRPr="00BA4568">
              <w:rPr>
                <w:b/>
                <w:sz w:val="16"/>
                <w:szCs w:val="16"/>
              </w:rPr>
              <w:t>.023</w:t>
            </w:r>
            <w:r w:rsidR="00DD57BB">
              <w:rPr>
                <w:b/>
                <w:sz w:val="16"/>
                <w:szCs w:val="16"/>
              </w:rPr>
              <w:t>*</w:t>
            </w:r>
          </w:p>
        </w:tc>
        <w:tc>
          <w:tcPr>
            <w:tcW w:w="708" w:type="dxa"/>
          </w:tcPr>
          <w:p w14:paraId="71958332" w14:textId="743DD113" w:rsidR="00E216A7" w:rsidRPr="00E216A7" w:rsidRDefault="00E216A7" w:rsidP="009302DB">
            <w:pPr>
              <w:rPr>
                <w:b/>
                <w:sz w:val="16"/>
                <w:szCs w:val="16"/>
              </w:rPr>
            </w:pPr>
            <w:r w:rsidRPr="00BA4568">
              <w:rPr>
                <w:b/>
                <w:sz w:val="16"/>
                <w:szCs w:val="16"/>
              </w:rPr>
              <w:t>1.048</w:t>
            </w:r>
          </w:p>
        </w:tc>
        <w:tc>
          <w:tcPr>
            <w:tcW w:w="851" w:type="dxa"/>
          </w:tcPr>
          <w:p w14:paraId="64E43D2B" w14:textId="028ABB2B" w:rsidR="00E216A7" w:rsidRPr="00E216A7" w:rsidRDefault="00E216A7" w:rsidP="009302DB">
            <w:pPr>
              <w:rPr>
                <w:b/>
                <w:sz w:val="16"/>
                <w:szCs w:val="16"/>
              </w:rPr>
            </w:pPr>
            <w:r w:rsidRPr="00BA4568">
              <w:rPr>
                <w:b/>
                <w:sz w:val="16"/>
                <w:szCs w:val="16"/>
              </w:rPr>
              <w:t>1.006</w:t>
            </w:r>
          </w:p>
        </w:tc>
        <w:tc>
          <w:tcPr>
            <w:tcW w:w="850" w:type="dxa"/>
          </w:tcPr>
          <w:p w14:paraId="230B78D8" w14:textId="1F3B1E70" w:rsidR="00E216A7" w:rsidRPr="00E216A7" w:rsidRDefault="00E216A7" w:rsidP="009302DB">
            <w:pPr>
              <w:rPr>
                <w:b/>
                <w:sz w:val="16"/>
                <w:szCs w:val="16"/>
              </w:rPr>
            </w:pPr>
            <w:r w:rsidRPr="00BA4568">
              <w:rPr>
                <w:b/>
                <w:sz w:val="16"/>
                <w:szCs w:val="16"/>
              </w:rPr>
              <w:t>1.091</w:t>
            </w:r>
          </w:p>
        </w:tc>
      </w:tr>
      <w:tr w:rsidR="00E216A7" w:rsidRPr="003D42B7" w14:paraId="4CA05352" w14:textId="77777777" w:rsidTr="00AA6213">
        <w:trPr>
          <w:trHeight w:val="50"/>
        </w:trPr>
        <w:tc>
          <w:tcPr>
            <w:tcW w:w="705" w:type="dxa"/>
          </w:tcPr>
          <w:p w14:paraId="64D5EFC2" w14:textId="77777777" w:rsidR="00E216A7" w:rsidRPr="00320D4D" w:rsidRDefault="00E216A7" w:rsidP="009302DB">
            <w:pPr>
              <w:rPr>
                <w:sz w:val="16"/>
                <w:szCs w:val="16"/>
              </w:rPr>
            </w:pPr>
          </w:p>
        </w:tc>
        <w:tc>
          <w:tcPr>
            <w:tcW w:w="1246" w:type="dxa"/>
          </w:tcPr>
          <w:p w14:paraId="33EDDE31" w14:textId="45BFA97D" w:rsidR="00E216A7" w:rsidRPr="00E216A7" w:rsidRDefault="00E216A7" w:rsidP="009302DB">
            <w:pPr>
              <w:rPr>
                <w:sz w:val="16"/>
                <w:szCs w:val="16"/>
              </w:rPr>
            </w:pPr>
            <w:r w:rsidRPr="00E216A7">
              <w:rPr>
                <w:sz w:val="16"/>
                <w:szCs w:val="16"/>
              </w:rPr>
              <w:t>HRS</w:t>
            </w:r>
          </w:p>
        </w:tc>
        <w:tc>
          <w:tcPr>
            <w:tcW w:w="567" w:type="dxa"/>
          </w:tcPr>
          <w:p w14:paraId="4771D0D2" w14:textId="3A0B82E9" w:rsidR="00E216A7" w:rsidRPr="00E216A7" w:rsidRDefault="00E216A7" w:rsidP="009302DB">
            <w:pPr>
              <w:rPr>
                <w:sz w:val="16"/>
                <w:szCs w:val="16"/>
              </w:rPr>
            </w:pPr>
            <w:r w:rsidRPr="00BA4568">
              <w:rPr>
                <w:sz w:val="16"/>
                <w:szCs w:val="16"/>
              </w:rPr>
              <w:t>-.005</w:t>
            </w:r>
          </w:p>
        </w:tc>
        <w:tc>
          <w:tcPr>
            <w:tcW w:w="709" w:type="dxa"/>
          </w:tcPr>
          <w:p w14:paraId="7464EC04" w14:textId="66A9F56A" w:rsidR="00E216A7" w:rsidRPr="00E216A7" w:rsidRDefault="00E216A7" w:rsidP="009302DB">
            <w:pPr>
              <w:rPr>
                <w:sz w:val="16"/>
                <w:szCs w:val="16"/>
              </w:rPr>
            </w:pPr>
            <w:r w:rsidRPr="00BA4568">
              <w:rPr>
                <w:sz w:val="16"/>
                <w:szCs w:val="16"/>
              </w:rPr>
              <w:t>.019</w:t>
            </w:r>
          </w:p>
        </w:tc>
        <w:tc>
          <w:tcPr>
            <w:tcW w:w="709" w:type="dxa"/>
          </w:tcPr>
          <w:p w14:paraId="0D6188C1" w14:textId="2138DC5F" w:rsidR="00E216A7" w:rsidRPr="00E216A7" w:rsidRDefault="00E216A7" w:rsidP="009302DB">
            <w:pPr>
              <w:rPr>
                <w:sz w:val="16"/>
                <w:szCs w:val="16"/>
              </w:rPr>
            </w:pPr>
            <w:r w:rsidRPr="00BA4568">
              <w:rPr>
                <w:sz w:val="16"/>
                <w:szCs w:val="16"/>
              </w:rPr>
              <w:t>.068</w:t>
            </w:r>
          </w:p>
        </w:tc>
        <w:tc>
          <w:tcPr>
            <w:tcW w:w="425" w:type="dxa"/>
          </w:tcPr>
          <w:p w14:paraId="71C81346" w14:textId="1D6ADB77" w:rsidR="00E216A7" w:rsidRPr="00E216A7" w:rsidRDefault="00E216A7" w:rsidP="009302DB">
            <w:pPr>
              <w:rPr>
                <w:sz w:val="16"/>
                <w:szCs w:val="16"/>
              </w:rPr>
            </w:pPr>
            <w:r w:rsidRPr="00BA4568">
              <w:rPr>
                <w:sz w:val="16"/>
                <w:szCs w:val="16"/>
              </w:rPr>
              <w:t>1</w:t>
            </w:r>
          </w:p>
        </w:tc>
        <w:tc>
          <w:tcPr>
            <w:tcW w:w="709" w:type="dxa"/>
          </w:tcPr>
          <w:p w14:paraId="2398695B" w14:textId="27722B7D" w:rsidR="00E216A7" w:rsidRPr="00E216A7" w:rsidRDefault="00E216A7" w:rsidP="009302DB">
            <w:pPr>
              <w:rPr>
                <w:sz w:val="16"/>
                <w:szCs w:val="16"/>
              </w:rPr>
            </w:pPr>
            <w:r w:rsidRPr="00BA4568">
              <w:rPr>
                <w:sz w:val="16"/>
                <w:szCs w:val="16"/>
              </w:rPr>
              <w:t>.795</w:t>
            </w:r>
          </w:p>
        </w:tc>
        <w:tc>
          <w:tcPr>
            <w:tcW w:w="708" w:type="dxa"/>
          </w:tcPr>
          <w:p w14:paraId="46EEA4D4" w14:textId="61FB2A48" w:rsidR="00E216A7" w:rsidRPr="00E216A7" w:rsidRDefault="00E216A7" w:rsidP="009302DB">
            <w:pPr>
              <w:rPr>
                <w:sz w:val="16"/>
                <w:szCs w:val="16"/>
              </w:rPr>
            </w:pPr>
            <w:r w:rsidRPr="00BA4568">
              <w:rPr>
                <w:sz w:val="16"/>
                <w:szCs w:val="16"/>
              </w:rPr>
              <w:t>.995</w:t>
            </w:r>
          </w:p>
        </w:tc>
        <w:tc>
          <w:tcPr>
            <w:tcW w:w="851" w:type="dxa"/>
          </w:tcPr>
          <w:p w14:paraId="290E8487" w14:textId="7B91FE1E" w:rsidR="00E216A7" w:rsidRPr="00E216A7" w:rsidRDefault="00E216A7" w:rsidP="009302DB">
            <w:pPr>
              <w:rPr>
                <w:sz w:val="16"/>
                <w:szCs w:val="16"/>
              </w:rPr>
            </w:pPr>
            <w:r w:rsidRPr="00BA4568">
              <w:rPr>
                <w:sz w:val="16"/>
                <w:szCs w:val="16"/>
              </w:rPr>
              <w:t>.958</w:t>
            </w:r>
          </w:p>
        </w:tc>
        <w:tc>
          <w:tcPr>
            <w:tcW w:w="850" w:type="dxa"/>
          </w:tcPr>
          <w:p w14:paraId="2CFEF8EC" w14:textId="2ACECFAB" w:rsidR="00E216A7" w:rsidRPr="00E216A7" w:rsidRDefault="00E216A7" w:rsidP="009302DB">
            <w:pPr>
              <w:rPr>
                <w:sz w:val="16"/>
                <w:szCs w:val="16"/>
              </w:rPr>
            </w:pPr>
            <w:r w:rsidRPr="00BA4568">
              <w:rPr>
                <w:sz w:val="16"/>
                <w:szCs w:val="16"/>
              </w:rPr>
              <w:t>1.033</w:t>
            </w:r>
          </w:p>
        </w:tc>
      </w:tr>
      <w:tr w:rsidR="00E216A7" w:rsidRPr="003D42B7" w14:paraId="03AA0EDF" w14:textId="77777777" w:rsidTr="00AA6213">
        <w:tc>
          <w:tcPr>
            <w:tcW w:w="705" w:type="dxa"/>
          </w:tcPr>
          <w:p w14:paraId="22D5606F" w14:textId="77777777" w:rsidR="00E216A7" w:rsidRDefault="00E216A7" w:rsidP="009302DB">
            <w:pPr>
              <w:rPr>
                <w:sz w:val="16"/>
                <w:szCs w:val="16"/>
              </w:rPr>
            </w:pPr>
          </w:p>
        </w:tc>
        <w:tc>
          <w:tcPr>
            <w:tcW w:w="1246" w:type="dxa"/>
          </w:tcPr>
          <w:p w14:paraId="3DA9459C" w14:textId="7E5BCD06" w:rsidR="00E216A7" w:rsidRPr="00E216A7" w:rsidRDefault="00E216A7" w:rsidP="009302DB">
            <w:pPr>
              <w:rPr>
                <w:sz w:val="16"/>
                <w:szCs w:val="16"/>
              </w:rPr>
            </w:pPr>
            <w:r w:rsidRPr="00E216A7">
              <w:rPr>
                <w:sz w:val="16"/>
                <w:szCs w:val="16"/>
              </w:rPr>
              <w:t>MGH-HPS</w:t>
            </w:r>
          </w:p>
        </w:tc>
        <w:tc>
          <w:tcPr>
            <w:tcW w:w="567" w:type="dxa"/>
          </w:tcPr>
          <w:p w14:paraId="21E03CD4" w14:textId="5B0195E2" w:rsidR="00E216A7" w:rsidRPr="00E216A7" w:rsidRDefault="00E216A7" w:rsidP="009302DB">
            <w:pPr>
              <w:rPr>
                <w:sz w:val="16"/>
                <w:szCs w:val="16"/>
              </w:rPr>
            </w:pPr>
            <w:r w:rsidRPr="00BA4568">
              <w:rPr>
                <w:sz w:val="16"/>
                <w:szCs w:val="16"/>
              </w:rPr>
              <w:t>-.004</w:t>
            </w:r>
          </w:p>
        </w:tc>
        <w:tc>
          <w:tcPr>
            <w:tcW w:w="709" w:type="dxa"/>
          </w:tcPr>
          <w:p w14:paraId="328A4B9C" w14:textId="66DFD2DF" w:rsidR="00E216A7" w:rsidRPr="00E216A7" w:rsidRDefault="00E216A7" w:rsidP="009302DB">
            <w:pPr>
              <w:rPr>
                <w:sz w:val="16"/>
                <w:szCs w:val="16"/>
              </w:rPr>
            </w:pPr>
            <w:r w:rsidRPr="00BA4568">
              <w:rPr>
                <w:sz w:val="16"/>
                <w:szCs w:val="16"/>
              </w:rPr>
              <w:t>.036</w:t>
            </w:r>
          </w:p>
        </w:tc>
        <w:tc>
          <w:tcPr>
            <w:tcW w:w="709" w:type="dxa"/>
          </w:tcPr>
          <w:p w14:paraId="6D8EC552" w14:textId="33A991B3" w:rsidR="00E216A7" w:rsidRPr="00E216A7" w:rsidRDefault="00E216A7" w:rsidP="009302DB">
            <w:pPr>
              <w:rPr>
                <w:sz w:val="16"/>
                <w:szCs w:val="16"/>
              </w:rPr>
            </w:pPr>
            <w:r w:rsidRPr="00BA4568">
              <w:rPr>
                <w:sz w:val="16"/>
                <w:szCs w:val="16"/>
              </w:rPr>
              <w:t>.011</w:t>
            </w:r>
          </w:p>
        </w:tc>
        <w:tc>
          <w:tcPr>
            <w:tcW w:w="425" w:type="dxa"/>
          </w:tcPr>
          <w:p w14:paraId="1934D79F" w14:textId="0B474DF5" w:rsidR="00E216A7" w:rsidRPr="00E216A7" w:rsidRDefault="00E216A7" w:rsidP="009302DB">
            <w:pPr>
              <w:rPr>
                <w:sz w:val="16"/>
                <w:szCs w:val="16"/>
              </w:rPr>
            </w:pPr>
            <w:r w:rsidRPr="00BA4568">
              <w:rPr>
                <w:sz w:val="16"/>
                <w:szCs w:val="16"/>
              </w:rPr>
              <w:t>1</w:t>
            </w:r>
          </w:p>
        </w:tc>
        <w:tc>
          <w:tcPr>
            <w:tcW w:w="709" w:type="dxa"/>
          </w:tcPr>
          <w:p w14:paraId="1B40B9EB" w14:textId="49865FE2" w:rsidR="00E216A7" w:rsidRPr="00E216A7" w:rsidRDefault="00E216A7" w:rsidP="009302DB">
            <w:pPr>
              <w:rPr>
                <w:sz w:val="16"/>
                <w:szCs w:val="16"/>
              </w:rPr>
            </w:pPr>
            <w:r w:rsidRPr="00BA4568">
              <w:rPr>
                <w:sz w:val="16"/>
                <w:szCs w:val="16"/>
              </w:rPr>
              <w:t>.915</w:t>
            </w:r>
          </w:p>
        </w:tc>
        <w:tc>
          <w:tcPr>
            <w:tcW w:w="708" w:type="dxa"/>
          </w:tcPr>
          <w:p w14:paraId="586ED487" w14:textId="43193D90" w:rsidR="00E216A7" w:rsidRPr="00E216A7" w:rsidRDefault="00E216A7" w:rsidP="009302DB">
            <w:pPr>
              <w:rPr>
                <w:sz w:val="16"/>
                <w:szCs w:val="16"/>
              </w:rPr>
            </w:pPr>
            <w:r w:rsidRPr="00BA4568">
              <w:rPr>
                <w:sz w:val="16"/>
                <w:szCs w:val="16"/>
              </w:rPr>
              <w:t>.996</w:t>
            </w:r>
          </w:p>
        </w:tc>
        <w:tc>
          <w:tcPr>
            <w:tcW w:w="851" w:type="dxa"/>
          </w:tcPr>
          <w:p w14:paraId="1D2926F8" w14:textId="3A5B9CB2" w:rsidR="00E216A7" w:rsidRPr="00E216A7" w:rsidRDefault="00E216A7" w:rsidP="009302DB">
            <w:pPr>
              <w:rPr>
                <w:sz w:val="16"/>
                <w:szCs w:val="16"/>
              </w:rPr>
            </w:pPr>
            <w:r w:rsidRPr="00BA4568">
              <w:rPr>
                <w:sz w:val="16"/>
                <w:szCs w:val="16"/>
              </w:rPr>
              <w:t>.928</w:t>
            </w:r>
          </w:p>
        </w:tc>
        <w:tc>
          <w:tcPr>
            <w:tcW w:w="850" w:type="dxa"/>
          </w:tcPr>
          <w:p w14:paraId="4EC8AD38" w14:textId="67973B45" w:rsidR="00E216A7" w:rsidRPr="00E216A7" w:rsidRDefault="00E216A7" w:rsidP="009302DB">
            <w:pPr>
              <w:rPr>
                <w:sz w:val="16"/>
                <w:szCs w:val="16"/>
              </w:rPr>
            </w:pPr>
            <w:r w:rsidRPr="00BA4568">
              <w:rPr>
                <w:sz w:val="16"/>
                <w:szCs w:val="16"/>
              </w:rPr>
              <w:t>1.069</w:t>
            </w:r>
          </w:p>
        </w:tc>
      </w:tr>
      <w:tr w:rsidR="00E216A7" w:rsidRPr="003D42B7" w14:paraId="2736468A" w14:textId="77777777" w:rsidTr="00AA6213">
        <w:tc>
          <w:tcPr>
            <w:tcW w:w="705" w:type="dxa"/>
          </w:tcPr>
          <w:p w14:paraId="52C27529" w14:textId="77777777" w:rsidR="00E216A7" w:rsidRDefault="00E216A7" w:rsidP="009302DB">
            <w:pPr>
              <w:rPr>
                <w:sz w:val="16"/>
                <w:szCs w:val="16"/>
              </w:rPr>
            </w:pPr>
          </w:p>
        </w:tc>
        <w:tc>
          <w:tcPr>
            <w:tcW w:w="1246" w:type="dxa"/>
          </w:tcPr>
          <w:p w14:paraId="2E09261A" w14:textId="6EE14289" w:rsidR="00E216A7" w:rsidRPr="00E216A7" w:rsidRDefault="00E216A7" w:rsidP="009302DB">
            <w:pPr>
              <w:rPr>
                <w:sz w:val="16"/>
                <w:szCs w:val="16"/>
              </w:rPr>
            </w:pPr>
            <w:r w:rsidRPr="00E216A7">
              <w:rPr>
                <w:sz w:val="16"/>
                <w:szCs w:val="16"/>
              </w:rPr>
              <w:t>SPD_R</w:t>
            </w:r>
          </w:p>
        </w:tc>
        <w:tc>
          <w:tcPr>
            <w:tcW w:w="567" w:type="dxa"/>
          </w:tcPr>
          <w:p w14:paraId="300789EA" w14:textId="2FC9A168" w:rsidR="00E216A7" w:rsidRPr="00E216A7" w:rsidRDefault="00E216A7" w:rsidP="009302DB">
            <w:pPr>
              <w:rPr>
                <w:sz w:val="16"/>
                <w:szCs w:val="16"/>
              </w:rPr>
            </w:pPr>
            <w:r w:rsidRPr="00BA4568">
              <w:rPr>
                <w:sz w:val="16"/>
                <w:szCs w:val="16"/>
              </w:rPr>
              <w:t>.002</w:t>
            </w:r>
          </w:p>
        </w:tc>
        <w:tc>
          <w:tcPr>
            <w:tcW w:w="709" w:type="dxa"/>
          </w:tcPr>
          <w:p w14:paraId="2C42A103" w14:textId="6541D65D" w:rsidR="00E216A7" w:rsidRPr="00E216A7" w:rsidRDefault="00E216A7" w:rsidP="009302DB">
            <w:pPr>
              <w:rPr>
                <w:sz w:val="16"/>
                <w:szCs w:val="16"/>
              </w:rPr>
            </w:pPr>
            <w:r w:rsidRPr="00BA4568">
              <w:rPr>
                <w:sz w:val="16"/>
                <w:szCs w:val="16"/>
              </w:rPr>
              <w:t>.030</w:t>
            </w:r>
          </w:p>
        </w:tc>
        <w:tc>
          <w:tcPr>
            <w:tcW w:w="709" w:type="dxa"/>
          </w:tcPr>
          <w:p w14:paraId="5BB12AB0" w14:textId="29C9A7D8" w:rsidR="00E216A7" w:rsidRPr="00E216A7" w:rsidRDefault="00E216A7" w:rsidP="009302DB">
            <w:pPr>
              <w:rPr>
                <w:sz w:val="16"/>
                <w:szCs w:val="16"/>
              </w:rPr>
            </w:pPr>
            <w:r w:rsidRPr="00BA4568">
              <w:rPr>
                <w:sz w:val="16"/>
                <w:szCs w:val="16"/>
              </w:rPr>
              <w:t>.003</w:t>
            </w:r>
          </w:p>
        </w:tc>
        <w:tc>
          <w:tcPr>
            <w:tcW w:w="425" w:type="dxa"/>
          </w:tcPr>
          <w:p w14:paraId="36BF9AF3" w14:textId="3838DF30" w:rsidR="00E216A7" w:rsidRPr="00E216A7" w:rsidRDefault="00E216A7" w:rsidP="009302DB">
            <w:pPr>
              <w:rPr>
                <w:sz w:val="16"/>
                <w:szCs w:val="16"/>
              </w:rPr>
            </w:pPr>
            <w:r w:rsidRPr="00BA4568">
              <w:rPr>
                <w:sz w:val="16"/>
                <w:szCs w:val="16"/>
              </w:rPr>
              <w:t>1</w:t>
            </w:r>
          </w:p>
        </w:tc>
        <w:tc>
          <w:tcPr>
            <w:tcW w:w="709" w:type="dxa"/>
          </w:tcPr>
          <w:p w14:paraId="6FA81D2A" w14:textId="78D7067B" w:rsidR="00E216A7" w:rsidRPr="00E216A7" w:rsidRDefault="00E216A7" w:rsidP="009302DB">
            <w:pPr>
              <w:rPr>
                <w:sz w:val="16"/>
                <w:szCs w:val="16"/>
              </w:rPr>
            </w:pPr>
            <w:r w:rsidRPr="00BA4568">
              <w:rPr>
                <w:sz w:val="16"/>
                <w:szCs w:val="16"/>
              </w:rPr>
              <w:t>.958</w:t>
            </w:r>
          </w:p>
        </w:tc>
        <w:tc>
          <w:tcPr>
            <w:tcW w:w="708" w:type="dxa"/>
          </w:tcPr>
          <w:p w14:paraId="4F68289B" w14:textId="6C2098EA" w:rsidR="00E216A7" w:rsidRPr="00E216A7" w:rsidRDefault="00E216A7" w:rsidP="009302DB">
            <w:pPr>
              <w:rPr>
                <w:sz w:val="16"/>
                <w:szCs w:val="16"/>
              </w:rPr>
            </w:pPr>
            <w:r w:rsidRPr="00BA4568">
              <w:rPr>
                <w:sz w:val="16"/>
                <w:szCs w:val="16"/>
              </w:rPr>
              <w:t>1.002</w:t>
            </w:r>
          </w:p>
        </w:tc>
        <w:tc>
          <w:tcPr>
            <w:tcW w:w="851" w:type="dxa"/>
          </w:tcPr>
          <w:p w14:paraId="1F73B9A3" w14:textId="39972924" w:rsidR="00E216A7" w:rsidRPr="00E216A7" w:rsidRDefault="00E216A7" w:rsidP="009302DB">
            <w:pPr>
              <w:rPr>
                <w:sz w:val="16"/>
                <w:szCs w:val="16"/>
              </w:rPr>
            </w:pPr>
            <w:r w:rsidRPr="00BA4568">
              <w:rPr>
                <w:sz w:val="16"/>
                <w:szCs w:val="16"/>
              </w:rPr>
              <w:t>.944</w:t>
            </w:r>
          </w:p>
        </w:tc>
        <w:tc>
          <w:tcPr>
            <w:tcW w:w="850" w:type="dxa"/>
          </w:tcPr>
          <w:p w14:paraId="35A572EA" w14:textId="771225B6" w:rsidR="00E216A7" w:rsidRPr="00E216A7" w:rsidRDefault="00E216A7" w:rsidP="009302DB">
            <w:pPr>
              <w:rPr>
                <w:sz w:val="16"/>
                <w:szCs w:val="16"/>
              </w:rPr>
            </w:pPr>
            <w:r w:rsidRPr="00BA4568">
              <w:rPr>
                <w:sz w:val="16"/>
                <w:szCs w:val="16"/>
              </w:rPr>
              <w:t>1.063</w:t>
            </w:r>
          </w:p>
        </w:tc>
      </w:tr>
      <w:tr w:rsidR="00E216A7" w:rsidRPr="003D42B7" w14:paraId="3270D230" w14:textId="77777777" w:rsidTr="00AA6213">
        <w:tc>
          <w:tcPr>
            <w:tcW w:w="705" w:type="dxa"/>
          </w:tcPr>
          <w:p w14:paraId="173FB314" w14:textId="77777777" w:rsidR="00E216A7" w:rsidRDefault="00E216A7" w:rsidP="009302DB">
            <w:pPr>
              <w:rPr>
                <w:sz w:val="16"/>
                <w:szCs w:val="16"/>
              </w:rPr>
            </w:pPr>
          </w:p>
        </w:tc>
        <w:tc>
          <w:tcPr>
            <w:tcW w:w="1246" w:type="dxa"/>
          </w:tcPr>
          <w:p w14:paraId="683CD334" w14:textId="2E6D821F" w:rsidR="00E216A7" w:rsidRPr="00BA4568" w:rsidRDefault="00E216A7" w:rsidP="009302DB">
            <w:pPr>
              <w:rPr>
                <w:b/>
                <w:sz w:val="16"/>
                <w:szCs w:val="16"/>
              </w:rPr>
            </w:pPr>
            <w:r w:rsidRPr="00BA4568">
              <w:rPr>
                <w:b/>
                <w:sz w:val="16"/>
                <w:szCs w:val="16"/>
              </w:rPr>
              <w:t>SPQ</w:t>
            </w:r>
            <w:r w:rsidR="00826D77">
              <w:rPr>
                <w:b/>
                <w:sz w:val="16"/>
                <w:szCs w:val="16"/>
              </w:rPr>
              <w:t>-B</w:t>
            </w:r>
          </w:p>
        </w:tc>
        <w:tc>
          <w:tcPr>
            <w:tcW w:w="567" w:type="dxa"/>
          </w:tcPr>
          <w:p w14:paraId="007F5F24" w14:textId="0E3DBCF1" w:rsidR="00E216A7" w:rsidRPr="00BA4568" w:rsidRDefault="00E216A7" w:rsidP="009302DB">
            <w:pPr>
              <w:rPr>
                <w:b/>
                <w:sz w:val="16"/>
                <w:szCs w:val="16"/>
              </w:rPr>
            </w:pPr>
            <w:r w:rsidRPr="00BA4568">
              <w:rPr>
                <w:b/>
                <w:sz w:val="16"/>
                <w:szCs w:val="16"/>
              </w:rPr>
              <w:t>.066</w:t>
            </w:r>
          </w:p>
        </w:tc>
        <w:tc>
          <w:tcPr>
            <w:tcW w:w="709" w:type="dxa"/>
          </w:tcPr>
          <w:p w14:paraId="3171951C" w14:textId="71862CE9" w:rsidR="00E216A7" w:rsidRPr="00BA4568" w:rsidRDefault="00E216A7" w:rsidP="009302DB">
            <w:pPr>
              <w:rPr>
                <w:b/>
                <w:sz w:val="16"/>
                <w:szCs w:val="16"/>
              </w:rPr>
            </w:pPr>
            <w:r w:rsidRPr="00BA4568">
              <w:rPr>
                <w:b/>
                <w:sz w:val="16"/>
                <w:szCs w:val="16"/>
              </w:rPr>
              <w:t>.025</w:t>
            </w:r>
          </w:p>
        </w:tc>
        <w:tc>
          <w:tcPr>
            <w:tcW w:w="709" w:type="dxa"/>
          </w:tcPr>
          <w:p w14:paraId="530C8032" w14:textId="4375CBCC" w:rsidR="00E216A7" w:rsidRPr="00BA4568" w:rsidRDefault="00E216A7" w:rsidP="009302DB">
            <w:pPr>
              <w:rPr>
                <w:b/>
                <w:sz w:val="16"/>
                <w:szCs w:val="16"/>
              </w:rPr>
            </w:pPr>
            <w:r w:rsidRPr="00BA4568">
              <w:rPr>
                <w:b/>
                <w:sz w:val="16"/>
                <w:szCs w:val="16"/>
              </w:rPr>
              <w:t>6.797</w:t>
            </w:r>
          </w:p>
        </w:tc>
        <w:tc>
          <w:tcPr>
            <w:tcW w:w="425" w:type="dxa"/>
          </w:tcPr>
          <w:p w14:paraId="219EE3EB" w14:textId="19183358" w:rsidR="00E216A7" w:rsidRPr="00BA4568" w:rsidRDefault="00E216A7" w:rsidP="009302DB">
            <w:pPr>
              <w:rPr>
                <w:b/>
                <w:sz w:val="16"/>
                <w:szCs w:val="16"/>
              </w:rPr>
            </w:pPr>
            <w:r w:rsidRPr="00BA4568">
              <w:rPr>
                <w:b/>
                <w:sz w:val="16"/>
                <w:szCs w:val="16"/>
              </w:rPr>
              <w:t>1</w:t>
            </w:r>
          </w:p>
        </w:tc>
        <w:tc>
          <w:tcPr>
            <w:tcW w:w="709" w:type="dxa"/>
          </w:tcPr>
          <w:p w14:paraId="679A7B78" w14:textId="42ED5812" w:rsidR="00E216A7" w:rsidRPr="00BA4568" w:rsidRDefault="00E216A7" w:rsidP="009302DB">
            <w:pPr>
              <w:rPr>
                <w:b/>
                <w:sz w:val="16"/>
                <w:szCs w:val="16"/>
              </w:rPr>
            </w:pPr>
            <w:r w:rsidRPr="00BA4568">
              <w:rPr>
                <w:b/>
                <w:sz w:val="16"/>
                <w:szCs w:val="16"/>
              </w:rPr>
              <w:t>.009</w:t>
            </w:r>
            <w:r w:rsidR="00AA6213">
              <w:rPr>
                <w:b/>
                <w:sz w:val="16"/>
                <w:szCs w:val="16"/>
              </w:rPr>
              <w:t>*</w:t>
            </w:r>
          </w:p>
        </w:tc>
        <w:tc>
          <w:tcPr>
            <w:tcW w:w="708" w:type="dxa"/>
          </w:tcPr>
          <w:p w14:paraId="6907C8E1" w14:textId="6A9F006B" w:rsidR="00E216A7" w:rsidRPr="00BA4568" w:rsidRDefault="00E216A7" w:rsidP="009302DB">
            <w:pPr>
              <w:rPr>
                <w:b/>
                <w:sz w:val="16"/>
                <w:szCs w:val="16"/>
              </w:rPr>
            </w:pPr>
            <w:r w:rsidRPr="00BA4568">
              <w:rPr>
                <w:b/>
                <w:sz w:val="16"/>
                <w:szCs w:val="16"/>
              </w:rPr>
              <w:t>1.068</w:t>
            </w:r>
          </w:p>
        </w:tc>
        <w:tc>
          <w:tcPr>
            <w:tcW w:w="851" w:type="dxa"/>
          </w:tcPr>
          <w:p w14:paraId="2C7FA747" w14:textId="70E0010E" w:rsidR="00E216A7" w:rsidRPr="00BA4568" w:rsidRDefault="00E216A7" w:rsidP="009302DB">
            <w:pPr>
              <w:rPr>
                <w:b/>
                <w:sz w:val="16"/>
                <w:szCs w:val="16"/>
              </w:rPr>
            </w:pPr>
            <w:r w:rsidRPr="00BA4568">
              <w:rPr>
                <w:b/>
                <w:sz w:val="16"/>
                <w:szCs w:val="16"/>
              </w:rPr>
              <w:t>1.017</w:t>
            </w:r>
          </w:p>
        </w:tc>
        <w:tc>
          <w:tcPr>
            <w:tcW w:w="850" w:type="dxa"/>
          </w:tcPr>
          <w:p w14:paraId="38410BDC" w14:textId="5C955D69" w:rsidR="00E216A7" w:rsidRPr="00BA4568" w:rsidRDefault="00E216A7" w:rsidP="009302DB">
            <w:pPr>
              <w:rPr>
                <w:b/>
                <w:sz w:val="16"/>
                <w:szCs w:val="16"/>
              </w:rPr>
            </w:pPr>
            <w:r w:rsidRPr="00BA4568">
              <w:rPr>
                <w:b/>
                <w:sz w:val="16"/>
                <w:szCs w:val="16"/>
              </w:rPr>
              <w:t>1.123</w:t>
            </w:r>
          </w:p>
        </w:tc>
      </w:tr>
      <w:tr w:rsidR="00E216A7" w:rsidRPr="003D42B7" w14:paraId="2465AE31" w14:textId="77777777" w:rsidTr="00AA6213">
        <w:tc>
          <w:tcPr>
            <w:tcW w:w="705" w:type="dxa"/>
          </w:tcPr>
          <w:p w14:paraId="199BBDE3" w14:textId="77777777" w:rsidR="00E216A7" w:rsidRDefault="00E216A7" w:rsidP="009302DB">
            <w:pPr>
              <w:rPr>
                <w:sz w:val="16"/>
                <w:szCs w:val="16"/>
              </w:rPr>
            </w:pPr>
          </w:p>
        </w:tc>
        <w:tc>
          <w:tcPr>
            <w:tcW w:w="1246" w:type="dxa"/>
          </w:tcPr>
          <w:p w14:paraId="2D3C380E" w14:textId="01C5BACB" w:rsidR="00E216A7" w:rsidRPr="00E216A7" w:rsidRDefault="00E216A7" w:rsidP="009302DB">
            <w:pPr>
              <w:rPr>
                <w:sz w:val="16"/>
                <w:szCs w:val="16"/>
              </w:rPr>
            </w:pPr>
            <w:r w:rsidRPr="00E216A7">
              <w:rPr>
                <w:sz w:val="16"/>
                <w:szCs w:val="16"/>
              </w:rPr>
              <w:t>DASS 21</w:t>
            </w:r>
          </w:p>
        </w:tc>
        <w:tc>
          <w:tcPr>
            <w:tcW w:w="567" w:type="dxa"/>
          </w:tcPr>
          <w:p w14:paraId="7A3F48E6" w14:textId="692D7190" w:rsidR="00E216A7" w:rsidRPr="00E216A7" w:rsidRDefault="00E216A7" w:rsidP="009302DB">
            <w:pPr>
              <w:rPr>
                <w:sz w:val="16"/>
                <w:szCs w:val="16"/>
              </w:rPr>
            </w:pPr>
            <w:r w:rsidRPr="00BA4568">
              <w:rPr>
                <w:sz w:val="16"/>
                <w:szCs w:val="16"/>
              </w:rPr>
              <w:t>-.017</w:t>
            </w:r>
          </w:p>
        </w:tc>
        <w:tc>
          <w:tcPr>
            <w:tcW w:w="709" w:type="dxa"/>
          </w:tcPr>
          <w:p w14:paraId="68DC9B42" w14:textId="0F6A9B26" w:rsidR="00E216A7" w:rsidRPr="00E216A7" w:rsidRDefault="00E216A7" w:rsidP="009302DB">
            <w:pPr>
              <w:rPr>
                <w:sz w:val="16"/>
                <w:szCs w:val="16"/>
              </w:rPr>
            </w:pPr>
            <w:r w:rsidRPr="00BA4568">
              <w:rPr>
                <w:sz w:val="16"/>
                <w:szCs w:val="16"/>
              </w:rPr>
              <w:t>.014</w:t>
            </w:r>
          </w:p>
        </w:tc>
        <w:tc>
          <w:tcPr>
            <w:tcW w:w="709" w:type="dxa"/>
          </w:tcPr>
          <w:p w14:paraId="2C958844" w14:textId="07CEC19F" w:rsidR="00E216A7" w:rsidRPr="00E216A7" w:rsidRDefault="00E216A7" w:rsidP="009302DB">
            <w:pPr>
              <w:rPr>
                <w:sz w:val="16"/>
                <w:szCs w:val="16"/>
              </w:rPr>
            </w:pPr>
            <w:r w:rsidRPr="00BA4568">
              <w:rPr>
                <w:sz w:val="16"/>
                <w:szCs w:val="16"/>
              </w:rPr>
              <w:t>1.483</w:t>
            </w:r>
          </w:p>
        </w:tc>
        <w:tc>
          <w:tcPr>
            <w:tcW w:w="425" w:type="dxa"/>
          </w:tcPr>
          <w:p w14:paraId="7F995FE2" w14:textId="21E6A8CF" w:rsidR="00E216A7" w:rsidRPr="00E216A7" w:rsidRDefault="00E216A7" w:rsidP="009302DB">
            <w:pPr>
              <w:rPr>
                <w:sz w:val="16"/>
                <w:szCs w:val="16"/>
              </w:rPr>
            </w:pPr>
            <w:r w:rsidRPr="00BA4568">
              <w:rPr>
                <w:sz w:val="16"/>
                <w:szCs w:val="16"/>
              </w:rPr>
              <w:t>1</w:t>
            </w:r>
          </w:p>
        </w:tc>
        <w:tc>
          <w:tcPr>
            <w:tcW w:w="709" w:type="dxa"/>
          </w:tcPr>
          <w:p w14:paraId="3A00505F" w14:textId="28E6E1F2" w:rsidR="00E216A7" w:rsidRPr="00E216A7" w:rsidRDefault="00E216A7" w:rsidP="009302DB">
            <w:pPr>
              <w:rPr>
                <w:sz w:val="16"/>
                <w:szCs w:val="16"/>
              </w:rPr>
            </w:pPr>
            <w:r w:rsidRPr="00BA4568">
              <w:rPr>
                <w:sz w:val="16"/>
                <w:szCs w:val="16"/>
              </w:rPr>
              <w:t>.223</w:t>
            </w:r>
          </w:p>
        </w:tc>
        <w:tc>
          <w:tcPr>
            <w:tcW w:w="708" w:type="dxa"/>
          </w:tcPr>
          <w:p w14:paraId="5545F2AF" w14:textId="3C76C519" w:rsidR="00E216A7" w:rsidRPr="00E216A7" w:rsidRDefault="00E216A7" w:rsidP="009302DB">
            <w:pPr>
              <w:rPr>
                <w:sz w:val="16"/>
                <w:szCs w:val="16"/>
              </w:rPr>
            </w:pPr>
            <w:r w:rsidRPr="00BA4568">
              <w:rPr>
                <w:sz w:val="16"/>
                <w:szCs w:val="16"/>
              </w:rPr>
              <w:t>.983</w:t>
            </w:r>
          </w:p>
        </w:tc>
        <w:tc>
          <w:tcPr>
            <w:tcW w:w="851" w:type="dxa"/>
          </w:tcPr>
          <w:p w14:paraId="39181C50" w14:textId="33743529" w:rsidR="00E216A7" w:rsidRPr="00E216A7" w:rsidRDefault="00E216A7" w:rsidP="009302DB">
            <w:pPr>
              <w:rPr>
                <w:sz w:val="16"/>
                <w:szCs w:val="16"/>
              </w:rPr>
            </w:pPr>
            <w:r w:rsidRPr="00BA4568">
              <w:rPr>
                <w:sz w:val="16"/>
                <w:szCs w:val="16"/>
              </w:rPr>
              <w:t>.957</w:t>
            </w:r>
          </w:p>
        </w:tc>
        <w:tc>
          <w:tcPr>
            <w:tcW w:w="850" w:type="dxa"/>
          </w:tcPr>
          <w:p w14:paraId="6D02EDB2" w14:textId="0C284103" w:rsidR="00E216A7" w:rsidRPr="00E216A7" w:rsidRDefault="00E216A7" w:rsidP="009302DB">
            <w:pPr>
              <w:rPr>
                <w:sz w:val="16"/>
                <w:szCs w:val="16"/>
              </w:rPr>
            </w:pPr>
            <w:r w:rsidRPr="00BA4568">
              <w:rPr>
                <w:sz w:val="16"/>
                <w:szCs w:val="16"/>
              </w:rPr>
              <w:t>1.010</w:t>
            </w:r>
          </w:p>
        </w:tc>
      </w:tr>
      <w:tr w:rsidR="001E3CFA" w:rsidRPr="003D42B7" w14:paraId="671B35CA" w14:textId="77777777" w:rsidTr="00AA6213">
        <w:tc>
          <w:tcPr>
            <w:tcW w:w="705" w:type="dxa"/>
          </w:tcPr>
          <w:p w14:paraId="05ECC628" w14:textId="77777777" w:rsidR="009302DB" w:rsidRPr="002561C0" w:rsidRDefault="009302DB" w:rsidP="009302DB">
            <w:pPr>
              <w:rPr>
                <w:sz w:val="16"/>
                <w:szCs w:val="16"/>
              </w:rPr>
            </w:pPr>
          </w:p>
        </w:tc>
        <w:tc>
          <w:tcPr>
            <w:tcW w:w="1246" w:type="dxa"/>
          </w:tcPr>
          <w:p w14:paraId="6BD85043" w14:textId="06D07387" w:rsidR="009302DB" w:rsidRPr="002561C0" w:rsidRDefault="009302DB" w:rsidP="009302DB">
            <w:pPr>
              <w:rPr>
                <w:sz w:val="16"/>
                <w:szCs w:val="16"/>
              </w:rPr>
            </w:pPr>
          </w:p>
        </w:tc>
        <w:tc>
          <w:tcPr>
            <w:tcW w:w="567" w:type="dxa"/>
          </w:tcPr>
          <w:p w14:paraId="648BF899" w14:textId="307C68AB" w:rsidR="009302DB" w:rsidRPr="00E24DA8" w:rsidRDefault="009302DB" w:rsidP="009302DB">
            <w:pPr>
              <w:rPr>
                <w:sz w:val="16"/>
                <w:szCs w:val="16"/>
              </w:rPr>
            </w:pPr>
          </w:p>
        </w:tc>
        <w:tc>
          <w:tcPr>
            <w:tcW w:w="709" w:type="dxa"/>
          </w:tcPr>
          <w:p w14:paraId="68CCF2E6" w14:textId="4636698F" w:rsidR="009302DB" w:rsidRPr="00E24DA8" w:rsidRDefault="009302DB" w:rsidP="009302DB">
            <w:pPr>
              <w:rPr>
                <w:sz w:val="16"/>
                <w:szCs w:val="16"/>
              </w:rPr>
            </w:pPr>
          </w:p>
        </w:tc>
        <w:tc>
          <w:tcPr>
            <w:tcW w:w="709" w:type="dxa"/>
          </w:tcPr>
          <w:p w14:paraId="003F6D6F" w14:textId="627576D0" w:rsidR="009302DB" w:rsidRPr="00E24DA8" w:rsidRDefault="009302DB" w:rsidP="009302DB">
            <w:pPr>
              <w:rPr>
                <w:sz w:val="16"/>
                <w:szCs w:val="16"/>
              </w:rPr>
            </w:pPr>
          </w:p>
        </w:tc>
        <w:tc>
          <w:tcPr>
            <w:tcW w:w="425" w:type="dxa"/>
          </w:tcPr>
          <w:p w14:paraId="1C55E5D0" w14:textId="6D72A6CA" w:rsidR="009302DB" w:rsidRPr="00E24DA8" w:rsidRDefault="009302DB" w:rsidP="009302DB">
            <w:pPr>
              <w:rPr>
                <w:sz w:val="16"/>
                <w:szCs w:val="16"/>
              </w:rPr>
            </w:pPr>
          </w:p>
        </w:tc>
        <w:tc>
          <w:tcPr>
            <w:tcW w:w="709" w:type="dxa"/>
          </w:tcPr>
          <w:p w14:paraId="265E0FAB" w14:textId="35C1F8CD" w:rsidR="009302DB" w:rsidRPr="00E24DA8" w:rsidRDefault="009302DB" w:rsidP="009302DB">
            <w:pPr>
              <w:rPr>
                <w:sz w:val="16"/>
                <w:szCs w:val="16"/>
              </w:rPr>
            </w:pPr>
          </w:p>
        </w:tc>
        <w:tc>
          <w:tcPr>
            <w:tcW w:w="708" w:type="dxa"/>
          </w:tcPr>
          <w:p w14:paraId="6A6DC069" w14:textId="77777777" w:rsidR="009302DB" w:rsidRPr="003D42B7" w:rsidRDefault="009302DB" w:rsidP="009302DB">
            <w:pPr>
              <w:rPr>
                <w:sz w:val="16"/>
                <w:szCs w:val="16"/>
              </w:rPr>
            </w:pPr>
          </w:p>
        </w:tc>
        <w:tc>
          <w:tcPr>
            <w:tcW w:w="851" w:type="dxa"/>
          </w:tcPr>
          <w:p w14:paraId="018BD057" w14:textId="777BFB89" w:rsidR="009302DB" w:rsidRPr="003D42B7" w:rsidRDefault="009302DB" w:rsidP="009302DB">
            <w:pPr>
              <w:rPr>
                <w:sz w:val="16"/>
                <w:szCs w:val="16"/>
              </w:rPr>
            </w:pPr>
          </w:p>
        </w:tc>
        <w:tc>
          <w:tcPr>
            <w:tcW w:w="850" w:type="dxa"/>
          </w:tcPr>
          <w:p w14:paraId="6BC45C70" w14:textId="31C82CE7" w:rsidR="009302DB" w:rsidRPr="003D42B7" w:rsidRDefault="009302DB" w:rsidP="009302DB">
            <w:pPr>
              <w:rPr>
                <w:sz w:val="16"/>
                <w:szCs w:val="16"/>
              </w:rPr>
            </w:pPr>
          </w:p>
        </w:tc>
      </w:tr>
      <w:tr w:rsidR="001E3CFA" w:rsidRPr="003D42B7" w14:paraId="48E60ACC" w14:textId="77777777" w:rsidTr="00AA6213">
        <w:tc>
          <w:tcPr>
            <w:tcW w:w="705" w:type="dxa"/>
          </w:tcPr>
          <w:p w14:paraId="66FD1706" w14:textId="3B207617" w:rsidR="001E3CFA" w:rsidRPr="009302DB" w:rsidRDefault="001E3CFA" w:rsidP="009302DB">
            <w:pPr>
              <w:rPr>
                <w:b/>
                <w:sz w:val="16"/>
                <w:szCs w:val="16"/>
              </w:rPr>
            </w:pPr>
            <w:r>
              <w:rPr>
                <w:sz w:val="16"/>
                <w:szCs w:val="16"/>
              </w:rPr>
              <w:t>2</w:t>
            </w:r>
          </w:p>
        </w:tc>
        <w:tc>
          <w:tcPr>
            <w:tcW w:w="1246" w:type="dxa"/>
          </w:tcPr>
          <w:p w14:paraId="19EB6A91" w14:textId="06D5AE2D" w:rsidR="001E3CFA" w:rsidRPr="00BA4568" w:rsidRDefault="001E3CFA" w:rsidP="009302DB">
            <w:pPr>
              <w:rPr>
                <w:b/>
                <w:sz w:val="16"/>
                <w:szCs w:val="16"/>
              </w:rPr>
            </w:pPr>
          </w:p>
        </w:tc>
        <w:tc>
          <w:tcPr>
            <w:tcW w:w="567" w:type="dxa"/>
          </w:tcPr>
          <w:p w14:paraId="7763EA87" w14:textId="6CD7886C" w:rsidR="001E3CFA" w:rsidRPr="00E24DA8" w:rsidRDefault="001E3CFA" w:rsidP="009302DB">
            <w:pPr>
              <w:rPr>
                <w:sz w:val="16"/>
                <w:szCs w:val="16"/>
              </w:rPr>
            </w:pPr>
          </w:p>
        </w:tc>
        <w:tc>
          <w:tcPr>
            <w:tcW w:w="709" w:type="dxa"/>
          </w:tcPr>
          <w:p w14:paraId="4F29438A" w14:textId="456C7529" w:rsidR="001E3CFA" w:rsidRPr="00E24DA8" w:rsidRDefault="001E3CFA" w:rsidP="009302DB">
            <w:pPr>
              <w:rPr>
                <w:sz w:val="16"/>
                <w:szCs w:val="16"/>
              </w:rPr>
            </w:pPr>
          </w:p>
        </w:tc>
        <w:tc>
          <w:tcPr>
            <w:tcW w:w="709" w:type="dxa"/>
          </w:tcPr>
          <w:p w14:paraId="0C1260E8" w14:textId="0BDA7F7B" w:rsidR="001E3CFA" w:rsidRPr="00E24DA8" w:rsidRDefault="001E3CFA" w:rsidP="009302DB">
            <w:pPr>
              <w:rPr>
                <w:sz w:val="16"/>
                <w:szCs w:val="16"/>
              </w:rPr>
            </w:pPr>
          </w:p>
        </w:tc>
        <w:tc>
          <w:tcPr>
            <w:tcW w:w="425" w:type="dxa"/>
          </w:tcPr>
          <w:p w14:paraId="381C6312" w14:textId="4DC4A428" w:rsidR="001E3CFA" w:rsidRPr="00E24DA8" w:rsidRDefault="001E3CFA" w:rsidP="009302DB">
            <w:pPr>
              <w:rPr>
                <w:sz w:val="16"/>
                <w:szCs w:val="16"/>
              </w:rPr>
            </w:pPr>
          </w:p>
        </w:tc>
        <w:tc>
          <w:tcPr>
            <w:tcW w:w="709" w:type="dxa"/>
          </w:tcPr>
          <w:p w14:paraId="34118B9F" w14:textId="47602051" w:rsidR="001E3CFA" w:rsidRPr="00E24DA8" w:rsidRDefault="001E3CFA" w:rsidP="009302DB">
            <w:pPr>
              <w:rPr>
                <w:sz w:val="16"/>
                <w:szCs w:val="16"/>
              </w:rPr>
            </w:pPr>
          </w:p>
        </w:tc>
        <w:tc>
          <w:tcPr>
            <w:tcW w:w="708" w:type="dxa"/>
          </w:tcPr>
          <w:p w14:paraId="0D81097A" w14:textId="77777777" w:rsidR="001E3CFA" w:rsidRPr="003D42B7" w:rsidRDefault="001E3CFA" w:rsidP="009302DB">
            <w:pPr>
              <w:rPr>
                <w:sz w:val="16"/>
                <w:szCs w:val="16"/>
              </w:rPr>
            </w:pPr>
          </w:p>
        </w:tc>
        <w:tc>
          <w:tcPr>
            <w:tcW w:w="851" w:type="dxa"/>
          </w:tcPr>
          <w:p w14:paraId="202623B0" w14:textId="0F7B6FE9" w:rsidR="001E3CFA" w:rsidRPr="003D42B7" w:rsidRDefault="001E3CFA" w:rsidP="009302DB">
            <w:pPr>
              <w:rPr>
                <w:sz w:val="16"/>
                <w:szCs w:val="16"/>
              </w:rPr>
            </w:pPr>
          </w:p>
        </w:tc>
        <w:tc>
          <w:tcPr>
            <w:tcW w:w="850" w:type="dxa"/>
          </w:tcPr>
          <w:p w14:paraId="7233D101" w14:textId="2F6C597E" w:rsidR="001E3CFA" w:rsidRPr="003D42B7" w:rsidRDefault="001E3CFA" w:rsidP="009302DB">
            <w:pPr>
              <w:rPr>
                <w:sz w:val="16"/>
                <w:szCs w:val="16"/>
              </w:rPr>
            </w:pPr>
          </w:p>
        </w:tc>
      </w:tr>
      <w:tr w:rsidR="0051246D" w:rsidRPr="003D42B7" w14:paraId="6B771186" w14:textId="77777777" w:rsidTr="00AA6213">
        <w:tc>
          <w:tcPr>
            <w:tcW w:w="705" w:type="dxa"/>
          </w:tcPr>
          <w:p w14:paraId="5E37C732" w14:textId="77777777" w:rsidR="0051246D" w:rsidRDefault="0051246D" w:rsidP="009302DB">
            <w:pPr>
              <w:rPr>
                <w:sz w:val="16"/>
                <w:szCs w:val="16"/>
              </w:rPr>
            </w:pPr>
          </w:p>
        </w:tc>
        <w:tc>
          <w:tcPr>
            <w:tcW w:w="1246" w:type="dxa"/>
          </w:tcPr>
          <w:p w14:paraId="6A38731D" w14:textId="2E95C00A" w:rsidR="0051246D" w:rsidRPr="0051246D" w:rsidRDefault="0051246D" w:rsidP="009302DB">
            <w:pPr>
              <w:rPr>
                <w:sz w:val="16"/>
                <w:szCs w:val="16"/>
              </w:rPr>
            </w:pPr>
            <w:r w:rsidRPr="0051246D">
              <w:rPr>
                <w:sz w:val="16"/>
                <w:szCs w:val="16"/>
              </w:rPr>
              <w:t>(Intercept)</w:t>
            </w:r>
          </w:p>
        </w:tc>
        <w:tc>
          <w:tcPr>
            <w:tcW w:w="567" w:type="dxa"/>
          </w:tcPr>
          <w:p w14:paraId="12A501B2" w14:textId="4683C561" w:rsidR="0051246D" w:rsidRPr="0051246D" w:rsidRDefault="0051246D" w:rsidP="009302DB">
            <w:pPr>
              <w:rPr>
                <w:sz w:val="16"/>
                <w:szCs w:val="16"/>
              </w:rPr>
            </w:pPr>
            <w:r w:rsidRPr="00BA4568">
              <w:rPr>
                <w:sz w:val="16"/>
                <w:szCs w:val="16"/>
              </w:rPr>
              <w:t>-1.6</w:t>
            </w:r>
            <w:r w:rsidRPr="0051246D">
              <w:rPr>
                <w:sz w:val="16"/>
                <w:szCs w:val="16"/>
              </w:rPr>
              <w:t>5</w:t>
            </w:r>
          </w:p>
        </w:tc>
        <w:tc>
          <w:tcPr>
            <w:tcW w:w="709" w:type="dxa"/>
          </w:tcPr>
          <w:p w14:paraId="5F3EBB31" w14:textId="7CAB28FC" w:rsidR="0051246D" w:rsidRPr="0051246D" w:rsidRDefault="0051246D" w:rsidP="009302DB">
            <w:pPr>
              <w:rPr>
                <w:sz w:val="16"/>
                <w:szCs w:val="16"/>
              </w:rPr>
            </w:pPr>
            <w:r w:rsidRPr="00BA4568">
              <w:rPr>
                <w:sz w:val="16"/>
                <w:szCs w:val="16"/>
              </w:rPr>
              <w:t>.244</w:t>
            </w:r>
          </w:p>
        </w:tc>
        <w:tc>
          <w:tcPr>
            <w:tcW w:w="709" w:type="dxa"/>
          </w:tcPr>
          <w:p w14:paraId="7516E807" w14:textId="4D5052F1" w:rsidR="0051246D" w:rsidRPr="0051246D" w:rsidRDefault="0051246D" w:rsidP="009302DB">
            <w:pPr>
              <w:rPr>
                <w:sz w:val="16"/>
                <w:szCs w:val="16"/>
              </w:rPr>
            </w:pPr>
            <w:r w:rsidRPr="00BA4568">
              <w:rPr>
                <w:sz w:val="16"/>
                <w:szCs w:val="16"/>
              </w:rPr>
              <w:t>45.653</w:t>
            </w:r>
          </w:p>
        </w:tc>
        <w:tc>
          <w:tcPr>
            <w:tcW w:w="425" w:type="dxa"/>
          </w:tcPr>
          <w:p w14:paraId="0AD05580" w14:textId="1D8ACA15" w:rsidR="0051246D" w:rsidRPr="0051246D" w:rsidRDefault="0051246D" w:rsidP="009302DB">
            <w:pPr>
              <w:rPr>
                <w:sz w:val="16"/>
                <w:szCs w:val="16"/>
              </w:rPr>
            </w:pPr>
            <w:r w:rsidRPr="00BA4568">
              <w:rPr>
                <w:sz w:val="16"/>
                <w:szCs w:val="16"/>
              </w:rPr>
              <w:t>1</w:t>
            </w:r>
          </w:p>
        </w:tc>
        <w:tc>
          <w:tcPr>
            <w:tcW w:w="709" w:type="dxa"/>
          </w:tcPr>
          <w:p w14:paraId="756CB3D6" w14:textId="70775BFF" w:rsidR="0051246D" w:rsidRPr="0051246D" w:rsidRDefault="0051246D" w:rsidP="009302DB">
            <w:pPr>
              <w:rPr>
                <w:sz w:val="16"/>
                <w:szCs w:val="16"/>
              </w:rPr>
            </w:pPr>
            <w:r w:rsidRPr="00BA4568">
              <w:rPr>
                <w:sz w:val="16"/>
                <w:szCs w:val="16"/>
              </w:rPr>
              <w:t>.000</w:t>
            </w:r>
          </w:p>
        </w:tc>
        <w:tc>
          <w:tcPr>
            <w:tcW w:w="708" w:type="dxa"/>
          </w:tcPr>
          <w:p w14:paraId="229B2FAE" w14:textId="77777777" w:rsidR="0051246D" w:rsidRPr="0051246D" w:rsidRDefault="0051246D" w:rsidP="009302DB">
            <w:pPr>
              <w:rPr>
                <w:sz w:val="16"/>
                <w:szCs w:val="16"/>
              </w:rPr>
            </w:pPr>
          </w:p>
        </w:tc>
        <w:tc>
          <w:tcPr>
            <w:tcW w:w="851" w:type="dxa"/>
          </w:tcPr>
          <w:p w14:paraId="663C1C9D" w14:textId="2A5539E8" w:rsidR="0051246D" w:rsidRPr="0051246D" w:rsidRDefault="0051246D" w:rsidP="009302DB">
            <w:pPr>
              <w:rPr>
                <w:sz w:val="16"/>
                <w:szCs w:val="16"/>
              </w:rPr>
            </w:pPr>
          </w:p>
        </w:tc>
        <w:tc>
          <w:tcPr>
            <w:tcW w:w="850" w:type="dxa"/>
          </w:tcPr>
          <w:p w14:paraId="2B22A740" w14:textId="77777777" w:rsidR="0051246D" w:rsidRPr="0051246D" w:rsidRDefault="0051246D" w:rsidP="009302DB">
            <w:pPr>
              <w:rPr>
                <w:sz w:val="16"/>
                <w:szCs w:val="16"/>
              </w:rPr>
            </w:pPr>
          </w:p>
        </w:tc>
      </w:tr>
      <w:tr w:rsidR="0051246D" w:rsidRPr="003D42B7" w14:paraId="46EC6F74" w14:textId="77777777" w:rsidTr="00AA6213">
        <w:tc>
          <w:tcPr>
            <w:tcW w:w="705" w:type="dxa"/>
          </w:tcPr>
          <w:p w14:paraId="19847487" w14:textId="77777777" w:rsidR="0051246D" w:rsidRDefault="0051246D" w:rsidP="009302DB">
            <w:pPr>
              <w:rPr>
                <w:sz w:val="16"/>
                <w:szCs w:val="16"/>
              </w:rPr>
            </w:pPr>
          </w:p>
        </w:tc>
        <w:tc>
          <w:tcPr>
            <w:tcW w:w="1246" w:type="dxa"/>
          </w:tcPr>
          <w:p w14:paraId="1CD6EA6B" w14:textId="41F5156D" w:rsidR="0051246D" w:rsidRPr="00BA4568" w:rsidRDefault="0051246D" w:rsidP="009302DB">
            <w:pPr>
              <w:rPr>
                <w:b/>
                <w:sz w:val="16"/>
                <w:szCs w:val="16"/>
              </w:rPr>
            </w:pPr>
            <w:r w:rsidRPr="00BA4568">
              <w:rPr>
                <w:b/>
                <w:sz w:val="16"/>
                <w:szCs w:val="16"/>
              </w:rPr>
              <w:t>DOCS</w:t>
            </w:r>
          </w:p>
        </w:tc>
        <w:tc>
          <w:tcPr>
            <w:tcW w:w="567" w:type="dxa"/>
          </w:tcPr>
          <w:p w14:paraId="7BEBCC21" w14:textId="2E1133B5" w:rsidR="0051246D" w:rsidRPr="0051246D" w:rsidRDefault="0051246D" w:rsidP="009302DB">
            <w:pPr>
              <w:rPr>
                <w:b/>
                <w:sz w:val="16"/>
                <w:szCs w:val="16"/>
              </w:rPr>
            </w:pPr>
            <w:r w:rsidRPr="00BA4568">
              <w:rPr>
                <w:b/>
                <w:sz w:val="16"/>
                <w:szCs w:val="16"/>
              </w:rPr>
              <w:t>.029</w:t>
            </w:r>
          </w:p>
        </w:tc>
        <w:tc>
          <w:tcPr>
            <w:tcW w:w="709" w:type="dxa"/>
          </w:tcPr>
          <w:p w14:paraId="20031636" w14:textId="64F97A26" w:rsidR="0051246D" w:rsidRPr="0051246D" w:rsidRDefault="0051246D" w:rsidP="009302DB">
            <w:pPr>
              <w:rPr>
                <w:b/>
                <w:sz w:val="16"/>
                <w:szCs w:val="16"/>
              </w:rPr>
            </w:pPr>
            <w:r w:rsidRPr="00BA4568">
              <w:rPr>
                <w:b/>
                <w:sz w:val="16"/>
                <w:szCs w:val="16"/>
              </w:rPr>
              <w:t>.011</w:t>
            </w:r>
          </w:p>
        </w:tc>
        <w:tc>
          <w:tcPr>
            <w:tcW w:w="709" w:type="dxa"/>
          </w:tcPr>
          <w:p w14:paraId="1528240A" w14:textId="51CFE403" w:rsidR="0051246D" w:rsidRPr="0051246D" w:rsidRDefault="0051246D" w:rsidP="009302DB">
            <w:pPr>
              <w:rPr>
                <w:b/>
                <w:sz w:val="16"/>
                <w:szCs w:val="16"/>
              </w:rPr>
            </w:pPr>
            <w:r w:rsidRPr="00BA4568">
              <w:rPr>
                <w:b/>
                <w:sz w:val="16"/>
                <w:szCs w:val="16"/>
              </w:rPr>
              <w:t>6.326</w:t>
            </w:r>
          </w:p>
        </w:tc>
        <w:tc>
          <w:tcPr>
            <w:tcW w:w="425" w:type="dxa"/>
          </w:tcPr>
          <w:p w14:paraId="3FFB4097" w14:textId="2F6B299F" w:rsidR="0051246D" w:rsidRPr="0051246D" w:rsidRDefault="0051246D" w:rsidP="009302DB">
            <w:pPr>
              <w:rPr>
                <w:b/>
                <w:sz w:val="16"/>
                <w:szCs w:val="16"/>
              </w:rPr>
            </w:pPr>
            <w:r w:rsidRPr="00BA4568">
              <w:rPr>
                <w:b/>
                <w:sz w:val="16"/>
                <w:szCs w:val="16"/>
              </w:rPr>
              <w:t>1</w:t>
            </w:r>
          </w:p>
        </w:tc>
        <w:tc>
          <w:tcPr>
            <w:tcW w:w="709" w:type="dxa"/>
          </w:tcPr>
          <w:p w14:paraId="24E9BA19" w14:textId="26588BF3" w:rsidR="0051246D" w:rsidRPr="0051246D" w:rsidRDefault="0051246D" w:rsidP="009302DB">
            <w:pPr>
              <w:rPr>
                <w:b/>
                <w:sz w:val="16"/>
                <w:szCs w:val="16"/>
              </w:rPr>
            </w:pPr>
            <w:r w:rsidRPr="00BA4568">
              <w:rPr>
                <w:b/>
                <w:sz w:val="16"/>
                <w:szCs w:val="16"/>
              </w:rPr>
              <w:t>.012</w:t>
            </w:r>
            <w:r w:rsidR="00AA6213">
              <w:rPr>
                <w:b/>
                <w:sz w:val="16"/>
                <w:szCs w:val="16"/>
              </w:rPr>
              <w:t>*</w:t>
            </w:r>
          </w:p>
        </w:tc>
        <w:tc>
          <w:tcPr>
            <w:tcW w:w="708" w:type="dxa"/>
          </w:tcPr>
          <w:p w14:paraId="0D2E0CEF" w14:textId="57BB190F" w:rsidR="0051246D" w:rsidRPr="0051246D" w:rsidRDefault="0051246D" w:rsidP="009302DB">
            <w:pPr>
              <w:rPr>
                <w:b/>
                <w:sz w:val="16"/>
                <w:szCs w:val="16"/>
              </w:rPr>
            </w:pPr>
            <w:r w:rsidRPr="00BA4568">
              <w:rPr>
                <w:b/>
                <w:sz w:val="16"/>
                <w:szCs w:val="16"/>
              </w:rPr>
              <w:t>1.029</w:t>
            </w:r>
          </w:p>
        </w:tc>
        <w:tc>
          <w:tcPr>
            <w:tcW w:w="851" w:type="dxa"/>
          </w:tcPr>
          <w:p w14:paraId="3595115F" w14:textId="3FBD27C5" w:rsidR="0051246D" w:rsidRPr="0051246D" w:rsidRDefault="0051246D" w:rsidP="009302DB">
            <w:pPr>
              <w:rPr>
                <w:b/>
                <w:sz w:val="16"/>
                <w:szCs w:val="16"/>
              </w:rPr>
            </w:pPr>
            <w:r w:rsidRPr="00BA4568">
              <w:rPr>
                <w:b/>
                <w:sz w:val="16"/>
                <w:szCs w:val="16"/>
              </w:rPr>
              <w:t>1.006</w:t>
            </w:r>
          </w:p>
        </w:tc>
        <w:tc>
          <w:tcPr>
            <w:tcW w:w="850" w:type="dxa"/>
          </w:tcPr>
          <w:p w14:paraId="32C83D82" w14:textId="56AB89CE" w:rsidR="0051246D" w:rsidRPr="0051246D" w:rsidRDefault="0051246D" w:rsidP="009302DB">
            <w:pPr>
              <w:rPr>
                <w:b/>
                <w:sz w:val="16"/>
                <w:szCs w:val="16"/>
              </w:rPr>
            </w:pPr>
            <w:r w:rsidRPr="00BA4568">
              <w:rPr>
                <w:b/>
                <w:sz w:val="16"/>
                <w:szCs w:val="16"/>
              </w:rPr>
              <w:t>1.052</w:t>
            </w:r>
          </w:p>
        </w:tc>
      </w:tr>
      <w:tr w:rsidR="0051246D" w:rsidRPr="003D42B7" w14:paraId="45B31B56" w14:textId="77777777" w:rsidTr="00AA6213">
        <w:tc>
          <w:tcPr>
            <w:tcW w:w="705" w:type="dxa"/>
          </w:tcPr>
          <w:p w14:paraId="37DD6C30" w14:textId="77777777" w:rsidR="0051246D" w:rsidRPr="009302DB" w:rsidRDefault="0051246D" w:rsidP="009302DB">
            <w:pPr>
              <w:rPr>
                <w:sz w:val="16"/>
                <w:szCs w:val="16"/>
              </w:rPr>
            </w:pPr>
          </w:p>
        </w:tc>
        <w:tc>
          <w:tcPr>
            <w:tcW w:w="1246" w:type="dxa"/>
          </w:tcPr>
          <w:p w14:paraId="3C3922A1" w14:textId="7243CF9C" w:rsidR="0051246D" w:rsidRPr="0051246D" w:rsidRDefault="0051246D" w:rsidP="009302DB">
            <w:pPr>
              <w:rPr>
                <w:b/>
                <w:sz w:val="16"/>
                <w:szCs w:val="16"/>
              </w:rPr>
            </w:pPr>
            <w:r w:rsidRPr="00BA4568">
              <w:rPr>
                <w:b/>
                <w:sz w:val="16"/>
                <w:szCs w:val="16"/>
              </w:rPr>
              <w:t>AAI</w:t>
            </w:r>
          </w:p>
        </w:tc>
        <w:tc>
          <w:tcPr>
            <w:tcW w:w="567" w:type="dxa"/>
          </w:tcPr>
          <w:p w14:paraId="76F25141" w14:textId="0DD28A7E" w:rsidR="0051246D" w:rsidRPr="0051246D" w:rsidRDefault="0051246D" w:rsidP="009302DB">
            <w:pPr>
              <w:rPr>
                <w:b/>
                <w:sz w:val="16"/>
                <w:szCs w:val="16"/>
              </w:rPr>
            </w:pPr>
            <w:r w:rsidRPr="00BA4568">
              <w:rPr>
                <w:b/>
                <w:sz w:val="16"/>
                <w:szCs w:val="16"/>
              </w:rPr>
              <w:t>.076</w:t>
            </w:r>
          </w:p>
        </w:tc>
        <w:tc>
          <w:tcPr>
            <w:tcW w:w="709" w:type="dxa"/>
          </w:tcPr>
          <w:p w14:paraId="4924117D" w14:textId="6117B167" w:rsidR="0051246D" w:rsidRPr="0051246D" w:rsidRDefault="0051246D" w:rsidP="009302DB">
            <w:pPr>
              <w:rPr>
                <w:b/>
                <w:sz w:val="16"/>
                <w:szCs w:val="16"/>
              </w:rPr>
            </w:pPr>
            <w:r w:rsidRPr="00BA4568">
              <w:rPr>
                <w:b/>
                <w:sz w:val="16"/>
                <w:szCs w:val="16"/>
              </w:rPr>
              <w:t>.021</w:t>
            </w:r>
          </w:p>
        </w:tc>
        <w:tc>
          <w:tcPr>
            <w:tcW w:w="709" w:type="dxa"/>
          </w:tcPr>
          <w:p w14:paraId="2F1CDF0A" w14:textId="64FDAE02" w:rsidR="0051246D" w:rsidRPr="0051246D" w:rsidRDefault="0051246D" w:rsidP="009302DB">
            <w:pPr>
              <w:rPr>
                <w:b/>
                <w:sz w:val="16"/>
                <w:szCs w:val="16"/>
              </w:rPr>
            </w:pPr>
            <w:r w:rsidRPr="00BA4568">
              <w:rPr>
                <w:b/>
                <w:sz w:val="16"/>
                <w:szCs w:val="16"/>
              </w:rPr>
              <w:t>12.991</w:t>
            </w:r>
          </w:p>
        </w:tc>
        <w:tc>
          <w:tcPr>
            <w:tcW w:w="425" w:type="dxa"/>
          </w:tcPr>
          <w:p w14:paraId="01A54FD0" w14:textId="73096AA6" w:rsidR="0051246D" w:rsidRPr="0051246D" w:rsidRDefault="0051246D" w:rsidP="009302DB">
            <w:pPr>
              <w:rPr>
                <w:b/>
                <w:sz w:val="16"/>
                <w:szCs w:val="16"/>
              </w:rPr>
            </w:pPr>
            <w:r w:rsidRPr="00BA4568">
              <w:rPr>
                <w:b/>
                <w:sz w:val="16"/>
                <w:szCs w:val="16"/>
              </w:rPr>
              <w:t>1</w:t>
            </w:r>
          </w:p>
        </w:tc>
        <w:tc>
          <w:tcPr>
            <w:tcW w:w="709" w:type="dxa"/>
          </w:tcPr>
          <w:p w14:paraId="3DF3957C" w14:textId="5947FE3E" w:rsidR="0051246D" w:rsidRPr="0051246D" w:rsidRDefault="00AA6213" w:rsidP="009302DB">
            <w:pPr>
              <w:rPr>
                <w:b/>
                <w:sz w:val="16"/>
                <w:szCs w:val="16"/>
              </w:rPr>
            </w:pPr>
            <w:r>
              <w:rPr>
                <w:b/>
                <w:sz w:val="16"/>
                <w:szCs w:val="16"/>
              </w:rPr>
              <w:t>&lt;</w:t>
            </w:r>
            <w:r w:rsidR="0051246D" w:rsidRPr="00BA4568">
              <w:rPr>
                <w:b/>
                <w:sz w:val="16"/>
                <w:szCs w:val="16"/>
              </w:rPr>
              <w:t>.</w:t>
            </w:r>
            <w:r>
              <w:rPr>
                <w:b/>
                <w:sz w:val="16"/>
                <w:szCs w:val="16"/>
              </w:rPr>
              <w:t xml:space="preserve"> </w:t>
            </w:r>
            <w:r w:rsidR="0051246D" w:rsidRPr="00BA4568">
              <w:rPr>
                <w:b/>
                <w:sz w:val="16"/>
                <w:szCs w:val="16"/>
              </w:rPr>
              <w:t>00</w:t>
            </w:r>
            <w:r>
              <w:rPr>
                <w:b/>
                <w:sz w:val="16"/>
                <w:szCs w:val="16"/>
              </w:rPr>
              <w:t>1</w:t>
            </w:r>
          </w:p>
        </w:tc>
        <w:tc>
          <w:tcPr>
            <w:tcW w:w="708" w:type="dxa"/>
          </w:tcPr>
          <w:p w14:paraId="7BC6B678" w14:textId="726A0B50" w:rsidR="0051246D" w:rsidRPr="0051246D" w:rsidRDefault="0051246D" w:rsidP="009302DB">
            <w:pPr>
              <w:rPr>
                <w:b/>
                <w:sz w:val="16"/>
                <w:szCs w:val="16"/>
              </w:rPr>
            </w:pPr>
            <w:r w:rsidRPr="00BA4568">
              <w:rPr>
                <w:b/>
                <w:sz w:val="16"/>
                <w:szCs w:val="16"/>
              </w:rPr>
              <w:t>1.079</w:t>
            </w:r>
          </w:p>
        </w:tc>
        <w:tc>
          <w:tcPr>
            <w:tcW w:w="851" w:type="dxa"/>
          </w:tcPr>
          <w:p w14:paraId="44BA955B" w14:textId="6940F84B" w:rsidR="0051246D" w:rsidRPr="0051246D" w:rsidRDefault="0051246D" w:rsidP="009302DB">
            <w:pPr>
              <w:rPr>
                <w:b/>
                <w:sz w:val="16"/>
                <w:szCs w:val="16"/>
              </w:rPr>
            </w:pPr>
            <w:r w:rsidRPr="00BA4568">
              <w:rPr>
                <w:b/>
                <w:sz w:val="16"/>
                <w:szCs w:val="16"/>
              </w:rPr>
              <w:t>1.035</w:t>
            </w:r>
          </w:p>
        </w:tc>
        <w:tc>
          <w:tcPr>
            <w:tcW w:w="850" w:type="dxa"/>
          </w:tcPr>
          <w:p w14:paraId="4500AB29" w14:textId="7C823560" w:rsidR="0051246D" w:rsidRPr="0051246D" w:rsidRDefault="0051246D" w:rsidP="009302DB">
            <w:pPr>
              <w:rPr>
                <w:b/>
                <w:sz w:val="16"/>
                <w:szCs w:val="16"/>
              </w:rPr>
            </w:pPr>
            <w:r w:rsidRPr="00BA4568">
              <w:rPr>
                <w:b/>
                <w:sz w:val="16"/>
                <w:szCs w:val="16"/>
              </w:rPr>
              <w:t>1.125</w:t>
            </w:r>
          </w:p>
        </w:tc>
      </w:tr>
      <w:tr w:rsidR="0051246D" w:rsidRPr="003D42B7" w14:paraId="70EFCBAB" w14:textId="77777777" w:rsidTr="00AA6213">
        <w:tc>
          <w:tcPr>
            <w:tcW w:w="705" w:type="dxa"/>
          </w:tcPr>
          <w:p w14:paraId="53862CC0" w14:textId="77777777" w:rsidR="0051246D" w:rsidRPr="009302DB" w:rsidRDefault="0051246D" w:rsidP="009302DB">
            <w:pPr>
              <w:rPr>
                <w:sz w:val="16"/>
                <w:szCs w:val="16"/>
              </w:rPr>
            </w:pPr>
          </w:p>
        </w:tc>
        <w:tc>
          <w:tcPr>
            <w:tcW w:w="1246" w:type="dxa"/>
          </w:tcPr>
          <w:p w14:paraId="032C8B1C" w14:textId="2E808BC9" w:rsidR="0051246D" w:rsidRPr="00BA4568" w:rsidRDefault="0051246D" w:rsidP="009302DB">
            <w:pPr>
              <w:rPr>
                <w:sz w:val="16"/>
                <w:szCs w:val="16"/>
              </w:rPr>
            </w:pPr>
            <w:r w:rsidRPr="0051246D">
              <w:rPr>
                <w:sz w:val="16"/>
                <w:szCs w:val="16"/>
              </w:rPr>
              <w:t>HRS</w:t>
            </w:r>
          </w:p>
        </w:tc>
        <w:tc>
          <w:tcPr>
            <w:tcW w:w="567" w:type="dxa"/>
          </w:tcPr>
          <w:p w14:paraId="5EE174FB" w14:textId="2A46A5CD" w:rsidR="0051246D" w:rsidRPr="0051246D" w:rsidRDefault="0051246D" w:rsidP="009302DB">
            <w:pPr>
              <w:rPr>
                <w:b/>
                <w:sz w:val="16"/>
                <w:szCs w:val="16"/>
              </w:rPr>
            </w:pPr>
            <w:r w:rsidRPr="00BA4568">
              <w:rPr>
                <w:sz w:val="16"/>
                <w:szCs w:val="16"/>
              </w:rPr>
              <w:t>.007</w:t>
            </w:r>
          </w:p>
        </w:tc>
        <w:tc>
          <w:tcPr>
            <w:tcW w:w="709" w:type="dxa"/>
          </w:tcPr>
          <w:p w14:paraId="0A51A9CA" w14:textId="7353821C" w:rsidR="0051246D" w:rsidRPr="0051246D" w:rsidRDefault="0051246D" w:rsidP="009302DB">
            <w:pPr>
              <w:rPr>
                <w:b/>
                <w:sz w:val="16"/>
                <w:szCs w:val="16"/>
              </w:rPr>
            </w:pPr>
            <w:r w:rsidRPr="00BA4568">
              <w:rPr>
                <w:sz w:val="16"/>
                <w:szCs w:val="16"/>
              </w:rPr>
              <w:t>.020</w:t>
            </w:r>
          </w:p>
        </w:tc>
        <w:tc>
          <w:tcPr>
            <w:tcW w:w="709" w:type="dxa"/>
          </w:tcPr>
          <w:p w14:paraId="20FEA72C" w14:textId="65B367CD" w:rsidR="0051246D" w:rsidRPr="0051246D" w:rsidRDefault="0051246D" w:rsidP="009302DB">
            <w:pPr>
              <w:rPr>
                <w:b/>
                <w:sz w:val="16"/>
                <w:szCs w:val="16"/>
              </w:rPr>
            </w:pPr>
            <w:r w:rsidRPr="00BA4568">
              <w:rPr>
                <w:sz w:val="16"/>
                <w:szCs w:val="16"/>
              </w:rPr>
              <w:t>.107</w:t>
            </w:r>
          </w:p>
        </w:tc>
        <w:tc>
          <w:tcPr>
            <w:tcW w:w="425" w:type="dxa"/>
          </w:tcPr>
          <w:p w14:paraId="64601268" w14:textId="2EA21896" w:rsidR="0051246D" w:rsidRPr="0051246D" w:rsidRDefault="0051246D" w:rsidP="009302DB">
            <w:pPr>
              <w:rPr>
                <w:b/>
                <w:sz w:val="16"/>
                <w:szCs w:val="16"/>
              </w:rPr>
            </w:pPr>
            <w:r w:rsidRPr="00BA4568">
              <w:rPr>
                <w:sz w:val="16"/>
                <w:szCs w:val="16"/>
              </w:rPr>
              <w:t>1</w:t>
            </w:r>
          </w:p>
        </w:tc>
        <w:tc>
          <w:tcPr>
            <w:tcW w:w="709" w:type="dxa"/>
          </w:tcPr>
          <w:p w14:paraId="54AF0E4D" w14:textId="1B9608AA" w:rsidR="0051246D" w:rsidRPr="0051246D" w:rsidRDefault="0051246D" w:rsidP="009302DB">
            <w:pPr>
              <w:rPr>
                <w:b/>
                <w:sz w:val="16"/>
                <w:szCs w:val="16"/>
              </w:rPr>
            </w:pPr>
            <w:r w:rsidRPr="00BA4568">
              <w:rPr>
                <w:sz w:val="16"/>
                <w:szCs w:val="16"/>
              </w:rPr>
              <w:t>.743</w:t>
            </w:r>
          </w:p>
        </w:tc>
        <w:tc>
          <w:tcPr>
            <w:tcW w:w="708" w:type="dxa"/>
          </w:tcPr>
          <w:p w14:paraId="3A4B4D4A" w14:textId="65D710E3" w:rsidR="0051246D" w:rsidRPr="0051246D" w:rsidRDefault="0051246D" w:rsidP="009302DB">
            <w:pPr>
              <w:rPr>
                <w:b/>
                <w:sz w:val="16"/>
                <w:szCs w:val="16"/>
              </w:rPr>
            </w:pPr>
            <w:r w:rsidRPr="00BA4568">
              <w:rPr>
                <w:sz w:val="16"/>
                <w:szCs w:val="16"/>
              </w:rPr>
              <w:t>1.007</w:t>
            </w:r>
          </w:p>
        </w:tc>
        <w:tc>
          <w:tcPr>
            <w:tcW w:w="851" w:type="dxa"/>
          </w:tcPr>
          <w:p w14:paraId="5AC476BD" w14:textId="06AFB7F9" w:rsidR="0051246D" w:rsidRPr="0051246D" w:rsidRDefault="0051246D" w:rsidP="009302DB">
            <w:pPr>
              <w:rPr>
                <w:b/>
                <w:sz w:val="16"/>
                <w:szCs w:val="16"/>
              </w:rPr>
            </w:pPr>
            <w:r w:rsidRPr="00BA4568">
              <w:rPr>
                <w:sz w:val="16"/>
                <w:szCs w:val="16"/>
              </w:rPr>
              <w:t>.968</w:t>
            </w:r>
          </w:p>
        </w:tc>
        <w:tc>
          <w:tcPr>
            <w:tcW w:w="850" w:type="dxa"/>
          </w:tcPr>
          <w:p w14:paraId="3E0C178A" w14:textId="1E318754" w:rsidR="0051246D" w:rsidRPr="0051246D" w:rsidRDefault="0051246D" w:rsidP="009302DB">
            <w:pPr>
              <w:rPr>
                <w:b/>
                <w:sz w:val="16"/>
                <w:szCs w:val="16"/>
              </w:rPr>
            </w:pPr>
            <w:r w:rsidRPr="00BA4568">
              <w:rPr>
                <w:sz w:val="16"/>
                <w:szCs w:val="16"/>
              </w:rPr>
              <w:t>1.047</w:t>
            </w:r>
          </w:p>
        </w:tc>
      </w:tr>
      <w:tr w:rsidR="0051246D" w:rsidRPr="003D42B7" w14:paraId="023A6F8E" w14:textId="77777777" w:rsidTr="00AA6213">
        <w:tc>
          <w:tcPr>
            <w:tcW w:w="705" w:type="dxa"/>
          </w:tcPr>
          <w:p w14:paraId="1ECD54BA" w14:textId="77777777" w:rsidR="0051246D" w:rsidRPr="002144A0" w:rsidRDefault="0051246D" w:rsidP="009302DB">
            <w:pPr>
              <w:rPr>
                <w:sz w:val="16"/>
                <w:szCs w:val="16"/>
              </w:rPr>
            </w:pPr>
          </w:p>
        </w:tc>
        <w:tc>
          <w:tcPr>
            <w:tcW w:w="1246" w:type="dxa"/>
          </w:tcPr>
          <w:p w14:paraId="3A65445A" w14:textId="147F5818" w:rsidR="0051246D" w:rsidRPr="0051246D" w:rsidRDefault="0051246D" w:rsidP="009302DB">
            <w:pPr>
              <w:rPr>
                <w:sz w:val="16"/>
                <w:szCs w:val="16"/>
              </w:rPr>
            </w:pPr>
            <w:r w:rsidRPr="0051246D">
              <w:rPr>
                <w:sz w:val="16"/>
                <w:szCs w:val="16"/>
              </w:rPr>
              <w:t>MGH-HPS</w:t>
            </w:r>
          </w:p>
        </w:tc>
        <w:tc>
          <w:tcPr>
            <w:tcW w:w="567" w:type="dxa"/>
          </w:tcPr>
          <w:p w14:paraId="59FBF375" w14:textId="6D215A02" w:rsidR="0051246D" w:rsidRPr="0051246D" w:rsidRDefault="0051246D" w:rsidP="009302DB">
            <w:pPr>
              <w:rPr>
                <w:sz w:val="16"/>
                <w:szCs w:val="16"/>
              </w:rPr>
            </w:pPr>
            <w:r w:rsidRPr="00BA4568">
              <w:rPr>
                <w:sz w:val="16"/>
                <w:szCs w:val="16"/>
              </w:rPr>
              <w:t>.034</w:t>
            </w:r>
          </w:p>
        </w:tc>
        <w:tc>
          <w:tcPr>
            <w:tcW w:w="709" w:type="dxa"/>
          </w:tcPr>
          <w:p w14:paraId="31B7A346" w14:textId="3386FD48" w:rsidR="0051246D" w:rsidRPr="0051246D" w:rsidRDefault="0051246D" w:rsidP="009302DB">
            <w:pPr>
              <w:rPr>
                <w:sz w:val="16"/>
                <w:szCs w:val="16"/>
              </w:rPr>
            </w:pPr>
            <w:r w:rsidRPr="00BA4568">
              <w:rPr>
                <w:sz w:val="16"/>
                <w:szCs w:val="16"/>
              </w:rPr>
              <w:t>.036</w:t>
            </w:r>
          </w:p>
        </w:tc>
        <w:tc>
          <w:tcPr>
            <w:tcW w:w="709" w:type="dxa"/>
          </w:tcPr>
          <w:p w14:paraId="7372E9E4" w14:textId="5CAF850D" w:rsidR="0051246D" w:rsidRPr="0051246D" w:rsidRDefault="0051246D" w:rsidP="009302DB">
            <w:pPr>
              <w:rPr>
                <w:sz w:val="16"/>
                <w:szCs w:val="16"/>
              </w:rPr>
            </w:pPr>
            <w:r w:rsidRPr="00BA4568">
              <w:rPr>
                <w:sz w:val="16"/>
                <w:szCs w:val="16"/>
              </w:rPr>
              <w:t>.918</w:t>
            </w:r>
          </w:p>
        </w:tc>
        <w:tc>
          <w:tcPr>
            <w:tcW w:w="425" w:type="dxa"/>
          </w:tcPr>
          <w:p w14:paraId="1A83D2A8" w14:textId="54903204" w:rsidR="0051246D" w:rsidRPr="0051246D" w:rsidRDefault="0051246D" w:rsidP="009302DB">
            <w:pPr>
              <w:rPr>
                <w:sz w:val="16"/>
                <w:szCs w:val="16"/>
              </w:rPr>
            </w:pPr>
            <w:r w:rsidRPr="00BA4568">
              <w:rPr>
                <w:sz w:val="16"/>
                <w:szCs w:val="16"/>
              </w:rPr>
              <w:t>1</w:t>
            </w:r>
          </w:p>
        </w:tc>
        <w:tc>
          <w:tcPr>
            <w:tcW w:w="709" w:type="dxa"/>
          </w:tcPr>
          <w:p w14:paraId="4E353033" w14:textId="3ADBABAE" w:rsidR="0051246D" w:rsidRPr="0051246D" w:rsidRDefault="0051246D" w:rsidP="009302DB">
            <w:pPr>
              <w:rPr>
                <w:sz w:val="16"/>
                <w:szCs w:val="16"/>
              </w:rPr>
            </w:pPr>
            <w:r w:rsidRPr="00BA4568">
              <w:rPr>
                <w:sz w:val="16"/>
                <w:szCs w:val="16"/>
              </w:rPr>
              <w:t>.338</w:t>
            </w:r>
          </w:p>
        </w:tc>
        <w:tc>
          <w:tcPr>
            <w:tcW w:w="708" w:type="dxa"/>
          </w:tcPr>
          <w:p w14:paraId="51450670" w14:textId="1855FF17" w:rsidR="0051246D" w:rsidRPr="0051246D" w:rsidRDefault="0051246D" w:rsidP="009302DB">
            <w:pPr>
              <w:rPr>
                <w:sz w:val="16"/>
                <w:szCs w:val="16"/>
              </w:rPr>
            </w:pPr>
            <w:r w:rsidRPr="00BA4568">
              <w:rPr>
                <w:sz w:val="16"/>
                <w:szCs w:val="16"/>
              </w:rPr>
              <w:t>1.035</w:t>
            </w:r>
          </w:p>
        </w:tc>
        <w:tc>
          <w:tcPr>
            <w:tcW w:w="851" w:type="dxa"/>
          </w:tcPr>
          <w:p w14:paraId="69870511" w14:textId="3627D6C5" w:rsidR="0051246D" w:rsidRPr="0051246D" w:rsidRDefault="0051246D" w:rsidP="009302DB">
            <w:pPr>
              <w:rPr>
                <w:sz w:val="16"/>
                <w:szCs w:val="16"/>
              </w:rPr>
            </w:pPr>
            <w:r w:rsidRPr="00BA4568">
              <w:rPr>
                <w:sz w:val="16"/>
                <w:szCs w:val="16"/>
              </w:rPr>
              <w:t>.965</w:t>
            </w:r>
          </w:p>
        </w:tc>
        <w:tc>
          <w:tcPr>
            <w:tcW w:w="850" w:type="dxa"/>
          </w:tcPr>
          <w:p w14:paraId="7BDA56A2" w14:textId="31670CFF" w:rsidR="0051246D" w:rsidRPr="0051246D" w:rsidRDefault="0051246D" w:rsidP="009302DB">
            <w:pPr>
              <w:rPr>
                <w:sz w:val="16"/>
                <w:szCs w:val="16"/>
              </w:rPr>
            </w:pPr>
            <w:r w:rsidRPr="00BA4568">
              <w:rPr>
                <w:sz w:val="16"/>
                <w:szCs w:val="16"/>
              </w:rPr>
              <w:t>1.110</w:t>
            </w:r>
          </w:p>
        </w:tc>
      </w:tr>
      <w:tr w:rsidR="0051246D" w:rsidRPr="003D42B7" w14:paraId="3ADDB9C5" w14:textId="77777777" w:rsidTr="00AA6213">
        <w:tc>
          <w:tcPr>
            <w:tcW w:w="705" w:type="dxa"/>
          </w:tcPr>
          <w:p w14:paraId="72E1419F" w14:textId="77777777" w:rsidR="0051246D" w:rsidRPr="002144A0" w:rsidRDefault="0051246D" w:rsidP="009302DB">
            <w:pPr>
              <w:rPr>
                <w:sz w:val="16"/>
                <w:szCs w:val="16"/>
              </w:rPr>
            </w:pPr>
          </w:p>
        </w:tc>
        <w:tc>
          <w:tcPr>
            <w:tcW w:w="1246" w:type="dxa"/>
          </w:tcPr>
          <w:p w14:paraId="16D640E1" w14:textId="74633B6D" w:rsidR="0051246D" w:rsidRPr="0051246D" w:rsidRDefault="0051246D" w:rsidP="009302DB">
            <w:pPr>
              <w:rPr>
                <w:sz w:val="16"/>
                <w:szCs w:val="16"/>
              </w:rPr>
            </w:pPr>
            <w:r w:rsidRPr="0051246D">
              <w:rPr>
                <w:sz w:val="16"/>
                <w:szCs w:val="16"/>
              </w:rPr>
              <w:t>SPD_R</w:t>
            </w:r>
          </w:p>
        </w:tc>
        <w:tc>
          <w:tcPr>
            <w:tcW w:w="567" w:type="dxa"/>
          </w:tcPr>
          <w:p w14:paraId="3483A440" w14:textId="596A6CC6" w:rsidR="0051246D" w:rsidRPr="0051246D" w:rsidRDefault="0051246D" w:rsidP="009302DB">
            <w:pPr>
              <w:rPr>
                <w:sz w:val="16"/>
                <w:szCs w:val="16"/>
              </w:rPr>
            </w:pPr>
            <w:r w:rsidRPr="00BA4568">
              <w:rPr>
                <w:sz w:val="16"/>
                <w:szCs w:val="16"/>
              </w:rPr>
              <w:t>.032</w:t>
            </w:r>
          </w:p>
        </w:tc>
        <w:tc>
          <w:tcPr>
            <w:tcW w:w="709" w:type="dxa"/>
          </w:tcPr>
          <w:p w14:paraId="3940F1AF" w14:textId="62DBD579" w:rsidR="0051246D" w:rsidRPr="0051246D" w:rsidRDefault="0051246D" w:rsidP="009302DB">
            <w:pPr>
              <w:rPr>
                <w:sz w:val="16"/>
                <w:szCs w:val="16"/>
              </w:rPr>
            </w:pPr>
            <w:r w:rsidRPr="00BA4568">
              <w:rPr>
                <w:sz w:val="16"/>
                <w:szCs w:val="16"/>
              </w:rPr>
              <w:t>.031</w:t>
            </w:r>
          </w:p>
        </w:tc>
        <w:tc>
          <w:tcPr>
            <w:tcW w:w="709" w:type="dxa"/>
          </w:tcPr>
          <w:p w14:paraId="302C2889" w14:textId="2699723A" w:rsidR="0051246D" w:rsidRPr="0051246D" w:rsidRDefault="0051246D" w:rsidP="009302DB">
            <w:pPr>
              <w:rPr>
                <w:sz w:val="16"/>
                <w:szCs w:val="16"/>
              </w:rPr>
            </w:pPr>
            <w:r w:rsidRPr="00BA4568">
              <w:rPr>
                <w:sz w:val="16"/>
                <w:szCs w:val="16"/>
              </w:rPr>
              <w:t>1.055</w:t>
            </w:r>
          </w:p>
        </w:tc>
        <w:tc>
          <w:tcPr>
            <w:tcW w:w="425" w:type="dxa"/>
          </w:tcPr>
          <w:p w14:paraId="291BD2FB" w14:textId="67BFEACB" w:rsidR="0051246D" w:rsidRPr="0051246D" w:rsidRDefault="0051246D" w:rsidP="009302DB">
            <w:pPr>
              <w:rPr>
                <w:sz w:val="16"/>
                <w:szCs w:val="16"/>
              </w:rPr>
            </w:pPr>
            <w:r w:rsidRPr="00BA4568">
              <w:rPr>
                <w:sz w:val="16"/>
                <w:szCs w:val="16"/>
              </w:rPr>
              <w:t>1</w:t>
            </w:r>
          </w:p>
        </w:tc>
        <w:tc>
          <w:tcPr>
            <w:tcW w:w="709" w:type="dxa"/>
          </w:tcPr>
          <w:p w14:paraId="2B79BE67" w14:textId="489F51C6" w:rsidR="0051246D" w:rsidRPr="0051246D" w:rsidRDefault="0051246D" w:rsidP="009302DB">
            <w:pPr>
              <w:rPr>
                <w:sz w:val="16"/>
                <w:szCs w:val="16"/>
              </w:rPr>
            </w:pPr>
            <w:r w:rsidRPr="00BA4568">
              <w:rPr>
                <w:sz w:val="16"/>
                <w:szCs w:val="16"/>
              </w:rPr>
              <w:t>.304</w:t>
            </w:r>
          </w:p>
        </w:tc>
        <w:tc>
          <w:tcPr>
            <w:tcW w:w="708" w:type="dxa"/>
          </w:tcPr>
          <w:p w14:paraId="1A6B12E3" w14:textId="23110594" w:rsidR="0051246D" w:rsidRPr="0051246D" w:rsidRDefault="0051246D" w:rsidP="009302DB">
            <w:pPr>
              <w:rPr>
                <w:sz w:val="16"/>
                <w:szCs w:val="16"/>
              </w:rPr>
            </w:pPr>
            <w:r w:rsidRPr="00BA4568">
              <w:rPr>
                <w:sz w:val="16"/>
                <w:szCs w:val="16"/>
              </w:rPr>
              <w:t>1.032</w:t>
            </w:r>
          </w:p>
        </w:tc>
        <w:tc>
          <w:tcPr>
            <w:tcW w:w="851" w:type="dxa"/>
          </w:tcPr>
          <w:p w14:paraId="788A3960" w14:textId="5F0FC0C7" w:rsidR="0051246D" w:rsidRPr="0051246D" w:rsidRDefault="0051246D" w:rsidP="009302DB">
            <w:pPr>
              <w:rPr>
                <w:sz w:val="16"/>
                <w:szCs w:val="16"/>
              </w:rPr>
            </w:pPr>
            <w:r w:rsidRPr="00BA4568">
              <w:rPr>
                <w:sz w:val="16"/>
                <w:szCs w:val="16"/>
              </w:rPr>
              <w:t>.972</w:t>
            </w:r>
          </w:p>
        </w:tc>
        <w:tc>
          <w:tcPr>
            <w:tcW w:w="850" w:type="dxa"/>
          </w:tcPr>
          <w:p w14:paraId="69C80E69" w14:textId="7A636D1A" w:rsidR="0051246D" w:rsidRPr="0051246D" w:rsidRDefault="0051246D" w:rsidP="009302DB">
            <w:pPr>
              <w:rPr>
                <w:sz w:val="16"/>
                <w:szCs w:val="16"/>
              </w:rPr>
            </w:pPr>
            <w:r w:rsidRPr="00BA4568">
              <w:rPr>
                <w:sz w:val="16"/>
                <w:szCs w:val="16"/>
              </w:rPr>
              <w:t>1.096</w:t>
            </w:r>
          </w:p>
        </w:tc>
      </w:tr>
      <w:tr w:rsidR="0051246D" w:rsidRPr="003D42B7" w14:paraId="57011526" w14:textId="77777777" w:rsidTr="00AA6213">
        <w:tc>
          <w:tcPr>
            <w:tcW w:w="705" w:type="dxa"/>
          </w:tcPr>
          <w:p w14:paraId="6B1FC3AF" w14:textId="77777777" w:rsidR="0051246D" w:rsidRPr="002561C0" w:rsidRDefault="0051246D" w:rsidP="009302DB">
            <w:pPr>
              <w:rPr>
                <w:sz w:val="16"/>
                <w:szCs w:val="16"/>
              </w:rPr>
            </w:pPr>
          </w:p>
        </w:tc>
        <w:tc>
          <w:tcPr>
            <w:tcW w:w="1246" w:type="dxa"/>
          </w:tcPr>
          <w:p w14:paraId="672C9C6C" w14:textId="3A25B67B" w:rsidR="0051246D" w:rsidRPr="00BA4568" w:rsidRDefault="0051246D" w:rsidP="009302DB">
            <w:pPr>
              <w:rPr>
                <w:b/>
                <w:sz w:val="16"/>
                <w:szCs w:val="16"/>
              </w:rPr>
            </w:pPr>
            <w:r w:rsidRPr="00BA4568">
              <w:rPr>
                <w:b/>
                <w:sz w:val="16"/>
                <w:szCs w:val="16"/>
              </w:rPr>
              <w:t>SPQ</w:t>
            </w:r>
            <w:r w:rsidR="00826D77">
              <w:rPr>
                <w:b/>
                <w:sz w:val="16"/>
                <w:szCs w:val="16"/>
              </w:rPr>
              <w:t>-B</w:t>
            </w:r>
          </w:p>
        </w:tc>
        <w:tc>
          <w:tcPr>
            <w:tcW w:w="567" w:type="dxa"/>
          </w:tcPr>
          <w:p w14:paraId="3579BD9E" w14:textId="535D8457" w:rsidR="0051246D" w:rsidRPr="00BA4568" w:rsidRDefault="0051246D" w:rsidP="009302DB">
            <w:pPr>
              <w:rPr>
                <w:b/>
                <w:sz w:val="16"/>
                <w:szCs w:val="16"/>
              </w:rPr>
            </w:pPr>
            <w:r w:rsidRPr="00BA4568">
              <w:rPr>
                <w:b/>
                <w:sz w:val="16"/>
                <w:szCs w:val="16"/>
              </w:rPr>
              <w:t>.071</w:t>
            </w:r>
          </w:p>
        </w:tc>
        <w:tc>
          <w:tcPr>
            <w:tcW w:w="709" w:type="dxa"/>
          </w:tcPr>
          <w:p w14:paraId="1A6C1CD5" w14:textId="45AAEE39" w:rsidR="0051246D" w:rsidRPr="00BA4568" w:rsidRDefault="0051246D" w:rsidP="009302DB">
            <w:pPr>
              <w:rPr>
                <w:b/>
                <w:sz w:val="16"/>
                <w:szCs w:val="16"/>
              </w:rPr>
            </w:pPr>
            <w:r w:rsidRPr="00BA4568">
              <w:rPr>
                <w:b/>
                <w:sz w:val="16"/>
                <w:szCs w:val="16"/>
              </w:rPr>
              <w:t>.027</w:t>
            </w:r>
          </w:p>
        </w:tc>
        <w:tc>
          <w:tcPr>
            <w:tcW w:w="709" w:type="dxa"/>
          </w:tcPr>
          <w:p w14:paraId="280BB047" w14:textId="4981DAC5" w:rsidR="0051246D" w:rsidRPr="00BA4568" w:rsidRDefault="0051246D" w:rsidP="009302DB">
            <w:pPr>
              <w:rPr>
                <w:b/>
                <w:sz w:val="16"/>
                <w:szCs w:val="16"/>
              </w:rPr>
            </w:pPr>
            <w:r w:rsidRPr="00BA4568">
              <w:rPr>
                <w:b/>
                <w:sz w:val="16"/>
                <w:szCs w:val="16"/>
              </w:rPr>
              <w:t>6.602</w:t>
            </w:r>
          </w:p>
        </w:tc>
        <w:tc>
          <w:tcPr>
            <w:tcW w:w="425" w:type="dxa"/>
          </w:tcPr>
          <w:p w14:paraId="637656ED" w14:textId="15B29E25" w:rsidR="0051246D" w:rsidRPr="00BA4568" w:rsidRDefault="0051246D" w:rsidP="009302DB">
            <w:pPr>
              <w:rPr>
                <w:b/>
                <w:sz w:val="16"/>
                <w:szCs w:val="16"/>
              </w:rPr>
            </w:pPr>
            <w:r w:rsidRPr="00BA4568">
              <w:rPr>
                <w:b/>
                <w:sz w:val="16"/>
                <w:szCs w:val="16"/>
              </w:rPr>
              <w:t>1</w:t>
            </w:r>
          </w:p>
        </w:tc>
        <w:tc>
          <w:tcPr>
            <w:tcW w:w="709" w:type="dxa"/>
          </w:tcPr>
          <w:p w14:paraId="4DF1B8B5" w14:textId="7DF0613B" w:rsidR="0051246D" w:rsidRPr="00BA4568" w:rsidRDefault="0051246D" w:rsidP="009302DB">
            <w:pPr>
              <w:rPr>
                <w:b/>
                <w:sz w:val="16"/>
                <w:szCs w:val="16"/>
              </w:rPr>
            </w:pPr>
            <w:r w:rsidRPr="00BA4568">
              <w:rPr>
                <w:b/>
                <w:sz w:val="16"/>
                <w:szCs w:val="16"/>
              </w:rPr>
              <w:t>.010</w:t>
            </w:r>
            <w:r w:rsidR="00AA6213">
              <w:rPr>
                <w:b/>
                <w:sz w:val="16"/>
                <w:szCs w:val="16"/>
              </w:rPr>
              <w:t>*</w:t>
            </w:r>
          </w:p>
        </w:tc>
        <w:tc>
          <w:tcPr>
            <w:tcW w:w="708" w:type="dxa"/>
          </w:tcPr>
          <w:p w14:paraId="276B95A6" w14:textId="73BCD0F1" w:rsidR="0051246D" w:rsidRPr="00BA4568" w:rsidRDefault="0051246D" w:rsidP="009302DB">
            <w:pPr>
              <w:rPr>
                <w:b/>
                <w:sz w:val="16"/>
                <w:szCs w:val="16"/>
              </w:rPr>
            </w:pPr>
            <w:r w:rsidRPr="00BA4568">
              <w:rPr>
                <w:b/>
                <w:sz w:val="16"/>
                <w:szCs w:val="16"/>
              </w:rPr>
              <w:t>1.073</w:t>
            </w:r>
          </w:p>
        </w:tc>
        <w:tc>
          <w:tcPr>
            <w:tcW w:w="851" w:type="dxa"/>
          </w:tcPr>
          <w:p w14:paraId="4D47E633" w14:textId="2DA8951B" w:rsidR="0051246D" w:rsidRPr="00BA4568" w:rsidRDefault="0051246D" w:rsidP="009302DB">
            <w:pPr>
              <w:rPr>
                <w:b/>
                <w:sz w:val="16"/>
                <w:szCs w:val="16"/>
              </w:rPr>
            </w:pPr>
            <w:r w:rsidRPr="00BA4568">
              <w:rPr>
                <w:b/>
                <w:sz w:val="16"/>
                <w:szCs w:val="16"/>
              </w:rPr>
              <w:t>1.017</w:t>
            </w:r>
          </w:p>
        </w:tc>
        <w:tc>
          <w:tcPr>
            <w:tcW w:w="850" w:type="dxa"/>
          </w:tcPr>
          <w:p w14:paraId="5A570253" w14:textId="376CEFB8" w:rsidR="0051246D" w:rsidRPr="00BA4568" w:rsidRDefault="0051246D" w:rsidP="009302DB">
            <w:pPr>
              <w:rPr>
                <w:b/>
                <w:sz w:val="16"/>
                <w:szCs w:val="16"/>
              </w:rPr>
            </w:pPr>
            <w:r w:rsidRPr="00BA4568">
              <w:rPr>
                <w:b/>
                <w:sz w:val="16"/>
                <w:szCs w:val="16"/>
              </w:rPr>
              <w:t>1.133</w:t>
            </w:r>
          </w:p>
        </w:tc>
      </w:tr>
      <w:tr w:rsidR="0051246D" w:rsidRPr="003D42B7" w14:paraId="19B46AF5" w14:textId="77777777" w:rsidTr="00AA6213">
        <w:tc>
          <w:tcPr>
            <w:tcW w:w="705" w:type="dxa"/>
          </w:tcPr>
          <w:p w14:paraId="53383D1C" w14:textId="77777777" w:rsidR="0051246D" w:rsidRDefault="0051246D" w:rsidP="009302DB">
            <w:pPr>
              <w:rPr>
                <w:sz w:val="16"/>
                <w:szCs w:val="16"/>
              </w:rPr>
            </w:pPr>
          </w:p>
        </w:tc>
        <w:tc>
          <w:tcPr>
            <w:tcW w:w="1246" w:type="dxa"/>
          </w:tcPr>
          <w:p w14:paraId="60080EB6" w14:textId="763D9CFF" w:rsidR="0051246D" w:rsidRPr="0051246D" w:rsidRDefault="0051246D" w:rsidP="009302DB">
            <w:pPr>
              <w:rPr>
                <w:sz w:val="16"/>
                <w:szCs w:val="16"/>
              </w:rPr>
            </w:pPr>
            <w:r w:rsidRPr="0051246D">
              <w:rPr>
                <w:sz w:val="16"/>
                <w:szCs w:val="16"/>
              </w:rPr>
              <w:t>DASS 21</w:t>
            </w:r>
          </w:p>
        </w:tc>
        <w:tc>
          <w:tcPr>
            <w:tcW w:w="567" w:type="dxa"/>
          </w:tcPr>
          <w:p w14:paraId="30294505" w14:textId="6935478C" w:rsidR="0051246D" w:rsidRPr="0051246D" w:rsidRDefault="0051246D" w:rsidP="009302DB">
            <w:pPr>
              <w:rPr>
                <w:sz w:val="16"/>
                <w:szCs w:val="16"/>
              </w:rPr>
            </w:pPr>
            <w:r w:rsidRPr="00BA4568">
              <w:rPr>
                <w:sz w:val="16"/>
                <w:szCs w:val="16"/>
              </w:rPr>
              <w:t>-.005</w:t>
            </w:r>
          </w:p>
        </w:tc>
        <w:tc>
          <w:tcPr>
            <w:tcW w:w="709" w:type="dxa"/>
          </w:tcPr>
          <w:p w14:paraId="3A498FAF" w14:textId="3C06C0AB" w:rsidR="0051246D" w:rsidRPr="0051246D" w:rsidRDefault="0051246D" w:rsidP="009302DB">
            <w:pPr>
              <w:rPr>
                <w:sz w:val="16"/>
                <w:szCs w:val="16"/>
              </w:rPr>
            </w:pPr>
            <w:r w:rsidRPr="00BA4568">
              <w:rPr>
                <w:sz w:val="16"/>
                <w:szCs w:val="16"/>
              </w:rPr>
              <w:t>.015</w:t>
            </w:r>
          </w:p>
        </w:tc>
        <w:tc>
          <w:tcPr>
            <w:tcW w:w="709" w:type="dxa"/>
          </w:tcPr>
          <w:p w14:paraId="6C1807E2" w14:textId="6A1A2ECB" w:rsidR="0051246D" w:rsidRPr="0051246D" w:rsidRDefault="0051246D" w:rsidP="009302DB">
            <w:pPr>
              <w:rPr>
                <w:sz w:val="16"/>
                <w:szCs w:val="16"/>
              </w:rPr>
            </w:pPr>
            <w:r w:rsidRPr="00BA4568">
              <w:rPr>
                <w:sz w:val="16"/>
                <w:szCs w:val="16"/>
              </w:rPr>
              <w:t>.116</w:t>
            </w:r>
          </w:p>
        </w:tc>
        <w:tc>
          <w:tcPr>
            <w:tcW w:w="425" w:type="dxa"/>
          </w:tcPr>
          <w:p w14:paraId="70F35D03" w14:textId="09821750" w:rsidR="0051246D" w:rsidRPr="0051246D" w:rsidRDefault="0051246D" w:rsidP="009302DB">
            <w:pPr>
              <w:rPr>
                <w:sz w:val="16"/>
                <w:szCs w:val="16"/>
              </w:rPr>
            </w:pPr>
            <w:r w:rsidRPr="00BA4568">
              <w:rPr>
                <w:sz w:val="16"/>
                <w:szCs w:val="16"/>
              </w:rPr>
              <w:t>1</w:t>
            </w:r>
          </w:p>
        </w:tc>
        <w:tc>
          <w:tcPr>
            <w:tcW w:w="709" w:type="dxa"/>
          </w:tcPr>
          <w:p w14:paraId="43443C4B" w14:textId="5EC50B50" w:rsidR="0051246D" w:rsidRPr="0051246D" w:rsidRDefault="0051246D" w:rsidP="009302DB">
            <w:pPr>
              <w:rPr>
                <w:sz w:val="16"/>
                <w:szCs w:val="16"/>
              </w:rPr>
            </w:pPr>
            <w:r w:rsidRPr="00BA4568">
              <w:rPr>
                <w:sz w:val="16"/>
                <w:szCs w:val="16"/>
              </w:rPr>
              <w:t>.734</w:t>
            </w:r>
          </w:p>
        </w:tc>
        <w:tc>
          <w:tcPr>
            <w:tcW w:w="708" w:type="dxa"/>
          </w:tcPr>
          <w:p w14:paraId="1AE202E1" w14:textId="484FDF31" w:rsidR="0051246D" w:rsidRPr="0051246D" w:rsidRDefault="0051246D" w:rsidP="009302DB">
            <w:pPr>
              <w:rPr>
                <w:sz w:val="16"/>
                <w:szCs w:val="16"/>
              </w:rPr>
            </w:pPr>
            <w:r w:rsidRPr="00BA4568">
              <w:rPr>
                <w:sz w:val="16"/>
                <w:szCs w:val="16"/>
              </w:rPr>
              <w:t>.995</w:t>
            </w:r>
          </w:p>
        </w:tc>
        <w:tc>
          <w:tcPr>
            <w:tcW w:w="851" w:type="dxa"/>
          </w:tcPr>
          <w:p w14:paraId="2BC9DAFF" w14:textId="3B32408E" w:rsidR="0051246D" w:rsidRPr="0051246D" w:rsidRDefault="0051246D" w:rsidP="009302DB">
            <w:pPr>
              <w:rPr>
                <w:sz w:val="16"/>
                <w:szCs w:val="16"/>
              </w:rPr>
            </w:pPr>
            <w:r w:rsidRPr="00BA4568">
              <w:rPr>
                <w:sz w:val="16"/>
                <w:szCs w:val="16"/>
              </w:rPr>
              <w:t>.967</w:t>
            </w:r>
          </w:p>
        </w:tc>
        <w:tc>
          <w:tcPr>
            <w:tcW w:w="850" w:type="dxa"/>
          </w:tcPr>
          <w:p w14:paraId="79E322A1" w14:textId="11E354B1" w:rsidR="0051246D" w:rsidRPr="0051246D" w:rsidRDefault="0051246D" w:rsidP="009302DB">
            <w:pPr>
              <w:rPr>
                <w:sz w:val="16"/>
                <w:szCs w:val="16"/>
              </w:rPr>
            </w:pPr>
            <w:r w:rsidRPr="00BA4568">
              <w:rPr>
                <w:sz w:val="16"/>
                <w:szCs w:val="16"/>
              </w:rPr>
              <w:t>1.024</w:t>
            </w:r>
          </w:p>
        </w:tc>
      </w:tr>
      <w:tr w:rsidR="001E3CFA" w:rsidRPr="003D42B7" w14:paraId="60F642D1" w14:textId="77777777" w:rsidTr="00AA6213">
        <w:tc>
          <w:tcPr>
            <w:tcW w:w="705" w:type="dxa"/>
          </w:tcPr>
          <w:p w14:paraId="598A8AFD" w14:textId="4BD3153C" w:rsidR="001E3CFA" w:rsidRDefault="001E3CFA" w:rsidP="009302DB">
            <w:pPr>
              <w:rPr>
                <w:sz w:val="16"/>
                <w:szCs w:val="16"/>
              </w:rPr>
            </w:pPr>
          </w:p>
        </w:tc>
        <w:tc>
          <w:tcPr>
            <w:tcW w:w="1246" w:type="dxa"/>
          </w:tcPr>
          <w:p w14:paraId="1911E8B9" w14:textId="2F8D4486" w:rsidR="001E3CFA" w:rsidRDefault="001E3CFA" w:rsidP="009302DB">
            <w:pPr>
              <w:rPr>
                <w:sz w:val="16"/>
                <w:szCs w:val="16"/>
              </w:rPr>
            </w:pPr>
          </w:p>
        </w:tc>
        <w:tc>
          <w:tcPr>
            <w:tcW w:w="567" w:type="dxa"/>
          </w:tcPr>
          <w:p w14:paraId="5F19CDDB" w14:textId="77777777" w:rsidR="001E3CFA" w:rsidRPr="00E24DA8" w:rsidRDefault="001E3CFA" w:rsidP="009302DB">
            <w:pPr>
              <w:rPr>
                <w:sz w:val="16"/>
                <w:szCs w:val="16"/>
              </w:rPr>
            </w:pPr>
          </w:p>
        </w:tc>
        <w:tc>
          <w:tcPr>
            <w:tcW w:w="709" w:type="dxa"/>
          </w:tcPr>
          <w:p w14:paraId="7BFB43CA" w14:textId="77777777" w:rsidR="001E3CFA" w:rsidRPr="00E24DA8" w:rsidRDefault="001E3CFA" w:rsidP="009302DB">
            <w:pPr>
              <w:rPr>
                <w:sz w:val="16"/>
                <w:szCs w:val="16"/>
              </w:rPr>
            </w:pPr>
          </w:p>
        </w:tc>
        <w:tc>
          <w:tcPr>
            <w:tcW w:w="709" w:type="dxa"/>
          </w:tcPr>
          <w:p w14:paraId="2480C680" w14:textId="77777777" w:rsidR="001E3CFA" w:rsidRPr="00E24DA8" w:rsidRDefault="001E3CFA" w:rsidP="009302DB">
            <w:pPr>
              <w:rPr>
                <w:sz w:val="16"/>
                <w:szCs w:val="16"/>
              </w:rPr>
            </w:pPr>
          </w:p>
        </w:tc>
        <w:tc>
          <w:tcPr>
            <w:tcW w:w="425" w:type="dxa"/>
          </w:tcPr>
          <w:p w14:paraId="7B4BD957" w14:textId="77777777" w:rsidR="001E3CFA" w:rsidRPr="00E24DA8" w:rsidRDefault="001E3CFA" w:rsidP="009302DB">
            <w:pPr>
              <w:rPr>
                <w:sz w:val="16"/>
                <w:szCs w:val="16"/>
              </w:rPr>
            </w:pPr>
          </w:p>
        </w:tc>
        <w:tc>
          <w:tcPr>
            <w:tcW w:w="709" w:type="dxa"/>
          </w:tcPr>
          <w:p w14:paraId="27DDCB54" w14:textId="77777777" w:rsidR="001E3CFA" w:rsidRPr="00E24DA8" w:rsidRDefault="001E3CFA" w:rsidP="009302DB">
            <w:pPr>
              <w:rPr>
                <w:sz w:val="16"/>
                <w:szCs w:val="16"/>
              </w:rPr>
            </w:pPr>
          </w:p>
        </w:tc>
        <w:tc>
          <w:tcPr>
            <w:tcW w:w="708" w:type="dxa"/>
          </w:tcPr>
          <w:p w14:paraId="532647A3" w14:textId="77777777" w:rsidR="001E3CFA" w:rsidRPr="003D42B7" w:rsidRDefault="001E3CFA" w:rsidP="009302DB">
            <w:pPr>
              <w:rPr>
                <w:sz w:val="16"/>
                <w:szCs w:val="16"/>
              </w:rPr>
            </w:pPr>
          </w:p>
        </w:tc>
        <w:tc>
          <w:tcPr>
            <w:tcW w:w="851" w:type="dxa"/>
          </w:tcPr>
          <w:p w14:paraId="02CE1E93" w14:textId="6B95212A" w:rsidR="001E3CFA" w:rsidRPr="003D42B7" w:rsidRDefault="001E3CFA" w:rsidP="009302DB">
            <w:pPr>
              <w:rPr>
                <w:sz w:val="16"/>
                <w:szCs w:val="16"/>
              </w:rPr>
            </w:pPr>
          </w:p>
        </w:tc>
        <w:tc>
          <w:tcPr>
            <w:tcW w:w="850" w:type="dxa"/>
          </w:tcPr>
          <w:p w14:paraId="3877A4B3" w14:textId="77777777" w:rsidR="001E3CFA" w:rsidRPr="003D42B7" w:rsidRDefault="001E3CFA" w:rsidP="009302DB">
            <w:pPr>
              <w:rPr>
                <w:sz w:val="16"/>
                <w:szCs w:val="16"/>
              </w:rPr>
            </w:pPr>
          </w:p>
        </w:tc>
      </w:tr>
      <w:tr w:rsidR="001E3CFA" w:rsidRPr="003D42B7" w14:paraId="3CB44EE3" w14:textId="77777777" w:rsidTr="00AA6213">
        <w:tc>
          <w:tcPr>
            <w:tcW w:w="705" w:type="dxa"/>
          </w:tcPr>
          <w:p w14:paraId="158776A2" w14:textId="46E5C8BA" w:rsidR="001E3CFA" w:rsidRDefault="001E3CFA" w:rsidP="009302DB">
            <w:pPr>
              <w:rPr>
                <w:sz w:val="16"/>
                <w:szCs w:val="16"/>
              </w:rPr>
            </w:pPr>
            <w:r>
              <w:rPr>
                <w:sz w:val="16"/>
                <w:szCs w:val="16"/>
              </w:rPr>
              <w:t>4</w:t>
            </w:r>
          </w:p>
        </w:tc>
        <w:tc>
          <w:tcPr>
            <w:tcW w:w="1246" w:type="dxa"/>
          </w:tcPr>
          <w:p w14:paraId="68B7C4F1" w14:textId="040CF517" w:rsidR="001E3CFA" w:rsidRDefault="001E3CFA" w:rsidP="009302DB">
            <w:pPr>
              <w:rPr>
                <w:sz w:val="16"/>
                <w:szCs w:val="16"/>
              </w:rPr>
            </w:pPr>
          </w:p>
        </w:tc>
        <w:tc>
          <w:tcPr>
            <w:tcW w:w="567" w:type="dxa"/>
          </w:tcPr>
          <w:p w14:paraId="6D0B3ABF" w14:textId="77777777" w:rsidR="001E3CFA" w:rsidRPr="00E24DA8" w:rsidRDefault="001E3CFA" w:rsidP="009302DB">
            <w:pPr>
              <w:rPr>
                <w:sz w:val="16"/>
                <w:szCs w:val="16"/>
              </w:rPr>
            </w:pPr>
          </w:p>
        </w:tc>
        <w:tc>
          <w:tcPr>
            <w:tcW w:w="709" w:type="dxa"/>
          </w:tcPr>
          <w:p w14:paraId="62D9B27D" w14:textId="77777777" w:rsidR="001E3CFA" w:rsidRPr="00E24DA8" w:rsidRDefault="001E3CFA" w:rsidP="009302DB">
            <w:pPr>
              <w:rPr>
                <w:sz w:val="16"/>
                <w:szCs w:val="16"/>
              </w:rPr>
            </w:pPr>
          </w:p>
        </w:tc>
        <w:tc>
          <w:tcPr>
            <w:tcW w:w="709" w:type="dxa"/>
          </w:tcPr>
          <w:p w14:paraId="607AD7DF" w14:textId="77777777" w:rsidR="001E3CFA" w:rsidRPr="00E24DA8" w:rsidRDefault="001E3CFA" w:rsidP="009302DB">
            <w:pPr>
              <w:rPr>
                <w:sz w:val="16"/>
                <w:szCs w:val="16"/>
              </w:rPr>
            </w:pPr>
          </w:p>
        </w:tc>
        <w:tc>
          <w:tcPr>
            <w:tcW w:w="425" w:type="dxa"/>
          </w:tcPr>
          <w:p w14:paraId="63B8749B" w14:textId="77777777" w:rsidR="001E3CFA" w:rsidRPr="00E24DA8" w:rsidRDefault="001E3CFA" w:rsidP="009302DB">
            <w:pPr>
              <w:rPr>
                <w:sz w:val="16"/>
                <w:szCs w:val="16"/>
              </w:rPr>
            </w:pPr>
          </w:p>
        </w:tc>
        <w:tc>
          <w:tcPr>
            <w:tcW w:w="709" w:type="dxa"/>
          </w:tcPr>
          <w:p w14:paraId="365E3C0B" w14:textId="77777777" w:rsidR="001E3CFA" w:rsidRPr="00E24DA8" w:rsidRDefault="001E3CFA" w:rsidP="009302DB">
            <w:pPr>
              <w:rPr>
                <w:sz w:val="16"/>
                <w:szCs w:val="16"/>
              </w:rPr>
            </w:pPr>
          </w:p>
        </w:tc>
        <w:tc>
          <w:tcPr>
            <w:tcW w:w="708" w:type="dxa"/>
          </w:tcPr>
          <w:p w14:paraId="036602BB" w14:textId="77777777" w:rsidR="001E3CFA" w:rsidRPr="003D42B7" w:rsidRDefault="001E3CFA" w:rsidP="009302DB">
            <w:pPr>
              <w:rPr>
                <w:sz w:val="16"/>
                <w:szCs w:val="16"/>
              </w:rPr>
            </w:pPr>
          </w:p>
        </w:tc>
        <w:tc>
          <w:tcPr>
            <w:tcW w:w="851" w:type="dxa"/>
          </w:tcPr>
          <w:p w14:paraId="583254C0" w14:textId="7E9709F5" w:rsidR="001E3CFA" w:rsidRPr="003D42B7" w:rsidRDefault="001E3CFA" w:rsidP="009302DB">
            <w:pPr>
              <w:rPr>
                <w:sz w:val="16"/>
                <w:szCs w:val="16"/>
              </w:rPr>
            </w:pPr>
          </w:p>
        </w:tc>
        <w:tc>
          <w:tcPr>
            <w:tcW w:w="850" w:type="dxa"/>
          </w:tcPr>
          <w:p w14:paraId="1DEA3307" w14:textId="77777777" w:rsidR="001E3CFA" w:rsidRPr="003D42B7" w:rsidRDefault="001E3CFA" w:rsidP="009302DB">
            <w:pPr>
              <w:rPr>
                <w:sz w:val="16"/>
                <w:szCs w:val="16"/>
              </w:rPr>
            </w:pPr>
          </w:p>
        </w:tc>
      </w:tr>
      <w:tr w:rsidR="0051246D" w:rsidRPr="003D42B7" w14:paraId="07DC99D2" w14:textId="77777777" w:rsidTr="00AA6213">
        <w:tc>
          <w:tcPr>
            <w:tcW w:w="705" w:type="dxa"/>
          </w:tcPr>
          <w:p w14:paraId="6BBE566A" w14:textId="77777777" w:rsidR="0051246D" w:rsidRDefault="0051246D" w:rsidP="009302DB">
            <w:pPr>
              <w:rPr>
                <w:sz w:val="16"/>
                <w:szCs w:val="16"/>
              </w:rPr>
            </w:pPr>
          </w:p>
        </w:tc>
        <w:tc>
          <w:tcPr>
            <w:tcW w:w="1246" w:type="dxa"/>
          </w:tcPr>
          <w:p w14:paraId="5F953B54" w14:textId="3FF741B4" w:rsidR="0051246D" w:rsidRPr="0051246D" w:rsidRDefault="0051246D" w:rsidP="009302DB">
            <w:pPr>
              <w:rPr>
                <w:sz w:val="16"/>
                <w:szCs w:val="16"/>
              </w:rPr>
            </w:pPr>
            <w:r w:rsidRPr="0051246D">
              <w:rPr>
                <w:sz w:val="16"/>
                <w:szCs w:val="16"/>
              </w:rPr>
              <w:t>(Intercept)</w:t>
            </w:r>
          </w:p>
        </w:tc>
        <w:tc>
          <w:tcPr>
            <w:tcW w:w="567" w:type="dxa"/>
          </w:tcPr>
          <w:p w14:paraId="7B11EE43" w14:textId="0CBDD20F" w:rsidR="0051246D" w:rsidRPr="0051246D" w:rsidRDefault="0051246D" w:rsidP="009302DB">
            <w:pPr>
              <w:rPr>
                <w:sz w:val="16"/>
                <w:szCs w:val="16"/>
              </w:rPr>
            </w:pPr>
            <w:r w:rsidRPr="00BA4568">
              <w:rPr>
                <w:sz w:val="16"/>
                <w:szCs w:val="16"/>
              </w:rPr>
              <w:t>.046</w:t>
            </w:r>
          </w:p>
        </w:tc>
        <w:tc>
          <w:tcPr>
            <w:tcW w:w="709" w:type="dxa"/>
          </w:tcPr>
          <w:p w14:paraId="79EE7DFE" w14:textId="69303907" w:rsidR="0051246D" w:rsidRPr="0051246D" w:rsidRDefault="0051246D" w:rsidP="009302DB">
            <w:pPr>
              <w:rPr>
                <w:sz w:val="16"/>
                <w:szCs w:val="16"/>
              </w:rPr>
            </w:pPr>
            <w:r w:rsidRPr="00BA4568">
              <w:rPr>
                <w:sz w:val="16"/>
                <w:szCs w:val="16"/>
              </w:rPr>
              <w:t>.199</w:t>
            </w:r>
          </w:p>
        </w:tc>
        <w:tc>
          <w:tcPr>
            <w:tcW w:w="709" w:type="dxa"/>
          </w:tcPr>
          <w:p w14:paraId="00F9F930" w14:textId="7A08A87E" w:rsidR="0051246D" w:rsidRPr="0051246D" w:rsidRDefault="0051246D" w:rsidP="009302DB">
            <w:pPr>
              <w:rPr>
                <w:sz w:val="16"/>
                <w:szCs w:val="16"/>
              </w:rPr>
            </w:pPr>
            <w:r w:rsidRPr="00BA4568">
              <w:rPr>
                <w:sz w:val="16"/>
                <w:szCs w:val="16"/>
              </w:rPr>
              <w:t>.054</w:t>
            </w:r>
          </w:p>
        </w:tc>
        <w:tc>
          <w:tcPr>
            <w:tcW w:w="425" w:type="dxa"/>
          </w:tcPr>
          <w:p w14:paraId="10D94CBB" w14:textId="3934D9A4" w:rsidR="0051246D" w:rsidRPr="0051246D" w:rsidRDefault="0051246D" w:rsidP="009302DB">
            <w:pPr>
              <w:rPr>
                <w:sz w:val="16"/>
                <w:szCs w:val="16"/>
              </w:rPr>
            </w:pPr>
            <w:r w:rsidRPr="00BA4568">
              <w:rPr>
                <w:sz w:val="16"/>
                <w:szCs w:val="16"/>
              </w:rPr>
              <w:t>1</w:t>
            </w:r>
          </w:p>
        </w:tc>
        <w:tc>
          <w:tcPr>
            <w:tcW w:w="709" w:type="dxa"/>
          </w:tcPr>
          <w:p w14:paraId="7B614E70" w14:textId="3B8E49C3" w:rsidR="0051246D" w:rsidRPr="0051246D" w:rsidRDefault="0051246D" w:rsidP="009302DB">
            <w:pPr>
              <w:rPr>
                <w:sz w:val="16"/>
                <w:szCs w:val="16"/>
              </w:rPr>
            </w:pPr>
            <w:r w:rsidRPr="00BA4568">
              <w:rPr>
                <w:sz w:val="16"/>
                <w:szCs w:val="16"/>
              </w:rPr>
              <w:t>.816</w:t>
            </w:r>
          </w:p>
        </w:tc>
        <w:tc>
          <w:tcPr>
            <w:tcW w:w="708" w:type="dxa"/>
          </w:tcPr>
          <w:p w14:paraId="7A996FB7" w14:textId="77777777" w:rsidR="0051246D" w:rsidRPr="0051246D" w:rsidRDefault="0051246D" w:rsidP="009302DB">
            <w:pPr>
              <w:rPr>
                <w:sz w:val="16"/>
                <w:szCs w:val="16"/>
              </w:rPr>
            </w:pPr>
          </w:p>
        </w:tc>
        <w:tc>
          <w:tcPr>
            <w:tcW w:w="851" w:type="dxa"/>
          </w:tcPr>
          <w:p w14:paraId="5F0B2658" w14:textId="7B8363D2" w:rsidR="0051246D" w:rsidRPr="0051246D" w:rsidRDefault="0051246D" w:rsidP="009302DB">
            <w:pPr>
              <w:rPr>
                <w:sz w:val="16"/>
                <w:szCs w:val="16"/>
              </w:rPr>
            </w:pPr>
          </w:p>
        </w:tc>
        <w:tc>
          <w:tcPr>
            <w:tcW w:w="850" w:type="dxa"/>
          </w:tcPr>
          <w:p w14:paraId="49CAE5BF" w14:textId="494204A4" w:rsidR="0051246D" w:rsidRPr="0051246D" w:rsidRDefault="0051246D" w:rsidP="009302DB">
            <w:pPr>
              <w:rPr>
                <w:sz w:val="16"/>
                <w:szCs w:val="16"/>
              </w:rPr>
            </w:pPr>
          </w:p>
        </w:tc>
      </w:tr>
      <w:tr w:rsidR="0051246D" w:rsidRPr="003D42B7" w14:paraId="078D0E29" w14:textId="77777777" w:rsidTr="00AA6213">
        <w:tc>
          <w:tcPr>
            <w:tcW w:w="705" w:type="dxa"/>
          </w:tcPr>
          <w:p w14:paraId="020E46BD" w14:textId="77777777" w:rsidR="0051246D" w:rsidRPr="009302DB" w:rsidRDefault="0051246D" w:rsidP="009302DB">
            <w:pPr>
              <w:rPr>
                <w:sz w:val="16"/>
                <w:szCs w:val="16"/>
              </w:rPr>
            </w:pPr>
          </w:p>
        </w:tc>
        <w:tc>
          <w:tcPr>
            <w:tcW w:w="1246" w:type="dxa"/>
          </w:tcPr>
          <w:p w14:paraId="3505C111" w14:textId="0BA05E40" w:rsidR="0051246D" w:rsidRPr="0051246D" w:rsidRDefault="0051246D" w:rsidP="009302DB">
            <w:pPr>
              <w:rPr>
                <w:sz w:val="16"/>
                <w:szCs w:val="16"/>
              </w:rPr>
            </w:pPr>
            <w:r w:rsidRPr="0051246D">
              <w:rPr>
                <w:sz w:val="16"/>
                <w:szCs w:val="16"/>
              </w:rPr>
              <w:t>DOCS</w:t>
            </w:r>
          </w:p>
        </w:tc>
        <w:tc>
          <w:tcPr>
            <w:tcW w:w="567" w:type="dxa"/>
          </w:tcPr>
          <w:p w14:paraId="38CC705C" w14:textId="5CB087DE" w:rsidR="0051246D" w:rsidRPr="0051246D" w:rsidRDefault="0051246D" w:rsidP="009302DB">
            <w:pPr>
              <w:rPr>
                <w:sz w:val="16"/>
                <w:szCs w:val="16"/>
              </w:rPr>
            </w:pPr>
            <w:r w:rsidRPr="00BA4568">
              <w:rPr>
                <w:sz w:val="16"/>
                <w:szCs w:val="16"/>
              </w:rPr>
              <w:t>.015</w:t>
            </w:r>
          </w:p>
        </w:tc>
        <w:tc>
          <w:tcPr>
            <w:tcW w:w="709" w:type="dxa"/>
          </w:tcPr>
          <w:p w14:paraId="15FF4254" w14:textId="7B593B2B" w:rsidR="0051246D" w:rsidRPr="0051246D" w:rsidRDefault="0051246D" w:rsidP="009302DB">
            <w:pPr>
              <w:rPr>
                <w:sz w:val="16"/>
                <w:szCs w:val="16"/>
              </w:rPr>
            </w:pPr>
            <w:r w:rsidRPr="00BA4568">
              <w:rPr>
                <w:sz w:val="16"/>
                <w:szCs w:val="16"/>
              </w:rPr>
              <w:t>.011</w:t>
            </w:r>
          </w:p>
        </w:tc>
        <w:tc>
          <w:tcPr>
            <w:tcW w:w="709" w:type="dxa"/>
          </w:tcPr>
          <w:p w14:paraId="18106629" w14:textId="293FD390" w:rsidR="0051246D" w:rsidRPr="0051246D" w:rsidRDefault="0051246D" w:rsidP="009302DB">
            <w:pPr>
              <w:rPr>
                <w:sz w:val="16"/>
                <w:szCs w:val="16"/>
              </w:rPr>
            </w:pPr>
            <w:r w:rsidRPr="00BA4568">
              <w:rPr>
                <w:sz w:val="16"/>
                <w:szCs w:val="16"/>
              </w:rPr>
              <w:t>1.753</w:t>
            </w:r>
          </w:p>
        </w:tc>
        <w:tc>
          <w:tcPr>
            <w:tcW w:w="425" w:type="dxa"/>
          </w:tcPr>
          <w:p w14:paraId="482BFBE0" w14:textId="10A4075E" w:rsidR="0051246D" w:rsidRPr="0051246D" w:rsidRDefault="0051246D" w:rsidP="009302DB">
            <w:pPr>
              <w:rPr>
                <w:sz w:val="16"/>
                <w:szCs w:val="16"/>
              </w:rPr>
            </w:pPr>
            <w:r w:rsidRPr="00BA4568">
              <w:rPr>
                <w:sz w:val="16"/>
                <w:szCs w:val="16"/>
              </w:rPr>
              <w:t>1</w:t>
            </w:r>
          </w:p>
        </w:tc>
        <w:tc>
          <w:tcPr>
            <w:tcW w:w="709" w:type="dxa"/>
          </w:tcPr>
          <w:p w14:paraId="5A6A9711" w14:textId="7FBB62A2" w:rsidR="0051246D" w:rsidRPr="0051246D" w:rsidRDefault="0051246D" w:rsidP="009302DB">
            <w:pPr>
              <w:rPr>
                <w:sz w:val="16"/>
                <w:szCs w:val="16"/>
              </w:rPr>
            </w:pPr>
            <w:r w:rsidRPr="00BA4568">
              <w:rPr>
                <w:sz w:val="16"/>
                <w:szCs w:val="16"/>
              </w:rPr>
              <w:t>.186</w:t>
            </w:r>
          </w:p>
        </w:tc>
        <w:tc>
          <w:tcPr>
            <w:tcW w:w="708" w:type="dxa"/>
          </w:tcPr>
          <w:p w14:paraId="4F781A4B" w14:textId="52C3D79D" w:rsidR="0051246D" w:rsidRPr="0051246D" w:rsidRDefault="0051246D" w:rsidP="009302DB">
            <w:pPr>
              <w:rPr>
                <w:sz w:val="16"/>
                <w:szCs w:val="16"/>
              </w:rPr>
            </w:pPr>
            <w:r w:rsidRPr="00BA4568">
              <w:rPr>
                <w:sz w:val="16"/>
                <w:szCs w:val="16"/>
              </w:rPr>
              <w:t>1.015</w:t>
            </w:r>
          </w:p>
        </w:tc>
        <w:tc>
          <w:tcPr>
            <w:tcW w:w="851" w:type="dxa"/>
          </w:tcPr>
          <w:p w14:paraId="46324715" w14:textId="3E337821" w:rsidR="0051246D" w:rsidRPr="0051246D" w:rsidRDefault="0051246D" w:rsidP="009302DB">
            <w:pPr>
              <w:rPr>
                <w:sz w:val="16"/>
                <w:szCs w:val="16"/>
              </w:rPr>
            </w:pPr>
            <w:r w:rsidRPr="00BA4568">
              <w:rPr>
                <w:sz w:val="16"/>
                <w:szCs w:val="16"/>
              </w:rPr>
              <w:t>.993</w:t>
            </w:r>
          </w:p>
        </w:tc>
        <w:tc>
          <w:tcPr>
            <w:tcW w:w="850" w:type="dxa"/>
          </w:tcPr>
          <w:p w14:paraId="11DDDDA7" w14:textId="57945883" w:rsidR="0051246D" w:rsidRPr="0051246D" w:rsidRDefault="0051246D" w:rsidP="009302DB">
            <w:pPr>
              <w:rPr>
                <w:sz w:val="16"/>
                <w:szCs w:val="16"/>
              </w:rPr>
            </w:pPr>
            <w:r w:rsidRPr="00BA4568">
              <w:rPr>
                <w:sz w:val="16"/>
                <w:szCs w:val="16"/>
              </w:rPr>
              <w:t>1.038</w:t>
            </w:r>
          </w:p>
        </w:tc>
      </w:tr>
      <w:tr w:rsidR="0051246D" w:rsidRPr="003D42B7" w14:paraId="7EDA2855" w14:textId="77777777" w:rsidTr="00AA6213">
        <w:tc>
          <w:tcPr>
            <w:tcW w:w="705" w:type="dxa"/>
          </w:tcPr>
          <w:p w14:paraId="70A66334" w14:textId="77777777" w:rsidR="0051246D" w:rsidRDefault="0051246D" w:rsidP="009302DB">
            <w:pPr>
              <w:rPr>
                <w:sz w:val="16"/>
                <w:szCs w:val="16"/>
              </w:rPr>
            </w:pPr>
          </w:p>
        </w:tc>
        <w:tc>
          <w:tcPr>
            <w:tcW w:w="1246" w:type="dxa"/>
          </w:tcPr>
          <w:p w14:paraId="4965011A" w14:textId="224C7825" w:rsidR="0051246D" w:rsidRPr="00AA6213" w:rsidRDefault="0051246D" w:rsidP="009302DB">
            <w:pPr>
              <w:rPr>
                <w:b/>
                <w:sz w:val="16"/>
                <w:szCs w:val="16"/>
              </w:rPr>
            </w:pPr>
            <w:r w:rsidRPr="00AA6213">
              <w:rPr>
                <w:sz w:val="16"/>
                <w:szCs w:val="16"/>
              </w:rPr>
              <w:t>AAI</w:t>
            </w:r>
          </w:p>
        </w:tc>
        <w:tc>
          <w:tcPr>
            <w:tcW w:w="567" w:type="dxa"/>
          </w:tcPr>
          <w:p w14:paraId="42E823DA" w14:textId="71148137" w:rsidR="0051246D" w:rsidRPr="00AA6213" w:rsidRDefault="0051246D" w:rsidP="009302DB">
            <w:pPr>
              <w:rPr>
                <w:b/>
                <w:sz w:val="16"/>
                <w:szCs w:val="16"/>
              </w:rPr>
            </w:pPr>
            <w:r w:rsidRPr="00AA6213">
              <w:rPr>
                <w:sz w:val="16"/>
                <w:szCs w:val="16"/>
              </w:rPr>
              <w:t>.029</w:t>
            </w:r>
          </w:p>
        </w:tc>
        <w:tc>
          <w:tcPr>
            <w:tcW w:w="709" w:type="dxa"/>
          </w:tcPr>
          <w:p w14:paraId="5EB44121" w14:textId="3AADFCD6" w:rsidR="0051246D" w:rsidRPr="00AA6213" w:rsidRDefault="0051246D" w:rsidP="009302DB">
            <w:pPr>
              <w:rPr>
                <w:b/>
                <w:sz w:val="16"/>
                <w:szCs w:val="16"/>
              </w:rPr>
            </w:pPr>
            <w:r w:rsidRPr="00AA6213">
              <w:rPr>
                <w:sz w:val="16"/>
                <w:szCs w:val="16"/>
              </w:rPr>
              <w:t>.023</w:t>
            </w:r>
          </w:p>
        </w:tc>
        <w:tc>
          <w:tcPr>
            <w:tcW w:w="709" w:type="dxa"/>
          </w:tcPr>
          <w:p w14:paraId="4649BD90" w14:textId="3FC98046" w:rsidR="0051246D" w:rsidRPr="00AA6213" w:rsidRDefault="0051246D" w:rsidP="009302DB">
            <w:pPr>
              <w:rPr>
                <w:b/>
                <w:sz w:val="16"/>
                <w:szCs w:val="16"/>
              </w:rPr>
            </w:pPr>
            <w:r w:rsidRPr="00AA6213">
              <w:rPr>
                <w:sz w:val="16"/>
                <w:szCs w:val="16"/>
              </w:rPr>
              <w:t>1.677</w:t>
            </w:r>
          </w:p>
        </w:tc>
        <w:tc>
          <w:tcPr>
            <w:tcW w:w="425" w:type="dxa"/>
          </w:tcPr>
          <w:p w14:paraId="15FA2624" w14:textId="304AD1CD" w:rsidR="0051246D" w:rsidRPr="00AA6213" w:rsidRDefault="0051246D" w:rsidP="009302DB">
            <w:pPr>
              <w:rPr>
                <w:b/>
                <w:sz w:val="16"/>
                <w:szCs w:val="16"/>
              </w:rPr>
            </w:pPr>
            <w:r w:rsidRPr="00AA6213">
              <w:rPr>
                <w:sz w:val="16"/>
                <w:szCs w:val="16"/>
              </w:rPr>
              <w:t>1</w:t>
            </w:r>
          </w:p>
        </w:tc>
        <w:tc>
          <w:tcPr>
            <w:tcW w:w="709" w:type="dxa"/>
          </w:tcPr>
          <w:p w14:paraId="3895EAFA" w14:textId="415F6D2E" w:rsidR="0051246D" w:rsidRPr="00AA6213" w:rsidRDefault="0051246D" w:rsidP="009302DB">
            <w:pPr>
              <w:rPr>
                <w:b/>
                <w:sz w:val="16"/>
                <w:szCs w:val="16"/>
              </w:rPr>
            </w:pPr>
            <w:r w:rsidRPr="00AA6213">
              <w:rPr>
                <w:sz w:val="16"/>
                <w:szCs w:val="16"/>
              </w:rPr>
              <w:t>.195</w:t>
            </w:r>
          </w:p>
        </w:tc>
        <w:tc>
          <w:tcPr>
            <w:tcW w:w="708" w:type="dxa"/>
          </w:tcPr>
          <w:p w14:paraId="7AF876D6" w14:textId="04EC5109" w:rsidR="0051246D" w:rsidRPr="00AA6213" w:rsidRDefault="0051246D" w:rsidP="009302DB">
            <w:pPr>
              <w:rPr>
                <w:b/>
                <w:sz w:val="16"/>
                <w:szCs w:val="16"/>
              </w:rPr>
            </w:pPr>
            <w:r w:rsidRPr="00AA6213">
              <w:rPr>
                <w:sz w:val="16"/>
                <w:szCs w:val="16"/>
              </w:rPr>
              <w:t>1.030</w:t>
            </w:r>
          </w:p>
        </w:tc>
        <w:tc>
          <w:tcPr>
            <w:tcW w:w="851" w:type="dxa"/>
          </w:tcPr>
          <w:p w14:paraId="6A643FA0" w14:textId="78ED7925" w:rsidR="0051246D" w:rsidRPr="00AA6213" w:rsidRDefault="0051246D" w:rsidP="009302DB">
            <w:pPr>
              <w:rPr>
                <w:b/>
                <w:sz w:val="16"/>
                <w:szCs w:val="16"/>
              </w:rPr>
            </w:pPr>
            <w:r w:rsidRPr="00AA6213">
              <w:rPr>
                <w:sz w:val="16"/>
                <w:szCs w:val="16"/>
              </w:rPr>
              <w:t>.985</w:t>
            </w:r>
          </w:p>
        </w:tc>
        <w:tc>
          <w:tcPr>
            <w:tcW w:w="850" w:type="dxa"/>
          </w:tcPr>
          <w:p w14:paraId="22E9CFEB" w14:textId="494D6718" w:rsidR="0051246D" w:rsidRPr="00AA6213" w:rsidRDefault="0051246D" w:rsidP="009302DB">
            <w:pPr>
              <w:rPr>
                <w:b/>
                <w:sz w:val="16"/>
                <w:szCs w:val="16"/>
              </w:rPr>
            </w:pPr>
            <w:r w:rsidRPr="00AA6213">
              <w:rPr>
                <w:sz w:val="16"/>
                <w:szCs w:val="16"/>
              </w:rPr>
              <w:t>1.076</w:t>
            </w:r>
          </w:p>
        </w:tc>
      </w:tr>
      <w:tr w:rsidR="0051246D" w:rsidRPr="003D42B7" w14:paraId="2A6EBC40" w14:textId="77777777" w:rsidTr="00AA6213">
        <w:tc>
          <w:tcPr>
            <w:tcW w:w="705" w:type="dxa"/>
          </w:tcPr>
          <w:p w14:paraId="2D66F0E2" w14:textId="77777777" w:rsidR="0051246D" w:rsidRPr="00D971F5" w:rsidRDefault="0051246D" w:rsidP="009302DB">
            <w:pPr>
              <w:rPr>
                <w:i/>
                <w:sz w:val="16"/>
                <w:szCs w:val="16"/>
              </w:rPr>
            </w:pPr>
          </w:p>
        </w:tc>
        <w:tc>
          <w:tcPr>
            <w:tcW w:w="1246" w:type="dxa"/>
          </w:tcPr>
          <w:p w14:paraId="164501B3" w14:textId="6AA9F470" w:rsidR="0051246D" w:rsidRPr="00AA6213" w:rsidRDefault="0051246D" w:rsidP="009302DB">
            <w:pPr>
              <w:rPr>
                <w:b/>
                <w:sz w:val="16"/>
                <w:szCs w:val="16"/>
              </w:rPr>
            </w:pPr>
            <w:r w:rsidRPr="00AA6213">
              <w:rPr>
                <w:sz w:val="16"/>
                <w:szCs w:val="16"/>
              </w:rPr>
              <w:t>HRS</w:t>
            </w:r>
          </w:p>
        </w:tc>
        <w:tc>
          <w:tcPr>
            <w:tcW w:w="567" w:type="dxa"/>
          </w:tcPr>
          <w:p w14:paraId="705EFCAD" w14:textId="3978D7DD" w:rsidR="0051246D" w:rsidRPr="00AA6213" w:rsidRDefault="0051246D" w:rsidP="009302DB">
            <w:pPr>
              <w:rPr>
                <w:b/>
                <w:sz w:val="16"/>
                <w:szCs w:val="16"/>
              </w:rPr>
            </w:pPr>
            <w:r w:rsidRPr="00AA6213">
              <w:rPr>
                <w:sz w:val="16"/>
                <w:szCs w:val="16"/>
              </w:rPr>
              <w:t>-.036</w:t>
            </w:r>
          </w:p>
        </w:tc>
        <w:tc>
          <w:tcPr>
            <w:tcW w:w="709" w:type="dxa"/>
          </w:tcPr>
          <w:p w14:paraId="07107216" w14:textId="6BFE1273" w:rsidR="0051246D" w:rsidRPr="00AA6213" w:rsidRDefault="0051246D" w:rsidP="009302DB">
            <w:pPr>
              <w:rPr>
                <w:b/>
                <w:sz w:val="16"/>
                <w:szCs w:val="16"/>
              </w:rPr>
            </w:pPr>
            <w:r w:rsidRPr="00AA6213">
              <w:rPr>
                <w:sz w:val="16"/>
                <w:szCs w:val="16"/>
              </w:rPr>
              <w:t>.022</w:t>
            </w:r>
          </w:p>
        </w:tc>
        <w:tc>
          <w:tcPr>
            <w:tcW w:w="709" w:type="dxa"/>
          </w:tcPr>
          <w:p w14:paraId="639C71C7" w14:textId="0D16A577" w:rsidR="0051246D" w:rsidRPr="00AA6213" w:rsidRDefault="0051246D" w:rsidP="009302DB">
            <w:pPr>
              <w:rPr>
                <w:b/>
                <w:sz w:val="16"/>
                <w:szCs w:val="16"/>
              </w:rPr>
            </w:pPr>
            <w:r w:rsidRPr="00AA6213">
              <w:rPr>
                <w:sz w:val="16"/>
                <w:szCs w:val="16"/>
              </w:rPr>
              <w:t>2.628</w:t>
            </w:r>
          </w:p>
        </w:tc>
        <w:tc>
          <w:tcPr>
            <w:tcW w:w="425" w:type="dxa"/>
          </w:tcPr>
          <w:p w14:paraId="03C5C067" w14:textId="38D6780F" w:rsidR="0051246D" w:rsidRPr="00AA6213" w:rsidRDefault="0051246D" w:rsidP="009302DB">
            <w:pPr>
              <w:rPr>
                <w:b/>
                <w:sz w:val="16"/>
                <w:szCs w:val="16"/>
              </w:rPr>
            </w:pPr>
            <w:r w:rsidRPr="00AA6213">
              <w:rPr>
                <w:sz w:val="16"/>
                <w:szCs w:val="16"/>
              </w:rPr>
              <w:t>1</w:t>
            </w:r>
          </w:p>
        </w:tc>
        <w:tc>
          <w:tcPr>
            <w:tcW w:w="709" w:type="dxa"/>
          </w:tcPr>
          <w:p w14:paraId="5472F27A" w14:textId="16C8A946" w:rsidR="0051246D" w:rsidRPr="00AA6213" w:rsidRDefault="0051246D" w:rsidP="009302DB">
            <w:pPr>
              <w:rPr>
                <w:b/>
                <w:sz w:val="16"/>
                <w:szCs w:val="16"/>
              </w:rPr>
            </w:pPr>
            <w:r w:rsidRPr="00AA6213">
              <w:rPr>
                <w:sz w:val="16"/>
                <w:szCs w:val="16"/>
              </w:rPr>
              <w:t>.105</w:t>
            </w:r>
          </w:p>
        </w:tc>
        <w:tc>
          <w:tcPr>
            <w:tcW w:w="708" w:type="dxa"/>
          </w:tcPr>
          <w:p w14:paraId="2FD33979" w14:textId="2B12A365" w:rsidR="0051246D" w:rsidRPr="00AA6213" w:rsidRDefault="0051246D" w:rsidP="009302DB">
            <w:pPr>
              <w:rPr>
                <w:b/>
                <w:sz w:val="16"/>
                <w:szCs w:val="16"/>
              </w:rPr>
            </w:pPr>
            <w:r w:rsidRPr="00AA6213">
              <w:rPr>
                <w:sz w:val="16"/>
                <w:szCs w:val="16"/>
              </w:rPr>
              <w:t>.965</w:t>
            </w:r>
          </w:p>
        </w:tc>
        <w:tc>
          <w:tcPr>
            <w:tcW w:w="851" w:type="dxa"/>
          </w:tcPr>
          <w:p w14:paraId="58CD21F6" w14:textId="05131FAE" w:rsidR="0051246D" w:rsidRPr="00AA6213" w:rsidRDefault="0051246D" w:rsidP="009302DB">
            <w:pPr>
              <w:rPr>
                <w:b/>
                <w:sz w:val="16"/>
                <w:szCs w:val="16"/>
              </w:rPr>
            </w:pPr>
            <w:r w:rsidRPr="00AA6213">
              <w:rPr>
                <w:sz w:val="16"/>
                <w:szCs w:val="16"/>
              </w:rPr>
              <w:t>.924</w:t>
            </w:r>
          </w:p>
        </w:tc>
        <w:tc>
          <w:tcPr>
            <w:tcW w:w="850" w:type="dxa"/>
          </w:tcPr>
          <w:p w14:paraId="509CCCEF" w14:textId="49B2FC59" w:rsidR="0051246D" w:rsidRPr="00AA6213" w:rsidRDefault="0051246D" w:rsidP="009302DB">
            <w:pPr>
              <w:rPr>
                <w:b/>
                <w:sz w:val="16"/>
                <w:szCs w:val="16"/>
              </w:rPr>
            </w:pPr>
            <w:r w:rsidRPr="00AA6213">
              <w:rPr>
                <w:sz w:val="16"/>
                <w:szCs w:val="16"/>
              </w:rPr>
              <w:t>1.007</w:t>
            </w:r>
          </w:p>
        </w:tc>
      </w:tr>
      <w:tr w:rsidR="0051246D" w:rsidRPr="003D42B7" w14:paraId="104F4249" w14:textId="77777777" w:rsidTr="00AA6213">
        <w:tc>
          <w:tcPr>
            <w:tcW w:w="705" w:type="dxa"/>
          </w:tcPr>
          <w:p w14:paraId="1C5C1C7F" w14:textId="77777777" w:rsidR="0051246D" w:rsidRDefault="0051246D" w:rsidP="009302DB">
            <w:pPr>
              <w:rPr>
                <w:sz w:val="16"/>
                <w:szCs w:val="16"/>
              </w:rPr>
            </w:pPr>
          </w:p>
        </w:tc>
        <w:tc>
          <w:tcPr>
            <w:tcW w:w="1246" w:type="dxa"/>
          </w:tcPr>
          <w:p w14:paraId="10716C6B" w14:textId="15135417" w:rsidR="0051246D" w:rsidRPr="00AA6213" w:rsidRDefault="0051246D" w:rsidP="009302DB">
            <w:pPr>
              <w:rPr>
                <w:b/>
                <w:sz w:val="16"/>
                <w:szCs w:val="16"/>
              </w:rPr>
            </w:pPr>
            <w:r w:rsidRPr="00AA6213">
              <w:rPr>
                <w:sz w:val="16"/>
                <w:szCs w:val="16"/>
              </w:rPr>
              <w:t>MGH-HPS</w:t>
            </w:r>
          </w:p>
        </w:tc>
        <w:tc>
          <w:tcPr>
            <w:tcW w:w="567" w:type="dxa"/>
          </w:tcPr>
          <w:p w14:paraId="6A590EC0" w14:textId="7287CDA0" w:rsidR="0051246D" w:rsidRPr="00AA6213" w:rsidRDefault="0051246D" w:rsidP="009302DB">
            <w:pPr>
              <w:rPr>
                <w:b/>
                <w:sz w:val="16"/>
                <w:szCs w:val="16"/>
              </w:rPr>
            </w:pPr>
            <w:r w:rsidRPr="00AA6213">
              <w:rPr>
                <w:sz w:val="16"/>
                <w:szCs w:val="16"/>
              </w:rPr>
              <w:t>.020</w:t>
            </w:r>
          </w:p>
        </w:tc>
        <w:tc>
          <w:tcPr>
            <w:tcW w:w="709" w:type="dxa"/>
          </w:tcPr>
          <w:p w14:paraId="7597B955" w14:textId="5EE87786" w:rsidR="0051246D" w:rsidRPr="00AA6213" w:rsidRDefault="0051246D" w:rsidP="009302DB">
            <w:pPr>
              <w:rPr>
                <w:b/>
                <w:sz w:val="16"/>
                <w:szCs w:val="16"/>
              </w:rPr>
            </w:pPr>
            <w:r w:rsidRPr="00AA6213">
              <w:rPr>
                <w:sz w:val="16"/>
                <w:szCs w:val="16"/>
              </w:rPr>
              <w:t>.038</w:t>
            </w:r>
          </w:p>
        </w:tc>
        <w:tc>
          <w:tcPr>
            <w:tcW w:w="709" w:type="dxa"/>
          </w:tcPr>
          <w:p w14:paraId="0C5E69B1" w14:textId="173E2806" w:rsidR="0051246D" w:rsidRPr="00AA6213" w:rsidRDefault="0051246D" w:rsidP="009302DB">
            <w:pPr>
              <w:rPr>
                <w:b/>
                <w:sz w:val="16"/>
                <w:szCs w:val="16"/>
              </w:rPr>
            </w:pPr>
            <w:r w:rsidRPr="00AA6213">
              <w:rPr>
                <w:sz w:val="16"/>
                <w:szCs w:val="16"/>
              </w:rPr>
              <w:t>.284</w:t>
            </w:r>
          </w:p>
        </w:tc>
        <w:tc>
          <w:tcPr>
            <w:tcW w:w="425" w:type="dxa"/>
          </w:tcPr>
          <w:p w14:paraId="1D09606D" w14:textId="46922793" w:rsidR="0051246D" w:rsidRPr="00AA6213" w:rsidRDefault="0051246D" w:rsidP="009302DB">
            <w:pPr>
              <w:rPr>
                <w:b/>
                <w:sz w:val="16"/>
                <w:szCs w:val="16"/>
              </w:rPr>
            </w:pPr>
            <w:r w:rsidRPr="00AA6213">
              <w:rPr>
                <w:sz w:val="16"/>
                <w:szCs w:val="16"/>
              </w:rPr>
              <w:t>1</w:t>
            </w:r>
          </w:p>
        </w:tc>
        <w:tc>
          <w:tcPr>
            <w:tcW w:w="709" w:type="dxa"/>
          </w:tcPr>
          <w:p w14:paraId="0BC50720" w14:textId="7005117C" w:rsidR="0051246D" w:rsidRPr="00AA6213" w:rsidRDefault="0051246D" w:rsidP="009302DB">
            <w:pPr>
              <w:rPr>
                <w:b/>
                <w:sz w:val="16"/>
                <w:szCs w:val="16"/>
              </w:rPr>
            </w:pPr>
            <w:r w:rsidRPr="00AA6213">
              <w:rPr>
                <w:sz w:val="16"/>
                <w:szCs w:val="16"/>
              </w:rPr>
              <w:t>.594</w:t>
            </w:r>
          </w:p>
        </w:tc>
        <w:tc>
          <w:tcPr>
            <w:tcW w:w="708" w:type="dxa"/>
          </w:tcPr>
          <w:p w14:paraId="1461AADC" w14:textId="0D7CAF25" w:rsidR="0051246D" w:rsidRPr="00AA6213" w:rsidRDefault="0051246D" w:rsidP="009302DB">
            <w:pPr>
              <w:rPr>
                <w:b/>
                <w:sz w:val="16"/>
                <w:szCs w:val="16"/>
              </w:rPr>
            </w:pPr>
            <w:r w:rsidRPr="00AA6213">
              <w:rPr>
                <w:sz w:val="16"/>
                <w:szCs w:val="16"/>
              </w:rPr>
              <w:t>1.021</w:t>
            </w:r>
          </w:p>
        </w:tc>
        <w:tc>
          <w:tcPr>
            <w:tcW w:w="851" w:type="dxa"/>
          </w:tcPr>
          <w:p w14:paraId="20AEFBB7" w14:textId="0357E3E7" w:rsidR="0051246D" w:rsidRPr="00AA6213" w:rsidRDefault="0051246D" w:rsidP="009302DB">
            <w:pPr>
              <w:rPr>
                <w:b/>
                <w:sz w:val="16"/>
                <w:szCs w:val="16"/>
              </w:rPr>
            </w:pPr>
            <w:r w:rsidRPr="00AA6213">
              <w:rPr>
                <w:sz w:val="16"/>
                <w:szCs w:val="16"/>
              </w:rPr>
              <w:t>.947</w:t>
            </w:r>
          </w:p>
        </w:tc>
        <w:tc>
          <w:tcPr>
            <w:tcW w:w="850" w:type="dxa"/>
          </w:tcPr>
          <w:p w14:paraId="73FB71F2" w14:textId="5DCED701" w:rsidR="0051246D" w:rsidRPr="00AA6213" w:rsidRDefault="0051246D" w:rsidP="009302DB">
            <w:pPr>
              <w:rPr>
                <w:b/>
                <w:sz w:val="16"/>
                <w:szCs w:val="16"/>
              </w:rPr>
            </w:pPr>
            <w:r w:rsidRPr="00AA6213">
              <w:rPr>
                <w:sz w:val="16"/>
                <w:szCs w:val="16"/>
              </w:rPr>
              <w:t>1.100</w:t>
            </w:r>
          </w:p>
        </w:tc>
      </w:tr>
      <w:tr w:rsidR="0051246D" w:rsidRPr="003D42B7" w14:paraId="38C94C06" w14:textId="77777777" w:rsidTr="00AA6213">
        <w:tc>
          <w:tcPr>
            <w:tcW w:w="705" w:type="dxa"/>
          </w:tcPr>
          <w:p w14:paraId="57090593" w14:textId="77777777" w:rsidR="0051246D" w:rsidRDefault="0051246D" w:rsidP="009302DB">
            <w:pPr>
              <w:rPr>
                <w:sz w:val="16"/>
                <w:szCs w:val="16"/>
              </w:rPr>
            </w:pPr>
          </w:p>
        </w:tc>
        <w:tc>
          <w:tcPr>
            <w:tcW w:w="1246" w:type="dxa"/>
          </w:tcPr>
          <w:p w14:paraId="0C40113A" w14:textId="218DC34F" w:rsidR="0051246D" w:rsidRPr="00AA6213" w:rsidRDefault="0051246D" w:rsidP="009302DB">
            <w:pPr>
              <w:rPr>
                <w:b/>
                <w:sz w:val="16"/>
                <w:szCs w:val="16"/>
              </w:rPr>
            </w:pPr>
            <w:r w:rsidRPr="00AA6213">
              <w:rPr>
                <w:sz w:val="16"/>
                <w:szCs w:val="16"/>
              </w:rPr>
              <w:t>SPD_R</w:t>
            </w:r>
          </w:p>
        </w:tc>
        <w:tc>
          <w:tcPr>
            <w:tcW w:w="567" w:type="dxa"/>
          </w:tcPr>
          <w:p w14:paraId="10E1881C" w14:textId="631B2325" w:rsidR="0051246D" w:rsidRPr="00AA6213" w:rsidRDefault="0051246D" w:rsidP="009302DB">
            <w:pPr>
              <w:rPr>
                <w:b/>
                <w:sz w:val="16"/>
                <w:szCs w:val="16"/>
              </w:rPr>
            </w:pPr>
            <w:r w:rsidRPr="00AA6213">
              <w:rPr>
                <w:sz w:val="16"/>
                <w:szCs w:val="16"/>
              </w:rPr>
              <w:t>.038</w:t>
            </w:r>
          </w:p>
        </w:tc>
        <w:tc>
          <w:tcPr>
            <w:tcW w:w="709" w:type="dxa"/>
          </w:tcPr>
          <w:p w14:paraId="372F49D4" w14:textId="23201DDB" w:rsidR="0051246D" w:rsidRPr="00AA6213" w:rsidRDefault="0051246D" w:rsidP="009302DB">
            <w:pPr>
              <w:rPr>
                <w:b/>
                <w:sz w:val="16"/>
                <w:szCs w:val="16"/>
              </w:rPr>
            </w:pPr>
            <w:r w:rsidRPr="00AA6213">
              <w:rPr>
                <w:sz w:val="16"/>
                <w:szCs w:val="16"/>
              </w:rPr>
              <w:t>.032</w:t>
            </w:r>
          </w:p>
        </w:tc>
        <w:tc>
          <w:tcPr>
            <w:tcW w:w="709" w:type="dxa"/>
          </w:tcPr>
          <w:p w14:paraId="7E61757F" w14:textId="2226251D" w:rsidR="0051246D" w:rsidRPr="00AA6213" w:rsidRDefault="0051246D" w:rsidP="009302DB">
            <w:pPr>
              <w:rPr>
                <w:b/>
                <w:sz w:val="16"/>
                <w:szCs w:val="16"/>
              </w:rPr>
            </w:pPr>
            <w:r w:rsidRPr="00AA6213">
              <w:rPr>
                <w:sz w:val="16"/>
                <w:szCs w:val="16"/>
              </w:rPr>
              <w:t>1.422</w:t>
            </w:r>
          </w:p>
        </w:tc>
        <w:tc>
          <w:tcPr>
            <w:tcW w:w="425" w:type="dxa"/>
          </w:tcPr>
          <w:p w14:paraId="7BE59566" w14:textId="2C6A991C" w:rsidR="0051246D" w:rsidRPr="00AA6213" w:rsidRDefault="0051246D" w:rsidP="009302DB">
            <w:pPr>
              <w:rPr>
                <w:b/>
                <w:sz w:val="16"/>
                <w:szCs w:val="16"/>
              </w:rPr>
            </w:pPr>
            <w:r w:rsidRPr="00AA6213">
              <w:rPr>
                <w:sz w:val="16"/>
                <w:szCs w:val="16"/>
              </w:rPr>
              <w:t>1</w:t>
            </w:r>
          </w:p>
        </w:tc>
        <w:tc>
          <w:tcPr>
            <w:tcW w:w="709" w:type="dxa"/>
          </w:tcPr>
          <w:p w14:paraId="31A16B75" w14:textId="10809D45" w:rsidR="0051246D" w:rsidRPr="00AA6213" w:rsidRDefault="0051246D" w:rsidP="009302DB">
            <w:pPr>
              <w:rPr>
                <w:b/>
                <w:sz w:val="16"/>
                <w:szCs w:val="16"/>
              </w:rPr>
            </w:pPr>
            <w:r w:rsidRPr="00AA6213">
              <w:rPr>
                <w:sz w:val="16"/>
                <w:szCs w:val="16"/>
              </w:rPr>
              <w:t>.233</w:t>
            </w:r>
          </w:p>
        </w:tc>
        <w:tc>
          <w:tcPr>
            <w:tcW w:w="708" w:type="dxa"/>
          </w:tcPr>
          <w:p w14:paraId="3695AD94" w14:textId="311E083B" w:rsidR="0051246D" w:rsidRPr="00AA6213" w:rsidRDefault="0051246D" w:rsidP="009302DB">
            <w:pPr>
              <w:rPr>
                <w:b/>
                <w:sz w:val="16"/>
                <w:szCs w:val="16"/>
              </w:rPr>
            </w:pPr>
            <w:r w:rsidRPr="00AA6213">
              <w:rPr>
                <w:sz w:val="16"/>
                <w:szCs w:val="16"/>
              </w:rPr>
              <w:t>1.038</w:t>
            </w:r>
          </w:p>
        </w:tc>
        <w:tc>
          <w:tcPr>
            <w:tcW w:w="851" w:type="dxa"/>
          </w:tcPr>
          <w:p w14:paraId="18A435A8" w14:textId="682E80B2" w:rsidR="0051246D" w:rsidRPr="00AA6213" w:rsidRDefault="0051246D" w:rsidP="009302DB">
            <w:pPr>
              <w:rPr>
                <w:b/>
                <w:sz w:val="16"/>
                <w:szCs w:val="16"/>
              </w:rPr>
            </w:pPr>
            <w:r w:rsidRPr="00AA6213">
              <w:rPr>
                <w:sz w:val="16"/>
                <w:szCs w:val="16"/>
              </w:rPr>
              <w:t>.976</w:t>
            </w:r>
          </w:p>
        </w:tc>
        <w:tc>
          <w:tcPr>
            <w:tcW w:w="850" w:type="dxa"/>
          </w:tcPr>
          <w:p w14:paraId="6EAB32D0" w14:textId="5B0C0E85" w:rsidR="0051246D" w:rsidRPr="00AA6213" w:rsidRDefault="0051246D" w:rsidP="009302DB">
            <w:pPr>
              <w:rPr>
                <w:b/>
                <w:sz w:val="16"/>
                <w:szCs w:val="16"/>
              </w:rPr>
            </w:pPr>
            <w:r w:rsidRPr="00AA6213">
              <w:rPr>
                <w:sz w:val="16"/>
                <w:szCs w:val="16"/>
              </w:rPr>
              <w:t>1.105</w:t>
            </w:r>
          </w:p>
        </w:tc>
      </w:tr>
      <w:tr w:rsidR="0051246D" w:rsidRPr="003D42B7" w14:paraId="1B5C449E" w14:textId="77777777" w:rsidTr="00AA6213">
        <w:tc>
          <w:tcPr>
            <w:tcW w:w="705" w:type="dxa"/>
          </w:tcPr>
          <w:p w14:paraId="5DB168E9" w14:textId="77777777" w:rsidR="0051246D" w:rsidRDefault="0051246D" w:rsidP="009302DB">
            <w:pPr>
              <w:rPr>
                <w:sz w:val="16"/>
                <w:szCs w:val="16"/>
              </w:rPr>
            </w:pPr>
          </w:p>
        </w:tc>
        <w:tc>
          <w:tcPr>
            <w:tcW w:w="1246" w:type="dxa"/>
          </w:tcPr>
          <w:p w14:paraId="54428305" w14:textId="53D650A5" w:rsidR="0051246D" w:rsidRPr="00AA6213" w:rsidRDefault="0051246D" w:rsidP="009302DB">
            <w:pPr>
              <w:rPr>
                <w:sz w:val="16"/>
                <w:szCs w:val="16"/>
              </w:rPr>
            </w:pPr>
            <w:r w:rsidRPr="00AA6213">
              <w:rPr>
                <w:sz w:val="16"/>
                <w:szCs w:val="16"/>
              </w:rPr>
              <w:t>SPQ</w:t>
            </w:r>
            <w:r w:rsidR="00826D77">
              <w:rPr>
                <w:sz w:val="16"/>
                <w:szCs w:val="16"/>
              </w:rPr>
              <w:t>-B</w:t>
            </w:r>
          </w:p>
        </w:tc>
        <w:tc>
          <w:tcPr>
            <w:tcW w:w="567" w:type="dxa"/>
          </w:tcPr>
          <w:p w14:paraId="16A93E5F" w14:textId="7895E6B2" w:rsidR="0051246D" w:rsidRPr="00AA6213" w:rsidRDefault="0051246D" w:rsidP="009302DB">
            <w:pPr>
              <w:rPr>
                <w:b/>
                <w:sz w:val="16"/>
                <w:szCs w:val="16"/>
              </w:rPr>
            </w:pPr>
            <w:r w:rsidRPr="00AA6213">
              <w:rPr>
                <w:sz w:val="16"/>
                <w:szCs w:val="16"/>
              </w:rPr>
              <w:t>.023</w:t>
            </w:r>
          </w:p>
        </w:tc>
        <w:tc>
          <w:tcPr>
            <w:tcW w:w="709" w:type="dxa"/>
          </w:tcPr>
          <w:p w14:paraId="75CA7709" w14:textId="29C02776" w:rsidR="0051246D" w:rsidRPr="00AA6213" w:rsidRDefault="0051246D" w:rsidP="009302DB">
            <w:pPr>
              <w:rPr>
                <w:b/>
                <w:sz w:val="16"/>
                <w:szCs w:val="16"/>
              </w:rPr>
            </w:pPr>
            <w:r w:rsidRPr="00AA6213">
              <w:rPr>
                <w:sz w:val="16"/>
                <w:szCs w:val="16"/>
              </w:rPr>
              <w:t>.027</w:t>
            </w:r>
          </w:p>
        </w:tc>
        <w:tc>
          <w:tcPr>
            <w:tcW w:w="709" w:type="dxa"/>
          </w:tcPr>
          <w:p w14:paraId="19029475" w14:textId="4BB6A9D1" w:rsidR="0051246D" w:rsidRPr="00AA6213" w:rsidRDefault="0051246D" w:rsidP="009302DB">
            <w:pPr>
              <w:rPr>
                <w:b/>
                <w:sz w:val="16"/>
                <w:szCs w:val="16"/>
              </w:rPr>
            </w:pPr>
            <w:r w:rsidRPr="00AA6213">
              <w:rPr>
                <w:sz w:val="16"/>
                <w:szCs w:val="16"/>
              </w:rPr>
              <w:t>.736</w:t>
            </w:r>
          </w:p>
        </w:tc>
        <w:tc>
          <w:tcPr>
            <w:tcW w:w="425" w:type="dxa"/>
          </w:tcPr>
          <w:p w14:paraId="1306144A" w14:textId="399D897F" w:rsidR="0051246D" w:rsidRPr="00AA6213" w:rsidRDefault="0051246D" w:rsidP="009302DB">
            <w:pPr>
              <w:rPr>
                <w:b/>
                <w:sz w:val="16"/>
                <w:szCs w:val="16"/>
              </w:rPr>
            </w:pPr>
            <w:r w:rsidRPr="00AA6213">
              <w:rPr>
                <w:sz w:val="16"/>
                <w:szCs w:val="16"/>
              </w:rPr>
              <w:t>1</w:t>
            </w:r>
          </w:p>
        </w:tc>
        <w:tc>
          <w:tcPr>
            <w:tcW w:w="709" w:type="dxa"/>
          </w:tcPr>
          <w:p w14:paraId="6B450ECE" w14:textId="6BB0AD6B" w:rsidR="0051246D" w:rsidRPr="00AA6213" w:rsidRDefault="0051246D" w:rsidP="009302DB">
            <w:pPr>
              <w:rPr>
                <w:b/>
                <w:sz w:val="16"/>
                <w:szCs w:val="16"/>
              </w:rPr>
            </w:pPr>
            <w:r w:rsidRPr="00AA6213">
              <w:rPr>
                <w:sz w:val="16"/>
                <w:szCs w:val="16"/>
              </w:rPr>
              <w:t>.391</w:t>
            </w:r>
          </w:p>
        </w:tc>
        <w:tc>
          <w:tcPr>
            <w:tcW w:w="708" w:type="dxa"/>
          </w:tcPr>
          <w:p w14:paraId="151D916A" w14:textId="73F9CB5E" w:rsidR="0051246D" w:rsidRPr="00AA6213" w:rsidRDefault="0051246D" w:rsidP="009302DB">
            <w:pPr>
              <w:rPr>
                <w:b/>
                <w:sz w:val="16"/>
                <w:szCs w:val="16"/>
              </w:rPr>
            </w:pPr>
            <w:r w:rsidRPr="00AA6213">
              <w:rPr>
                <w:sz w:val="16"/>
                <w:szCs w:val="16"/>
              </w:rPr>
              <w:t>1.023</w:t>
            </w:r>
          </w:p>
        </w:tc>
        <w:tc>
          <w:tcPr>
            <w:tcW w:w="851" w:type="dxa"/>
          </w:tcPr>
          <w:p w14:paraId="5355F051" w14:textId="50FBCBC2" w:rsidR="0051246D" w:rsidRPr="00AA6213" w:rsidRDefault="0051246D" w:rsidP="009302DB">
            <w:pPr>
              <w:rPr>
                <w:b/>
                <w:sz w:val="16"/>
                <w:szCs w:val="16"/>
              </w:rPr>
            </w:pPr>
            <w:r w:rsidRPr="00AA6213">
              <w:rPr>
                <w:sz w:val="16"/>
                <w:szCs w:val="16"/>
              </w:rPr>
              <w:t>.971</w:t>
            </w:r>
          </w:p>
        </w:tc>
        <w:tc>
          <w:tcPr>
            <w:tcW w:w="850" w:type="dxa"/>
          </w:tcPr>
          <w:p w14:paraId="22F13A74" w14:textId="66C4BFFE" w:rsidR="0051246D" w:rsidRPr="00AA6213" w:rsidRDefault="0051246D" w:rsidP="009302DB">
            <w:pPr>
              <w:rPr>
                <w:b/>
                <w:sz w:val="16"/>
                <w:szCs w:val="16"/>
              </w:rPr>
            </w:pPr>
            <w:r w:rsidRPr="00AA6213">
              <w:rPr>
                <w:sz w:val="16"/>
                <w:szCs w:val="16"/>
              </w:rPr>
              <w:t>1.079</w:t>
            </w:r>
          </w:p>
        </w:tc>
      </w:tr>
      <w:tr w:rsidR="0051246D" w:rsidRPr="003D42B7" w14:paraId="70160922" w14:textId="77777777" w:rsidTr="00AA6213">
        <w:tc>
          <w:tcPr>
            <w:tcW w:w="705" w:type="dxa"/>
          </w:tcPr>
          <w:p w14:paraId="360B928E" w14:textId="77777777" w:rsidR="0051246D" w:rsidRPr="009539E5" w:rsidRDefault="0051246D" w:rsidP="009302DB">
            <w:pPr>
              <w:rPr>
                <w:i/>
                <w:sz w:val="16"/>
                <w:szCs w:val="16"/>
              </w:rPr>
            </w:pPr>
          </w:p>
        </w:tc>
        <w:tc>
          <w:tcPr>
            <w:tcW w:w="1246" w:type="dxa"/>
          </w:tcPr>
          <w:p w14:paraId="6B1214F8" w14:textId="6F0EB20C" w:rsidR="0051246D" w:rsidRPr="00AA6213" w:rsidRDefault="0051246D" w:rsidP="009302DB">
            <w:pPr>
              <w:rPr>
                <w:sz w:val="16"/>
                <w:szCs w:val="16"/>
              </w:rPr>
            </w:pPr>
            <w:r w:rsidRPr="00AA6213">
              <w:rPr>
                <w:sz w:val="16"/>
                <w:szCs w:val="16"/>
              </w:rPr>
              <w:t>DASS 21</w:t>
            </w:r>
          </w:p>
        </w:tc>
        <w:tc>
          <w:tcPr>
            <w:tcW w:w="567" w:type="dxa"/>
          </w:tcPr>
          <w:p w14:paraId="2FBB4F0D" w14:textId="25067068" w:rsidR="0051246D" w:rsidRPr="00AA6213" w:rsidRDefault="0051246D" w:rsidP="009302DB">
            <w:pPr>
              <w:rPr>
                <w:b/>
                <w:sz w:val="16"/>
                <w:szCs w:val="16"/>
              </w:rPr>
            </w:pPr>
            <w:r w:rsidRPr="00AA6213">
              <w:rPr>
                <w:sz w:val="16"/>
                <w:szCs w:val="16"/>
              </w:rPr>
              <w:t>-.028</w:t>
            </w:r>
          </w:p>
        </w:tc>
        <w:tc>
          <w:tcPr>
            <w:tcW w:w="709" w:type="dxa"/>
          </w:tcPr>
          <w:p w14:paraId="3FD4815C" w14:textId="0313064C" w:rsidR="0051246D" w:rsidRPr="00AA6213" w:rsidRDefault="0051246D" w:rsidP="009302DB">
            <w:pPr>
              <w:rPr>
                <w:b/>
                <w:sz w:val="16"/>
                <w:szCs w:val="16"/>
              </w:rPr>
            </w:pPr>
            <w:r w:rsidRPr="00AA6213">
              <w:rPr>
                <w:sz w:val="16"/>
                <w:szCs w:val="16"/>
              </w:rPr>
              <w:t>.015</w:t>
            </w:r>
          </w:p>
        </w:tc>
        <w:tc>
          <w:tcPr>
            <w:tcW w:w="709" w:type="dxa"/>
          </w:tcPr>
          <w:p w14:paraId="4BD3BE47" w14:textId="0BE55426" w:rsidR="0051246D" w:rsidRPr="00AA6213" w:rsidRDefault="0051246D" w:rsidP="009302DB">
            <w:pPr>
              <w:rPr>
                <w:b/>
                <w:sz w:val="16"/>
                <w:szCs w:val="16"/>
              </w:rPr>
            </w:pPr>
            <w:r w:rsidRPr="00AA6213">
              <w:rPr>
                <w:sz w:val="16"/>
                <w:szCs w:val="16"/>
              </w:rPr>
              <w:t>3.274</w:t>
            </w:r>
          </w:p>
        </w:tc>
        <w:tc>
          <w:tcPr>
            <w:tcW w:w="425" w:type="dxa"/>
          </w:tcPr>
          <w:p w14:paraId="1537941F" w14:textId="77D9F4AB" w:rsidR="0051246D" w:rsidRPr="00AA6213" w:rsidRDefault="0051246D" w:rsidP="009302DB">
            <w:pPr>
              <w:rPr>
                <w:b/>
                <w:sz w:val="16"/>
                <w:szCs w:val="16"/>
              </w:rPr>
            </w:pPr>
            <w:r w:rsidRPr="00AA6213">
              <w:rPr>
                <w:sz w:val="16"/>
                <w:szCs w:val="16"/>
              </w:rPr>
              <w:t>1</w:t>
            </w:r>
          </w:p>
        </w:tc>
        <w:tc>
          <w:tcPr>
            <w:tcW w:w="709" w:type="dxa"/>
          </w:tcPr>
          <w:p w14:paraId="103A1313" w14:textId="7F8C4429" w:rsidR="0051246D" w:rsidRPr="00AA6213" w:rsidRDefault="0051246D" w:rsidP="009302DB">
            <w:pPr>
              <w:rPr>
                <w:b/>
                <w:sz w:val="16"/>
                <w:szCs w:val="16"/>
              </w:rPr>
            </w:pPr>
            <w:r w:rsidRPr="00AA6213">
              <w:rPr>
                <w:sz w:val="16"/>
                <w:szCs w:val="16"/>
              </w:rPr>
              <w:t>.070</w:t>
            </w:r>
          </w:p>
        </w:tc>
        <w:tc>
          <w:tcPr>
            <w:tcW w:w="708" w:type="dxa"/>
          </w:tcPr>
          <w:p w14:paraId="4BC83A44" w14:textId="431FDA25" w:rsidR="0051246D" w:rsidRPr="00AA6213" w:rsidRDefault="0051246D" w:rsidP="009302DB">
            <w:pPr>
              <w:rPr>
                <w:b/>
                <w:sz w:val="16"/>
                <w:szCs w:val="16"/>
              </w:rPr>
            </w:pPr>
            <w:r w:rsidRPr="00AA6213">
              <w:rPr>
                <w:sz w:val="16"/>
                <w:szCs w:val="16"/>
              </w:rPr>
              <w:t>.972</w:t>
            </w:r>
          </w:p>
        </w:tc>
        <w:tc>
          <w:tcPr>
            <w:tcW w:w="851" w:type="dxa"/>
          </w:tcPr>
          <w:p w14:paraId="1EFA8104" w14:textId="3800A405" w:rsidR="0051246D" w:rsidRPr="00AA6213" w:rsidRDefault="0051246D" w:rsidP="009302DB">
            <w:pPr>
              <w:rPr>
                <w:b/>
                <w:sz w:val="16"/>
                <w:szCs w:val="16"/>
              </w:rPr>
            </w:pPr>
            <w:r w:rsidRPr="00AA6213">
              <w:rPr>
                <w:sz w:val="16"/>
                <w:szCs w:val="16"/>
              </w:rPr>
              <w:t>.943</w:t>
            </w:r>
          </w:p>
        </w:tc>
        <w:tc>
          <w:tcPr>
            <w:tcW w:w="850" w:type="dxa"/>
          </w:tcPr>
          <w:p w14:paraId="0B344A60" w14:textId="0BA120D9" w:rsidR="0051246D" w:rsidRPr="00AA6213" w:rsidRDefault="0051246D" w:rsidP="009302DB">
            <w:pPr>
              <w:rPr>
                <w:b/>
                <w:sz w:val="16"/>
                <w:szCs w:val="16"/>
              </w:rPr>
            </w:pPr>
            <w:r w:rsidRPr="00AA6213">
              <w:rPr>
                <w:sz w:val="16"/>
                <w:szCs w:val="16"/>
              </w:rPr>
              <w:t>1.002</w:t>
            </w:r>
          </w:p>
        </w:tc>
      </w:tr>
      <w:tr w:rsidR="001E3CFA" w:rsidRPr="003D42B7" w14:paraId="27CA980D" w14:textId="77777777" w:rsidTr="00AA6213">
        <w:tc>
          <w:tcPr>
            <w:tcW w:w="705" w:type="dxa"/>
          </w:tcPr>
          <w:p w14:paraId="6CC4E33C" w14:textId="6D93E4F7" w:rsidR="001E3CFA" w:rsidRDefault="001E3CFA" w:rsidP="009302DB">
            <w:pPr>
              <w:rPr>
                <w:sz w:val="16"/>
                <w:szCs w:val="16"/>
              </w:rPr>
            </w:pPr>
          </w:p>
        </w:tc>
        <w:tc>
          <w:tcPr>
            <w:tcW w:w="1246" w:type="dxa"/>
          </w:tcPr>
          <w:p w14:paraId="498FF263" w14:textId="0DBED8E8" w:rsidR="001E3CFA" w:rsidRDefault="001E3CFA" w:rsidP="009302DB">
            <w:pPr>
              <w:rPr>
                <w:b/>
                <w:sz w:val="16"/>
                <w:szCs w:val="16"/>
              </w:rPr>
            </w:pPr>
          </w:p>
        </w:tc>
        <w:tc>
          <w:tcPr>
            <w:tcW w:w="567" w:type="dxa"/>
          </w:tcPr>
          <w:p w14:paraId="32528F64" w14:textId="77777777" w:rsidR="001E3CFA" w:rsidRPr="00B70504" w:rsidRDefault="001E3CFA" w:rsidP="009302DB">
            <w:pPr>
              <w:rPr>
                <w:b/>
                <w:sz w:val="16"/>
                <w:szCs w:val="16"/>
              </w:rPr>
            </w:pPr>
          </w:p>
        </w:tc>
        <w:tc>
          <w:tcPr>
            <w:tcW w:w="709" w:type="dxa"/>
          </w:tcPr>
          <w:p w14:paraId="2453B77C" w14:textId="77777777" w:rsidR="001E3CFA" w:rsidRPr="00B70504" w:rsidRDefault="001E3CFA" w:rsidP="009302DB">
            <w:pPr>
              <w:rPr>
                <w:b/>
                <w:sz w:val="16"/>
                <w:szCs w:val="16"/>
              </w:rPr>
            </w:pPr>
          </w:p>
        </w:tc>
        <w:tc>
          <w:tcPr>
            <w:tcW w:w="709" w:type="dxa"/>
          </w:tcPr>
          <w:p w14:paraId="4910D196" w14:textId="77777777" w:rsidR="001E3CFA" w:rsidRPr="00B70504" w:rsidRDefault="001E3CFA" w:rsidP="009302DB">
            <w:pPr>
              <w:rPr>
                <w:b/>
                <w:sz w:val="16"/>
                <w:szCs w:val="16"/>
              </w:rPr>
            </w:pPr>
          </w:p>
        </w:tc>
        <w:tc>
          <w:tcPr>
            <w:tcW w:w="425" w:type="dxa"/>
          </w:tcPr>
          <w:p w14:paraId="25454CB9" w14:textId="77777777" w:rsidR="001E3CFA" w:rsidRPr="00B70504" w:rsidRDefault="001E3CFA" w:rsidP="009302DB">
            <w:pPr>
              <w:rPr>
                <w:b/>
                <w:sz w:val="16"/>
                <w:szCs w:val="16"/>
              </w:rPr>
            </w:pPr>
          </w:p>
        </w:tc>
        <w:tc>
          <w:tcPr>
            <w:tcW w:w="709" w:type="dxa"/>
          </w:tcPr>
          <w:p w14:paraId="6E9D17E4" w14:textId="77777777" w:rsidR="001E3CFA" w:rsidRPr="00B70504" w:rsidRDefault="001E3CFA" w:rsidP="009302DB">
            <w:pPr>
              <w:rPr>
                <w:b/>
                <w:sz w:val="16"/>
                <w:szCs w:val="16"/>
              </w:rPr>
            </w:pPr>
          </w:p>
        </w:tc>
        <w:tc>
          <w:tcPr>
            <w:tcW w:w="708" w:type="dxa"/>
          </w:tcPr>
          <w:p w14:paraId="7A622B5E" w14:textId="77777777" w:rsidR="001E3CFA" w:rsidRPr="003D42B7" w:rsidRDefault="001E3CFA" w:rsidP="009302DB">
            <w:pPr>
              <w:rPr>
                <w:b/>
                <w:sz w:val="16"/>
                <w:szCs w:val="16"/>
              </w:rPr>
            </w:pPr>
          </w:p>
        </w:tc>
        <w:tc>
          <w:tcPr>
            <w:tcW w:w="851" w:type="dxa"/>
          </w:tcPr>
          <w:p w14:paraId="1BAA78FF" w14:textId="5B703305" w:rsidR="001E3CFA" w:rsidRPr="003D42B7" w:rsidRDefault="001E3CFA" w:rsidP="009302DB">
            <w:pPr>
              <w:rPr>
                <w:b/>
                <w:sz w:val="16"/>
                <w:szCs w:val="16"/>
              </w:rPr>
            </w:pPr>
          </w:p>
        </w:tc>
        <w:tc>
          <w:tcPr>
            <w:tcW w:w="850" w:type="dxa"/>
          </w:tcPr>
          <w:p w14:paraId="75F08927" w14:textId="77777777" w:rsidR="001E3CFA" w:rsidRPr="003D42B7" w:rsidRDefault="001E3CFA" w:rsidP="009302DB">
            <w:pPr>
              <w:rPr>
                <w:b/>
                <w:sz w:val="16"/>
                <w:szCs w:val="16"/>
              </w:rPr>
            </w:pPr>
          </w:p>
        </w:tc>
      </w:tr>
    </w:tbl>
    <w:p w14:paraId="3728012E" w14:textId="13D5CA96" w:rsidR="000F25CF" w:rsidRPr="006572EB" w:rsidRDefault="00AA6213" w:rsidP="000F25CF">
      <w:pPr>
        <w:rPr>
          <w:sz w:val="20"/>
          <w:szCs w:val="20"/>
        </w:rPr>
      </w:pPr>
      <w:r w:rsidRPr="006572EB">
        <w:rPr>
          <w:sz w:val="20"/>
          <w:szCs w:val="20"/>
        </w:rPr>
        <w:t>Footnote</w:t>
      </w:r>
      <w:r w:rsidR="000F25CF" w:rsidRPr="006572EB">
        <w:rPr>
          <w:sz w:val="20"/>
          <w:szCs w:val="20"/>
        </w:rPr>
        <w:t xml:space="preserve">: DOCS=Dimensional Obsessive-Compulsive Scale; AA= </w:t>
      </w:r>
      <w:proofErr w:type="gramStart"/>
      <w:r w:rsidR="000F25CF" w:rsidRPr="006572EB">
        <w:rPr>
          <w:sz w:val="20"/>
          <w:szCs w:val="20"/>
        </w:rPr>
        <w:t xml:space="preserve">Appearance </w:t>
      </w:r>
      <w:r w:rsidR="005768CA">
        <w:rPr>
          <w:sz w:val="20"/>
          <w:szCs w:val="20"/>
        </w:rPr>
        <w:t xml:space="preserve"> Anxiety</w:t>
      </w:r>
      <w:proofErr w:type="gramEnd"/>
      <w:r w:rsidR="005768CA">
        <w:rPr>
          <w:sz w:val="20"/>
          <w:szCs w:val="20"/>
        </w:rPr>
        <w:t xml:space="preserve"> </w:t>
      </w:r>
      <w:r w:rsidR="000F25CF" w:rsidRPr="006572EB">
        <w:rPr>
          <w:sz w:val="20"/>
          <w:szCs w:val="20"/>
        </w:rPr>
        <w:t>Inventory; HRS=Hoarding Rating Scale; MGHHPS=</w:t>
      </w:r>
      <w:r w:rsidR="006572EB" w:rsidRPr="006572EB">
        <w:rPr>
          <w:sz w:val="20"/>
          <w:szCs w:val="20"/>
        </w:rPr>
        <w:t>Massachusetts</w:t>
      </w:r>
      <w:r w:rsidR="006572EB">
        <w:rPr>
          <w:sz w:val="20"/>
          <w:szCs w:val="20"/>
        </w:rPr>
        <w:t xml:space="preserve"> </w:t>
      </w:r>
      <w:r w:rsidR="000F25CF" w:rsidRPr="006572EB">
        <w:rPr>
          <w:sz w:val="20"/>
          <w:szCs w:val="20"/>
        </w:rPr>
        <w:t>General Hospital Hair Pulling Scale; SPD-R=Skin Picking Disorder-Revised, SPQ-B- Schizotypal Personality Questionnaire-Brief; and DASS-21</w:t>
      </w:r>
      <w:r w:rsidR="006572EB" w:rsidRPr="006572EB">
        <w:rPr>
          <w:sz w:val="20"/>
          <w:szCs w:val="20"/>
        </w:rPr>
        <w:t>=Depression Anxiety and Stress Scale- 21 items.</w:t>
      </w:r>
    </w:p>
    <w:p w14:paraId="46E4CB2A" w14:textId="77777777" w:rsidR="00E47EB2" w:rsidRDefault="00E47EB2">
      <w:pPr>
        <w:rPr>
          <w:b/>
        </w:rPr>
      </w:pPr>
    </w:p>
    <w:p w14:paraId="5252D99B" w14:textId="77777777" w:rsidR="00E47EB2" w:rsidRDefault="00E47EB2">
      <w:pPr>
        <w:rPr>
          <w:b/>
        </w:rPr>
      </w:pPr>
    </w:p>
    <w:p w14:paraId="4F72F6DC" w14:textId="77777777" w:rsidR="00E47EB2" w:rsidRDefault="00E47EB2">
      <w:pPr>
        <w:rPr>
          <w:b/>
        </w:rPr>
      </w:pPr>
    </w:p>
    <w:p w14:paraId="087530D0" w14:textId="77777777" w:rsidR="00E47EB2" w:rsidRDefault="00E47EB2">
      <w:pPr>
        <w:rPr>
          <w:b/>
        </w:rPr>
      </w:pPr>
    </w:p>
    <w:p w14:paraId="12DE5BB4" w14:textId="77777777" w:rsidR="00E47EB2" w:rsidRDefault="00E47EB2">
      <w:pPr>
        <w:rPr>
          <w:b/>
        </w:rPr>
      </w:pPr>
    </w:p>
    <w:p w14:paraId="7770CE72" w14:textId="77777777" w:rsidR="00E47EB2" w:rsidRDefault="00E47EB2">
      <w:pPr>
        <w:rPr>
          <w:b/>
        </w:rPr>
      </w:pPr>
    </w:p>
    <w:p w14:paraId="3DACE53F" w14:textId="77777777" w:rsidR="00E47EB2" w:rsidRDefault="00E47EB2">
      <w:pPr>
        <w:rPr>
          <w:b/>
        </w:rPr>
      </w:pPr>
    </w:p>
    <w:p w14:paraId="2CE38937" w14:textId="77777777" w:rsidR="00E47EB2" w:rsidRDefault="00E47EB2">
      <w:pPr>
        <w:rPr>
          <w:b/>
        </w:rPr>
      </w:pPr>
    </w:p>
    <w:p w14:paraId="3013C8F7" w14:textId="77777777" w:rsidR="00E47EB2" w:rsidRDefault="00E47EB2">
      <w:pPr>
        <w:rPr>
          <w:b/>
        </w:rPr>
      </w:pPr>
    </w:p>
    <w:p w14:paraId="0211783D" w14:textId="77777777" w:rsidR="00E47EB2" w:rsidRDefault="00E47EB2">
      <w:pPr>
        <w:rPr>
          <w:b/>
        </w:rPr>
      </w:pPr>
    </w:p>
    <w:p w14:paraId="733E5ABA" w14:textId="77777777" w:rsidR="00E47EB2" w:rsidRDefault="00E47EB2">
      <w:pPr>
        <w:rPr>
          <w:b/>
        </w:rPr>
      </w:pPr>
    </w:p>
    <w:p w14:paraId="3A2B95F9" w14:textId="77777777" w:rsidR="00E47EB2" w:rsidRDefault="00E47EB2">
      <w:pPr>
        <w:rPr>
          <w:b/>
        </w:rPr>
      </w:pPr>
    </w:p>
    <w:p w14:paraId="35253A5D" w14:textId="77777777" w:rsidR="00E47EB2" w:rsidRDefault="00E47EB2">
      <w:pPr>
        <w:rPr>
          <w:b/>
        </w:rPr>
      </w:pPr>
    </w:p>
    <w:p w14:paraId="703CD182" w14:textId="77777777" w:rsidR="00E47EB2" w:rsidRDefault="00E47EB2">
      <w:pPr>
        <w:rPr>
          <w:b/>
        </w:rPr>
      </w:pPr>
    </w:p>
    <w:p w14:paraId="683E4C41" w14:textId="77777777" w:rsidR="00E47EB2" w:rsidRDefault="00E47EB2">
      <w:pPr>
        <w:rPr>
          <w:b/>
        </w:rPr>
      </w:pPr>
    </w:p>
    <w:p w14:paraId="39004656" w14:textId="77777777" w:rsidR="00E47EB2" w:rsidRDefault="00E47EB2">
      <w:pPr>
        <w:rPr>
          <w:b/>
        </w:rPr>
      </w:pPr>
    </w:p>
    <w:p w14:paraId="5A971A39" w14:textId="77777777" w:rsidR="00E47EB2" w:rsidRDefault="00E47EB2">
      <w:pPr>
        <w:rPr>
          <w:b/>
        </w:rPr>
      </w:pPr>
    </w:p>
    <w:p w14:paraId="71D5D365" w14:textId="77777777" w:rsidR="00E47EB2" w:rsidRDefault="00E47EB2">
      <w:pPr>
        <w:rPr>
          <w:b/>
        </w:rPr>
      </w:pPr>
    </w:p>
    <w:p w14:paraId="331BCFF7" w14:textId="77777777" w:rsidR="00E47EB2" w:rsidRDefault="00E47EB2">
      <w:pPr>
        <w:rPr>
          <w:b/>
        </w:rPr>
      </w:pPr>
    </w:p>
    <w:p w14:paraId="4D05FD63" w14:textId="77777777" w:rsidR="00E47EB2" w:rsidRDefault="00E47EB2">
      <w:pPr>
        <w:rPr>
          <w:b/>
        </w:rPr>
      </w:pPr>
    </w:p>
    <w:p w14:paraId="79D6A3D1" w14:textId="77777777" w:rsidR="00E47EB2" w:rsidRDefault="00E47EB2">
      <w:pPr>
        <w:rPr>
          <w:b/>
        </w:rPr>
      </w:pPr>
    </w:p>
    <w:p w14:paraId="43BBD008" w14:textId="50F8ABC6" w:rsidR="00D94F38" w:rsidRPr="00D94F38" w:rsidRDefault="00826D77">
      <w:pPr>
        <w:rPr>
          <w:b/>
          <w:sz w:val="16"/>
          <w:szCs w:val="16"/>
        </w:rPr>
      </w:pPr>
      <w:r w:rsidRPr="00C8300A">
        <w:rPr>
          <w:sz w:val="16"/>
          <w:szCs w:val="16"/>
        </w:rPr>
        <w:t xml:space="preserve">Table </w:t>
      </w:r>
      <w:r w:rsidR="007A7F69">
        <w:rPr>
          <w:sz w:val="16"/>
          <w:szCs w:val="16"/>
        </w:rPr>
        <w:t>2</w:t>
      </w:r>
      <w:r w:rsidRPr="00C8300A">
        <w:rPr>
          <w:sz w:val="16"/>
          <w:szCs w:val="16"/>
        </w:rPr>
        <w:t xml:space="preserve">: </w:t>
      </w:r>
      <w:r w:rsidR="007A7F69">
        <w:rPr>
          <w:sz w:val="16"/>
          <w:szCs w:val="16"/>
        </w:rPr>
        <w:t>Second m</w:t>
      </w:r>
      <w:r w:rsidRPr="00C8300A">
        <w:rPr>
          <w:sz w:val="16"/>
          <w:szCs w:val="16"/>
        </w:rPr>
        <w:t xml:space="preserve">ultinomial regression analysis describing the predictors of clusters 1 (compulsive), 2 (compulsive-impulsive) and </w:t>
      </w:r>
      <w:proofErr w:type="gramStart"/>
      <w:r w:rsidRPr="00C8300A">
        <w:rPr>
          <w:sz w:val="16"/>
          <w:szCs w:val="16"/>
        </w:rPr>
        <w:t>4  (</w:t>
      </w:r>
      <w:proofErr w:type="gramEnd"/>
      <w:r w:rsidRPr="00C8300A">
        <w:rPr>
          <w:sz w:val="16"/>
          <w:szCs w:val="16"/>
        </w:rPr>
        <w:t>impulsive).</w:t>
      </w:r>
      <w:r>
        <w:rPr>
          <w:sz w:val="16"/>
          <w:szCs w:val="16"/>
        </w:rPr>
        <w:t xml:space="preserve">but including </w:t>
      </w:r>
      <w:proofErr w:type="spellStart"/>
      <w:r>
        <w:rPr>
          <w:sz w:val="16"/>
          <w:szCs w:val="16"/>
        </w:rPr>
        <w:t>subscores</w:t>
      </w:r>
      <w:proofErr w:type="spellEnd"/>
      <w:r>
        <w:rPr>
          <w:sz w:val="16"/>
          <w:szCs w:val="16"/>
        </w:rPr>
        <w:t xml:space="preserve"> of DOCS</w:t>
      </w:r>
    </w:p>
    <w:tbl>
      <w:tblPr>
        <w:tblStyle w:val="TableGrid"/>
        <w:tblW w:w="5000" w:type="pct"/>
        <w:tblLayout w:type="fixed"/>
        <w:tblLook w:val="04A0" w:firstRow="1" w:lastRow="0" w:firstColumn="1" w:lastColumn="0" w:noHBand="0" w:noVBand="1"/>
      </w:tblPr>
      <w:tblGrid>
        <w:gridCol w:w="780"/>
        <w:gridCol w:w="2638"/>
        <w:gridCol w:w="552"/>
        <w:gridCol w:w="552"/>
        <w:gridCol w:w="691"/>
        <w:gridCol w:w="275"/>
        <w:gridCol w:w="691"/>
        <w:gridCol w:w="690"/>
        <w:gridCol w:w="690"/>
        <w:gridCol w:w="731"/>
      </w:tblGrid>
      <w:tr w:rsidR="004C0C7B" w14:paraId="65ABA467" w14:textId="77777777" w:rsidTr="00AA6213">
        <w:tc>
          <w:tcPr>
            <w:tcW w:w="470" w:type="pct"/>
          </w:tcPr>
          <w:p w14:paraId="527DDBEC" w14:textId="77777777" w:rsidR="00752565" w:rsidRPr="00E24DA8" w:rsidRDefault="00752565" w:rsidP="00BA4568">
            <w:pPr>
              <w:jc w:val="center"/>
              <w:rPr>
                <w:sz w:val="16"/>
                <w:szCs w:val="16"/>
              </w:rPr>
            </w:pPr>
            <w:r>
              <w:rPr>
                <w:sz w:val="16"/>
                <w:szCs w:val="16"/>
              </w:rPr>
              <w:t>Cluster number</w:t>
            </w:r>
          </w:p>
        </w:tc>
        <w:tc>
          <w:tcPr>
            <w:tcW w:w="1591" w:type="pct"/>
          </w:tcPr>
          <w:p w14:paraId="416ADB2E" w14:textId="77777777" w:rsidR="00752565" w:rsidRPr="00E24DA8" w:rsidRDefault="00752565" w:rsidP="00BA4568">
            <w:pPr>
              <w:jc w:val="center"/>
              <w:rPr>
                <w:sz w:val="16"/>
                <w:szCs w:val="16"/>
              </w:rPr>
            </w:pPr>
          </w:p>
        </w:tc>
        <w:tc>
          <w:tcPr>
            <w:tcW w:w="333" w:type="pct"/>
          </w:tcPr>
          <w:p w14:paraId="3B6751E5" w14:textId="77777777" w:rsidR="00752565" w:rsidRPr="00E24DA8" w:rsidRDefault="00752565" w:rsidP="00BA4568">
            <w:pPr>
              <w:jc w:val="center"/>
              <w:rPr>
                <w:sz w:val="16"/>
                <w:szCs w:val="16"/>
              </w:rPr>
            </w:pPr>
          </w:p>
        </w:tc>
        <w:tc>
          <w:tcPr>
            <w:tcW w:w="333" w:type="pct"/>
          </w:tcPr>
          <w:p w14:paraId="05BDA466" w14:textId="77777777" w:rsidR="00752565" w:rsidRPr="00E24DA8" w:rsidRDefault="00752565" w:rsidP="00BA4568">
            <w:pPr>
              <w:jc w:val="center"/>
              <w:rPr>
                <w:sz w:val="16"/>
                <w:szCs w:val="16"/>
              </w:rPr>
            </w:pPr>
          </w:p>
        </w:tc>
        <w:tc>
          <w:tcPr>
            <w:tcW w:w="417" w:type="pct"/>
          </w:tcPr>
          <w:p w14:paraId="5758873D" w14:textId="77777777" w:rsidR="00752565" w:rsidRPr="00E24DA8" w:rsidRDefault="00752565" w:rsidP="00BA4568">
            <w:pPr>
              <w:jc w:val="center"/>
              <w:rPr>
                <w:sz w:val="16"/>
                <w:szCs w:val="16"/>
              </w:rPr>
            </w:pPr>
          </w:p>
        </w:tc>
        <w:tc>
          <w:tcPr>
            <w:tcW w:w="166" w:type="pct"/>
          </w:tcPr>
          <w:p w14:paraId="7A49131C" w14:textId="77777777" w:rsidR="00752565" w:rsidRPr="00E24DA8" w:rsidRDefault="00752565" w:rsidP="00BA4568">
            <w:pPr>
              <w:jc w:val="center"/>
              <w:rPr>
                <w:sz w:val="16"/>
                <w:szCs w:val="16"/>
              </w:rPr>
            </w:pPr>
          </w:p>
        </w:tc>
        <w:tc>
          <w:tcPr>
            <w:tcW w:w="417" w:type="pct"/>
          </w:tcPr>
          <w:p w14:paraId="606F2536" w14:textId="77777777" w:rsidR="00752565" w:rsidRPr="00E24DA8" w:rsidRDefault="00752565" w:rsidP="00BA4568">
            <w:pPr>
              <w:jc w:val="center"/>
              <w:rPr>
                <w:sz w:val="16"/>
                <w:szCs w:val="16"/>
              </w:rPr>
            </w:pPr>
          </w:p>
        </w:tc>
        <w:tc>
          <w:tcPr>
            <w:tcW w:w="416" w:type="pct"/>
          </w:tcPr>
          <w:p w14:paraId="22F37531" w14:textId="77777777" w:rsidR="00752565" w:rsidRDefault="00752565" w:rsidP="00BA4568">
            <w:pPr>
              <w:jc w:val="center"/>
              <w:rPr>
                <w:sz w:val="16"/>
                <w:szCs w:val="16"/>
              </w:rPr>
            </w:pPr>
          </w:p>
        </w:tc>
        <w:tc>
          <w:tcPr>
            <w:tcW w:w="857" w:type="pct"/>
            <w:gridSpan w:val="2"/>
          </w:tcPr>
          <w:p w14:paraId="70E393D7" w14:textId="77777777" w:rsidR="00752565" w:rsidRDefault="00752565" w:rsidP="00BA4568">
            <w:pPr>
              <w:jc w:val="center"/>
              <w:rPr>
                <w:sz w:val="16"/>
                <w:szCs w:val="16"/>
              </w:rPr>
            </w:pPr>
            <w:r>
              <w:rPr>
                <w:sz w:val="16"/>
                <w:szCs w:val="16"/>
              </w:rPr>
              <w:t>95% Confidence interval for Exp (B)</w:t>
            </w:r>
          </w:p>
        </w:tc>
      </w:tr>
      <w:tr w:rsidR="004C0C7B" w:rsidRPr="003D42B7" w14:paraId="0D88FC42" w14:textId="77777777" w:rsidTr="00AA6213">
        <w:tc>
          <w:tcPr>
            <w:tcW w:w="470" w:type="pct"/>
          </w:tcPr>
          <w:p w14:paraId="04CEE2A8" w14:textId="77777777" w:rsidR="00752565" w:rsidRPr="00E24DA8" w:rsidRDefault="00752565" w:rsidP="00BA4568">
            <w:pPr>
              <w:jc w:val="center"/>
              <w:rPr>
                <w:sz w:val="16"/>
                <w:szCs w:val="16"/>
              </w:rPr>
            </w:pPr>
          </w:p>
        </w:tc>
        <w:tc>
          <w:tcPr>
            <w:tcW w:w="1591" w:type="pct"/>
          </w:tcPr>
          <w:p w14:paraId="0FD9F557" w14:textId="77777777" w:rsidR="00752565" w:rsidRPr="00E24DA8" w:rsidRDefault="00752565" w:rsidP="00BA4568">
            <w:pPr>
              <w:jc w:val="center"/>
              <w:rPr>
                <w:sz w:val="16"/>
                <w:szCs w:val="16"/>
              </w:rPr>
            </w:pPr>
          </w:p>
        </w:tc>
        <w:tc>
          <w:tcPr>
            <w:tcW w:w="333" w:type="pct"/>
          </w:tcPr>
          <w:p w14:paraId="37A5C7D3" w14:textId="77777777" w:rsidR="00752565" w:rsidRPr="00E24DA8" w:rsidRDefault="00752565" w:rsidP="00BA4568">
            <w:pPr>
              <w:jc w:val="center"/>
              <w:rPr>
                <w:sz w:val="16"/>
                <w:szCs w:val="16"/>
              </w:rPr>
            </w:pPr>
            <w:r w:rsidRPr="00E24DA8">
              <w:rPr>
                <w:sz w:val="16"/>
                <w:szCs w:val="16"/>
              </w:rPr>
              <w:t>B</w:t>
            </w:r>
          </w:p>
        </w:tc>
        <w:tc>
          <w:tcPr>
            <w:tcW w:w="333" w:type="pct"/>
          </w:tcPr>
          <w:p w14:paraId="6DEFAC7C" w14:textId="77777777" w:rsidR="00752565" w:rsidRPr="00E24DA8" w:rsidRDefault="00752565" w:rsidP="00BA4568">
            <w:pPr>
              <w:jc w:val="center"/>
              <w:rPr>
                <w:sz w:val="16"/>
                <w:szCs w:val="16"/>
              </w:rPr>
            </w:pPr>
            <w:r w:rsidRPr="00E24DA8">
              <w:rPr>
                <w:sz w:val="16"/>
                <w:szCs w:val="16"/>
              </w:rPr>
              <w:t>Std. Error</w:t>
            </w:r>
          </w:p>
        </w:tc>
        <w:tc>
          <w:tcPr>
            <w:tcW w:w="417" w:type="pct"/>
          </w:tcPr>
          <w:p w14:paraId="1EB91227" w14:textId="77777777" w:rsidR="00752565" w:rsidRPr="00E24DA8" w:rsidRDefault="00752565" w:rsidP="00BA4568">
            <w:pPr>
              <w:jc w:val="center"/>
              <w:rPr>
                <w:sz w:val="16"/>
                <w:szCs w:val="16"/>
              </w:rPr>
            </w:pPr>
            <w:r w:rsidRPr="00E24DA8">
              <w:rPr>
                <w:sz w:val="16"/>
                <w:szCs w:val="16"/>
              </w:rPr>
              <w:t xml:space="preserve">Wald </w:t>
            </w:r>
          </w:p>
        </w:tc>
        <w:tc>
          <w:tcPr>
            <w:tcW w:w="166" w:type="pct"/>
          </w:tcPr>
          <w:p w14:paraId="3CFA1472" w14:textId="77777777" w:rsidR="00752565" w:rsidRPr="00E24DA8" w:rsidRDefault="00752565" w:rsidP="00BA4568">
            <w:pPr>
              <w:jc w:val="center"/>
              <w:rPr>
                <w:sz w:val="16"/>
                <w:szCs w:val="16"/>
              </w:rPr>
            </w:pPr>
            <w:r w:rsidRPr="00E24DA8">
              <w:rPr>
                <w:sz w:val="16"/>
                <w:szCs w:val="16"/>
              </w:rPr>
              <w:t>df</w:t>
            </w:r>
          </w:p>
        </w:tc>
        <w:tc>
          <w:tcPr>
            <w:tcW w:w="417" w:type="pct"/>
          </w:tcPr>
          <w:p w14:paraId="60EF2EAE" w14:textId="77777777" w:rsidR="00752565" w:rsidRPr="00E24DA8" w:rsidRDefault="00752565" w:rsidP="00BA4568">
            <w:pPr>
              <w:jc w:val="center"/>
              <w:rPr>
                <w:sz w:val="16"/>
                <w:szCs w:val="16"/>
              </w:rPr>
            </w:pPr>
            <w:r w:rsidRPr="00E24DA8">
              <w:rPr>
                <w:sz w:val="16"/>
                <w:szCs w:val="16"/>
              </w:rPr>
              <w:t>Sig.</w:t>
            </w:r>
          </w:p>
        </w:tc>
        <w:tc>
          <w:tcPr>
            <w:tcW w:w="416" w:type="pct"/>
          </w:tcPr>
          <w:p w14:paraId="52DEBE2C" w14:textId="77777777" w:rsidR="00752565" w:rsidRPr="003D42B7" w:rsidRDefault="00752565" w:rsidP="00BA4568">
            <w:pPr>
              <w:jc w:val="center"/>
              <w:rPr>
                <w:sz w:val="16"/>
                <w:szCs w:val="16"/>
              </w:rPr>
            </w:pPr>
            <w:r>
              <w:rPr>
                <w:sz w:val="16"/>
                <w:szCs w:val="16"/>
              </w:rPr>
              <w:t>Exp (B)</w:t>
            </w:r>
          </w:p>
        </w:tc>
        <w:tc>
          <w:tcPr>
            <w:tcW w:w="416" w:type="pct"/>
          </w:tcPr>
          <w:p w14:paraId="46328C94" w14:textId="77777777" w:rsidR="00752565" w:rsidRPr="003D42B7" w:rsidRDefault="00752565" w:rsidP="00BA4568">
            <w:pPr>
              <w:jc w:val="center"/>
              <w:rPr>
                <w:sz w:val="16"/>
                <w:szCs w:val="16"/>
              </w:rPr>
            </w:pPr>
            <w:r>
              <w:rPr>
                <w:sz w:val="16"/>
                <w:szCs w:val="16"/>
              </w:rPr>
              <w:t>Lower bound</w:t>
            </w:r>
          </w:p>
        </w:tc>
        <w:tc>
          <w:tcPr>
            <w:tcW w:w="441" w:type="pct"/>
          </w:tcPr>
          <w:p w14:paraId="1C47E781" w14:textId="77777777" w:rsidR="00752565" w:rsidRPr="003D42B7" w:rsidRDefault="00752565" w:rsidP="00BA4568">
            <w:pPr>
              <w:jc w:val="center"/>
              <w:rPr>
                <w:sz w:val="16"/>
                <w:szCs w:val="16"/>
              </w:rPr>
            </w:pPr>
            <w:r>
              <w:rPr>
                <w:sz w:val="16"/>
                <w:szCs w:val="16"/>
              </w:rPr>
              <w:t>Upper bound</w:t>
            </w:r>
          </w:p>
        </w:tc>
      </w:tr>
      <w:tr w:rsidR="004C0C7B" w:rsidRPr="003D42B7" w14:paraId="169F708E" w14:textId="77777777" w:rsidTr="00AA6213">
        <w:tc>
          <w:tcPr>
            <w:tcW w:w="470" w:type="pct"/>
          </w:tcPr>
          <w:p w14:paraId="5B4232E3" w14:textId="77777777" w:rsidR="00752565" w:rsidRPr="002561C0" w:rsidRDefault="00752565" w:rsidP="00BA4568">
            <w:pPr>
              <w:rPr>
                <w:sz w:val="16"/>
                <w:szCs w:val="16"/>
              </w:rPr>
            </w:pPr>
            <w:r>
              <w:rPr>
                <w:sz w:val="16"/>
                <w:szCs w:val="16"/>
              </w:rPr>
              <w:t>1</w:t>
            </w:r>
          </w:p>
        </w:tc>
        <w:tc>
          <w:tcPr>
            <w:tcW w:w="1591" w:type="pct"/>
          </w:tcPr>
          <w:p w14:paraId="15A7102D" w14:textId="77777777" w:rsidR="00752565" w:rsidRPr="002561C0" w:rsidRDefault="00752565" w:rsidP="00BA4568">
            <w:pPr>
              <w:rPr>
                <w:sz w:val="16"/>
                <w:szCs w:val="16"/>
              </w:rPr>
            </w:pPr>
          </w:p>
        </w:tc>
        <w:tc>
          <w:tcPr>
            <w:tcW w:w="333" w:type="pct"/>
          </w:tcPr>
          <w:p w14:paraId="45243C6E" w14:textId="77777777" w:rsidR="00752565" w:rsidRPr="00E24DA8" w:rsidRDefault="00752565" w:rsidP="00BA4568">
            <w:pPr>
              <w:rPr>
                <w:sz w:val="16"/>
                <w:szCs w:val="16"/>
              </w:rPr>
            </w:pPr>
          </w:p>
        </w:tc>
        <w:tc>
          <w:tcPr>
            <w:tcW w:w="333" w:type="pct"/>
          </w:tcPr>
          <w:p w14:paraId="1A2F16A3" w14:textId="77777777" w:rsidR="00752565" w:rsidRPr="00E24DA8" w:rsidRDefault="00752565" w:rsidP="00BA4568">
            <w:pPr>
              <w:rPr>
                <w:sz w:val="16"/>
                <w:szCs w:val="16"/>
              </w:rPr>
            </w:pPr>
          </w:p>
        </w:tc>
        <w:tc>
          <w:tcPr>
            <w:tcW w:w="417" w:type="pct"/>
          </w:tcPr>
          <w:p w14:paraId="1B843A6B" w14:textId="77777777" w:rsidR="00752565" w:rsidRPr="00E24DA8" w:rsidRDefault="00752565" w:rsidP="00BA4568">
            <w:pPr>
              <w:rPr>
                <w:sz w:val="16"/>
                <w:szCs w:val="16"/>
              </w:rPr>
            </w:pPr>
          </w:p>
        </w:tc>
        <w:tc>
          <w:tcPr>
            <w:tcW w:w="166" w:type="pct"/>
          </w:tcPr>
          <w:p w14:paraId="3AC1CE1F" w14:textId="77777777" w:rsidR="00752565" w:rsidRPr="00E24DA8" w:rsidRDefault="00752565" w:rsidP="00BA4568">
            <w:pPr>
              <w:rPr>
                <w:sz w:val="16"/>
                <w:szCs w:val="16"/>
              </w:rPr>
            </w:pPr>
          </w:p>
        </w:tc>
        <w:tc>
          <w:tcPr>
            <w:tcW w:w="417" w:type="pct"/>
          </w:tcPr>
          <w:p w14:paraId="380D5E65" w14:textId="77777777" w:rsidR="00752565" w:rsidRPr="00E24DA8" w:rsidRDefault="00752565" w:rsidP="00BA4568">
            <w:pPr>
              <w:rPr>
                <w:sz w:val="16"/>
                <w:szCs w:val="16"/>
              </w:rPr>
            </w:pPr>
          </w:p>
        </w:tc>
        <w:tc>
          <w:tcPr>
            <w:tcW w:w="416" w:type="pct"/>
          </w:tcPr>
          <w:p w14:paraId="73EB0814" w14:textId="77777777" w:rsidR="00752565" w:rsidRPr="003D42B7" w:rsidRDefault="00752565" w:rsidP="00BA4568">
            <w:pPr>
              <w:rPr>
                <w:sz w:val="16"/>
                <w:szCs w:val="16"/>
              </w:rPr>
            </w:pPr>
          </w:p>
        </w:tc>
        <w:tc>
          <w:tcPr>
            <w:tcW w:w="416" w:type="pct"/>
          </w:tcPr>
          <w:p w14:paraId="1AA1DABC" w14:textId="77777777" w:rsidR="00752565" w:rsidRPr="003D42B7" w:rsidRDefault="00752565" w:rsidP="00BA4568">
            <w:pPr>
              <w:rPr>
                <w:sz w:val="16"/>
                <w:szCs w:val="16"/>
              </w:rPr>
            </w:pPr>
          </w:p>
        </w:tc>
        <w:tc>
          <w:tcPr>
            <w:tcW w:w="441" w:type="pct"/>
          </w:tcPr>
          <w:p w14:paraId="4E510E53" w14:textId="77777777" w:rsidR="00752565" w:rsidRPr="003D42B7" w:rsidRDefault="00752565" w:rsidP="00BA4568">
            <w:pPr>
              <w:rPr>
                <w:sz w:val="16"/>
                <w:szCs w:val="16"/>
              </w:rPr>
            </w:pPr>
          </w:p>
        </w:tc>
      </w:tr>
      <w:tr w:rsidR="00357C3D" w:rsidRPr="00E216A7" w14:paraId="748C3C0C" w14:textId="77777777" w:rsidTr="00AA6213">
        <w:tc>
          <w:tcPr>
            <w:tcW w:w="470" w:type="pct"/>
          </w:tcPr>
          <w:p w14:paraId="7DADA85C" w14:textId="77777777" w:rsidR="00357C3D" w:rsidRPr="002561C0" w:rsidRDefault="00357C3D" w:rsidP="00BA4568">
            <w:pPr>
              <w:rPr>
                <w:sz w:val="16"/>
                <w:szCs w:val="16"/>
              </w:rPr>
            </w:pPr>
          </w:p>
        </w:tc>
        <w:tc>
          <w:tcPr>
            <w:tcW w:w="1591" w:type="pct"/>
          </w:tcPr>
          <w:p w14:paraId="0A20DB25" w14:textId="77777777" w:rsidR="00357C3D" w:rsidRPr="00C51143" w:rsidRDefault="00357C3D" w:rsidP="00BA4568">
            <w:pPr>
              <w:rPr>
                <w:sz w:val="16"/>
                <w:szCs w:val="16"/>
              </w:rPr>
            </w:pPr>
            <w:r w:rsidRPr="00C51143">
              <w:rPr>
                <w:sz w:val="16"/>
                <w:szCs w:val="16"/>
              </w:rPr>
              <w:t>(Intercept)</w:t>
            </w:r>
          </w:p>
        </w:tc>
        <w:tc>
          <w:tcPr>
            <w:tcW w:w="333" w:type="pct"/>
          </w:tcPr>
          <w:p w14:paraId="2983C886" w14:textId="1F5F2EC7" w:rsidR="00357C3D" w:rsidRPr="00357C3D" w:rsidRDefault="00357C3D" w:rsidP="00BA4568">
            <w:pPr>
              <w:rPr>
                <w:sz w:val="16"/>
                <w:szCs w:val="16"/>
              </w:rPr>
            </w:pPr>
            <w:r w:rsidRPr="00357C3D">
              <w:rPr>
                <w:sz w:val="16"/>
                <w:szCs w:val="16"/>
              </w:rPr>
              <w:t>-.705</w:t>
            </w:r>
          </w:p>
        </w:tc>
        <w:tc>
          <w:tcPr>
            <w:tcW w:w="333" w:type="pct"/>
          </w:tcPr>
          <w:p w14:paraId="3FB08B5B" w14:textId="03EEB084" w:rsidR="00357C3D" w:rsidRPr="00357C3D" w:rsidRDefault="00357C3D" w:rsidP="00BA4568">
            <w:pPr>
              <w:rPr>
                <w:sz w:val="16"/>
                <w:szCs w:val="16"/>
              </w:rPr>
            </w:pPr>
            <w:r w:rsidRPr="00357C3D">
              <w:rPr>
                <w:sz w:val="16"/>
                <w:szCs w:val="16"/>
              </w:rPr>
              <w:t>.248</w:t>
            </w:r>
          </w:p>
        </w:tc>
        <w:tc>
          <w:tcPr>
            <w:tcW w:w="417" w:type="pct"/>
          </w:tcPr>
          <w:p w14:paraId="72DEF141" w14:textId="662DF083" w:rsidR="00357C3D" w:rsidRPr="00357C3D" w:rsidRDefault="00357C3D" w:rsidP="00BA4568">
            <w:pPr>
              <w:rPr>
                <w:sz w:val="16"/>
                <w:szCs w:val="16"/>
              </w:rPr>
            </w:pPr>
            <w:r w:rsidRPr="00357C3D">
              <w:rPr>
                <w:sz w:val="16"/>
                <w:szCs w:val="16"/>
              </w:rPr>
              <w:t>8.106</w:t>
            </w:r>
          </w:p>
        </w:tc>
        <w:tc>
          <w:tcPr>
            <w:tcW w:w="166" w:type="pct"/>
          </w:tcPr>
          <w:p w14:paraId="6DDA4A97" w14:textId="7DA3DEAA" w:rsidR="00357C3D" w:rsidRPr="00357C3D" w:rsidRDefault="00357C3D" w:rsidP="00BA4568">
            <w:pPr>
              <w:rPr>
                <w:sz w:val="16"/>
                <w:szCs w:val="16"/>
              </w:rPr>
            </w:pPr>
            <w:r w:rsidRPr="00357C3D">
              <w:rPr>
                <w:sz w:val="16"/>
                <w:szCs w:val="16"/>
              </w:rPr>
              <w:t>1</w:t>
            </w:r>
          </w:p>
        </w:tc>
        <w:tc>
          <w:tcPr>
            <w:tcW w:w="417" w:type="pct"/>
          </w:tcPr>
          <w:p w14:paraId="6A6C65FC" w14:textId="6D2A5AB8" w:rsidR="00357C3D" w:rsidRPr="00357C3D" w:rsidRDefault="00357C3D" w:rsidP="00BA4568">
            <w:pPr>
              <w:rPr>
                <w:sz w:val="16"/>
                <w:szCs w:val="16"/>
              </w:rPr>
            </w:pPr>
            <w:r w:rsidRPr="00357C3D">
              <w:rPr>
                <w:sz w:val="16"/>
                <w:szCs w:val="16"/>
              </w:rPr>
              <w:t>.004</w:t>
            </w:r>
          </w:p>
        </w:tc>
        <w:tc>
          <w:tcPr>
            <w:tcW w:w="416" w:type="pct"/>
          </w:tcPr>
          <w:p w14:paraId="5B915A60" w14:textId="77777777" w:rsidR="00357C3D" w:rsidRPr="00357C3D" w:rsidRDefault="00357C3D" w:rsidP="00BA4568">
            <w:pPr>
              <w:rPr>
                <w:sz w:val="16"/>
                <w:szCs w:val="16"/>
              </w:rPr>
            </w:pPr>
          </w:p>
        </w:tc>
        <w:tc>
          <w:tcPr>
            <w:tcW w:w="416" w:type="pct"/>
          </w:tcPr>
          <w:p w14:paraId="7244E8F1" w14:textId="77777777" w:rsidR="00357C3D" w:rsidRPr="00357C3D" w:rsidRDefault="00357C3D" w:rsidP="00BA4568">
            <w:pPr>
              <w:rPr>
                <w:sz w:val="16"/>
                <w:szCs w:val="16"/>
              </w:rPr>
            </w:pPr>
          </w:p>
        </w:tc>
        <w:tc>
          <w:tcPr>
            <w:tcW w:w="441" w:type="pct"/>
          </w:tcPr>
          <w:p w14:paraId="58A95E1C" w14:textId="77777777" w:rsidR="00357C3D" w:rsidRPr="00357C3D" w:rsidRDefault="00357C3D" w:rsidP="00BA4568">
            <w:pPr>
              <w:rPr>
                <w:sz w:val="16"/>
                <w:szCs w:val="16"/>
              </w:rPr>
            </w:pPr>
          </w:p>
        </w:tc>
      </w:tr>
      <w:tr w:rsidR="00357C3D" w:rsidRPr="00612F24" w14:paraId="14C9EB30" w14:textId="77777777" w:rsidTr="00AA6213">
        <w:tc>
          <w:tcPr>
            <w:tcW w:w="470" w:type="pct"/>
          </w:tcPr>
          <w:p w14:paraId="42E89D6F" w14:textId="77777777" w:rsidR="00357C3D" w:rsidRPr="00320D4D" w:rsidRDefault="00357C3D" w:rsidP="00BA4568">
            <w:pPr>
              <w:rPr>
                <w:sz w:val="16"/>
                <w:szCs w:val="16"/>
              </w:rPr>
            </w:pPr>
          </w:p>
        </w:tc>
        <w:tc>
          <w:tcPr>
            <w:tcW w:w="1591" w:type="pct"/>
          </w:tcPr>
          <w:p w14:paraId="70EC7593" w14:textId="75169B0D" w:rsidR="00357C3D" w:rsidRPr="00BA4568" w:rsidRDefault="00357C3D" w:rsidP="00BA4568">
            <w:pPr>
              <w:rPr>
                <w:sz w:val="16"/>
                <w:szCs w:val="16"/>
              </w:rPr>
            </w:pPr>
            <w:r w:rsidRPr="00BA4568">
              <w:rPr>
                <w:sz w:val="16"/>
                <w:szCs w:val="16"/>
              </w:rPr>
              <w:t>DOCS –fear of harm</w:t>
            </w:r>
          </w:p>
        </w:tc>
        <w:tc>
          <w:tcPr>
            <w:tcW w:w="333" w:type="pct"/>
          </w:tcPr>
          <w:p w14:paraId="3A6788D5" w14:textId="1EBE15A1" w:rsidR="00357C3D" w:rsidRPr="00357C3D" w:rsidRDefault="00357C3D" w:rsidP="00BA4568">
            <w:pPr>
              <w:rPr>
                <w:sz w:val="16"/>
                <w:szCs w:val="16"/>
              </w:rPr>
            </w:pPr>
            <w:r w:rsidRPr="00357C3D">
              <w:rPr>
                <w:sz w:val="16"/>
                <w:szCs w:val="16"/>
              </w:rPr>
              <w:t>.033</w:t>
            </w:r>
          </w:p>
        </w:tc>
        <w:tc>
          <w:tcPr>
            <w:tcW w:w="333" w:type="pct"/>
          </w:tcPr>
          <w:p w14:paraId="30F913BE" w14:textId="1552FA7F" w:rsidR="00357C3D" w:rsidRPr="00357C3D" w:rsidRDefault="00357C3D" w:rsidP="00BA4568">
            <w:pPr>
              <w:rPr>
                <w:sz w:val="16"/>
                <w:szCs w:val="16"/>
              </w:rPr>
            </w:pPr>
            <w:r w:rsidRPr="00357C3D">
              <w:rPr>
                <w:sz w:val="16"/>
                <w:szCs w:val="16"/>
              </w:rPr>
              <w:t>.040</w:t>
            </w:r>
          </w:p>
        </w:tc>
        <w:tc>
          <w:tcPr>
            <w:tcW w:w="417" w:type="pct"/>
          </w:tcPr>
          <w:p w14:paraId="5E773AFC" w14:textId="33F73CC2" w:rsidR="00357C3D" w:rsidRPr="00357C3D" w:rsidRDefault="00357C3D" w:rsidP="00BA4568">
            <w:pPr>
              <w:rPr>
                <w:sz w:val="16"/>
                <w:szCs w:val="16"/>
              </w:rPr>
            </w:pPr>
            <w:r w:rsidRPr="00357C3D">
              <w:rPr>
                <w:sz w:val="16"/>
                <w:szCs w:val="16"/>
              </w:rPr>
              <w:t>.661</w:t>
            </w:r>
          </w:p>
        </w:tc>
        <w:tc>
          <w:tcPr>
            <w:tcW w:w="166" w:type="pct"/>
          </w:tcPr>
          <w:p w14:paraId="1F1EC305" w14:textId="48646884" w:rsidR="00357C3D" w:rsidRPr="00357C3D" w:rsidRDefault="00357C3D" w:rsidP="00BA4568">
            <w:pPr>
              <w:rPr>
                <w:sz w:val="16"/>
                <w:szCs w:val="16"/>
              </w:rPr>
            </w:pPr>
            <w:r w:rsidRPr="00357C3D">
              <w:rPr>
                <w:sz w:val="16"/>
                <w:szCs w:val="16"/>
              </w:rPr>
              <w:t>1</w:t>
            </w:r>
          </w:p>
        </w:tc>
        <w:tc>
          <w:tcPr>
            <w:tcW w:w="417" w:type="pct"/>
          </w:tcPr>
          <w:p w14:paraId="7A2C58C0" w14:textId="5C2AB232" w:rsidR="00357C3D" w:rsidRPr="00357C3D" w:rsidRDefault="00357C3D" w:rsidP="00BA4568">
            <w:pPr>
              <w:rPr>
                <w:sz w:val="16"/>
                <w:szCs w:val="16"/>
              </w:rPr>
            </w:pPr>
            <w:r w:rsidRPr="00357C3D">
              <w:rPr>
                <w:sz w:val="16"/>
                <w:szCs w:val="16"/>
              </w:rPr>
              <w:t>.416</w:t>
            </w:r>
          </w:p>
        </w:tc>
        <w:tc>
          <w:tcPr>
            <w:tcW w:w="416" w:type="pct"/>
          </w:tcPr>
          <w:p w14:paraId="1255B7F6" w14:textId="27FAABD4" w:rsidR="00357C3D" w:rsidRPr="00357C3D" w:rsidRDefault="00357C3D" w:rsidP="00BA4568">
            <w:pPr>
              <w:rPr>
                <w:sz w:val="16"/>
                <w:szCs w:val="16"/>
              </w:rPr>
            </w:pPr>
            <w:r w:rsidRPr="00357C3D">
              <w:rPr>
                <w:sz w:val="16"/>
                <w:szCs w:val="16"/>
              </w:rPr>
              <w:t>1.033</w:t>
            </w:r>
          </w:p>
        </w:tc>
        <w:tc>
          <w:tcPr>
            <w:tcW w:w="416" w:type="pct"/>
          </w:tcPr>
          <w:p w14:paraId="7D7F15BB" w14:textId="21F4D719" w:rsidR="00357C3D" w:rsidRPr="00357C3D" w:rsidRDefault="00357C3D" w:rsidP="00BA4568">
            <w:pPr>
              <w:rPr>
                <w:sz w:val="16"/>
                <w:szCs w:val="16"/>
              </w:rPr>
            </w:pPr>
            <w:r w:rsidRPr="00357C3D">
              <w:rPr>
                <w:sz w:val="16"/>
                <w:szCs w:val="16"/>
              </w:rPr>
              <w:t>.955</w:t>
            </w:r>
          </w:p>
        </w:tc>
        <w:tc>
          <w:tcPr>
            <w:tcW w:w="441" w:type="pct"/>
          </w:tcPr>
          <w:p w14:paraId="0F719E13" w14:textId="3610B7D9" w:rsidR="00357C3D" w:rsidRPr="00357C3D" w:rsidRDefault="00357C3D" w:rsidP="00BA4568">
            <w:pPr>
              <w:rPr>
                <w:sz w:val="16"/>
                <w:szCs w:val="16"/>
              </w:rPr>
            </w:pPr>
            <w:r w:rsidRPr="00357C3D">
              <w:rPr>
                <w:sz w:val="16"/>
                <w:szCs w:val="16"/>
              </w:rPr>
              <w:t>1.118</w:t>
            </w:r>
          </w:p>
        </w:tc>
      </w:tr>
      <w:tr w:rsidR="00357C3D" w:rsidRPr="00E216A7" w14:paraId="37F06F9E" w14:textId="77777777" w:rsidTr="00AA6213">
        <w:tc>
          <w:tcPr>
            <w:tcW w:w="470" w:type="pct"/>
          </w:tcPr>
          <w:p w14:paraId="21505154" w14:textId="77777777" w:rsidR="00357C3D" w:rsidRPr="009302DB" w:rsidRDefault="00357C3D" w:rsidP="00BA4568">
            <w:pPr>
              <w:rPr>
                <w:sz w:val="16"/>
                <w:szCs w:val="16"/>
              </w:rPr>
            </w:pPr>
          </w:p>
        </w:tc>
        <w:tc>
          <w:tcPr>
            <w:tcW w:w="1591" w:type="pct"/>
          </w:tcPr>
          <w:p w14:paraId="214CC288" w14:textId="4AC84B6C" w:rsidR="00357C3D" w:rsidRPr="00BA4568" w:rsidRDefault="00357C3D" w:rsidP="00BA4568">
            <w:pPr>
              <w:rPr>
                <w:sz w:val="16"/>
                <w:szCs w:val="16"/>
              </w:rPr>
            </w:pPr>
            <w:r w:rsidRPr="00BA4568">
              <w:rPr>
                <w:sz w:val="16"/>
                <w:szCs w:val="16"/>
              </w:rPr>
              <w:t xml:space="preserve">DOCS </w:t>
            </w:r>
            <w:r>
              <w:rPr>
                <w:sz w:val="16"/>
                <w:szCs w:val="16"/>
              </w:rPr>
              <w:t xml:space="preserve">- </w:t>
            </w:r>
            <w:r w:rsidRPr="00BA4568">
              <w:rPr>
                <w:sz w:val="16"/>
                <w:szCs w:val="16"/>
              </w:rPr>
              <w:t>unacceptable thoughts</w:t>
            </w:r>
          </w:p>
        </w:tc>
        <w:tc>
          <w:tcPr>
            <w:tcW w:w="333" w:type="pct"/>
          </w:tcPr>
          <w:p w14:paraId="18CFAC08" w14:textId="060A989D" w:rsidR="00357C3D" w:rsidRPr="00357C3D" w:rsidRDefault="00357C3D" w:rsidP="00BA4568">
            <w:pPr>
              <w:rPr>
                <w:sz w:val="16"/>
                <w:szCs w:val="16"/>
              </w:rPr>
            </w:pPr>
            <w:r w:rsidRPr="00357C3D">
              <w:rPr>
                <w:sz w:val="16"/>
                <w:szCs w:val="16"/>
              </w:rPr>
              <w:t>-.038</w:t>
            </w:r>
          </w:p>
        </w:tc>
        <w:tc>
          <w:tcPr>
            <w:tcW w:w="333" w:type="pct"/>
          </w:tcPr>
          <w:p w14:paraId="72077377" w14:textId="50E797D4" w:rsidR="00357C3D" w:rsidRPr="00357C3D" w:rsidRDefault="00357C3D" w:rsidP="00BA4568">
            <w:pPr>
              <w:rPr>
                <w:sz w:val="16"/>
                <w:szCs w:val="16"/>
              </w:rPr>
            </w:pPr>
            <w:r w:rsidRPr="00357C3D">
              <w:rPr>
                <w:sz w:val="16"/>
                <w:szCs w:val="16"/>
              </w:rPr>
              <w:t>.040</w:t>
            </w:r>
          </w:p>
        </w:tc>
        <w:tc>
          <w:tcPr>
            <w:tcW w:w="417" w:type="pct"/>
          </w:tcPr>
          <w:p w14:paraId="22E57DCA" w14:textId="45E4F8AD" w:rsidR="00357C3D" w:rsidRPr="00357C3D" w:rsidRDefault="00357C3D" w:rsidP="00BA4568">
            <w:pPr>
              <w:rPr>
                <w:sz w:val="16"/>
                <w:szCs w:val="16"/>
              </w:rPr>
            </w:pPr>
            <w:r w:rsidRPr="00357C3D">
              <w:rPr>
                <w:sz w:val="16"/>
                <w:szCs w:val="16"/>
              </w:rPr>
              <w:t>.931</w:t>
            </w:r>
          </w:p>
        </w:tc>
        <w:tc>
          <w:tcPr>
            <w:tcW w:w="166" w:type="pct"/>
          </w:tcPr>
          <w:p w14:paraId="5917750A" w14:textId="2C38265B" w:rsidR="00357C3D" w:rsidRPr="00357C3D" w:rsidRDefault="00357C3D" w:rsidP="00BA4568">
            <w:pPr>
              <w:rPr>
                <w:sz w:val="16"/>
                <w:szCs w:val="16"/>
              </w:rPr>
            </w:pPr>
            <w:r w:rsidRPr="00357C3D">
              <w:rPr>
                <w:sz w:val="16"/>
                <w:szCs w:val="16"/>
              </w:rPr>
              <w:t>1</w:t>
            </w:r>
          </w:p>
        </w:tc>
        <w:tc>
          <w:tcPr>
            <w:tcW w:w="417" w:type="pct"/>
          </w:tcPr>
          <w:p w14:paraId="73F1E57C" w14:textId="63F35DEC" w:rsidR="00357C3D" w:rsidRPr="00357C3D" w:rsidRDefault="00357C3D" w:rsidP="00BA4568">
            <w:pPr>
              <w:rPr>
                <w:sz w:val="16"/>
                <w:szCs w:val="16"/>
              </w:rPr>
            </w:pPr>
            <w:r w:rsidRPr="00357C3D">
              <w:rPr>
                <w:sz w:val="16"/>
                <w:szCs w:val="16"/>
              </w:rPr>
              <w:t>.335</w:t>
            </w:r>
          </w:p>
        </w:tc>
        <w:tc>
          <w:tcPr>
            <w:tcW w:w="416" w:type="pct"/>
          </w:tcPr>
          <w:p w14:paraId="21FDB29F" w14:textId="2D1D9E13" w:rsidR="00357C3D" w:rsidRPr="00357C3D" w:rsidRDefault="00357C3D" w:rsidP="00BA4568">
            <w:pPr>
              <w:rPr>
                <w:sz w:val="16"/>
                <w:szCs w:val="16"/>
              </w:rPr>
            </w:pPr>
            <w:r w:rsidRPr="00357C3D">
              <w:rPr>
                <w:sz w:val="16"/>
                <w:szCs w:val="16"/>
              </w:rPr>
              <w:t>.962</w:t>
            </w:r>
          </w:p>
        </w:tc>
        <w:tc>
          <w:tcPr>
            <w:tcW w:w="416" w:type="pct"/>
          </w:tcPr>
          <w:p w14:paraId="1CBA38E2" w14:textId="6CC909E1" w:rsidR="00357C3D" w:rsidRPr="00357C3D" w:rsidRDefault="00357C3D" w:rsidP="00BA4568">
            <w:pPr>
              <w:rPr>
                <w:sz w:val="16"/>
                <w:szCs w:val="16"/>
              </w:rPr>
            </w:pPr>
            <w:r w:rsidRPr="00357C3D">
              <w:rPr>
                <w:sz w:val="16"/>
                <w:szCs w:val="16"/>
              </w:rPr>
              <w:t>.890</w:t>
            </w:r>
          </w:p>
        </w:tc>
        <w:tc>
          <w:tcPr>
            <w:tcW w:w="441" w:type="pct"/>
          </w:tcPr>
          <w:p w14:paraId="2F24F5A4" w14:textId="74273A05" w:rsidR="00357C3D" w:rsidRPr="00357C3D" w:rsidRDefault="00357C3D" w:rsidP="00BA4568">
            <w:pPr>
              <w:rPr>
                <w:sz w:val="16"/>
                <w:szCs w:val="16"/>
              </w:rPr>
            </w:pPr>
            <w:r w:rsidRPr="00357C3D">
              <w:rPr>
                <w:sz w:val="16"/>
                <w:szCs w:val="16"/>
              </w:rPr>
              <w:t>1.040</w:t>
            </w:r>
          </w:p>
        </w:tc>
      </w:tr>
      <w:tr w:rsidR="00357C3D" w:rsidRPr="00E216A7" w14:paraId="66E0F952" w14:textId="77777777" w:rsidTr="00AA6213">
        <w:trPr>
          <w:trHeight w:val="50"/>
        </w:trPr>
        <w:tc>
          <w:tcPr>
            <w:tcW w:w="470" w:type="pct"/>
          </w:tcPr>
          <w:p w14:paraId="1DF6CE7A" w14:textId="77777777" w:rsidR="00357C3D" w:rsidRPr="00320D4D" w:rsidRDefault="00357C3D" w:rsidP="00BA4568">
            <w:pPr>
              <w:rPr>
                <w:sz w:val="16"/>
                <w:szCs w:val="16"/>
              </w:rPr>
            </w:pPr>
          </w:p>
        </w:tc>
        <w:tc>
          <w:tcPr>
            <w:tcW w:w="1591" w:type="pct"/>
          </w:tcPr>
          <w:p w14:paraId="205BDC23" w14:textId="752273F1" w:rsidR="00357C3D" w:rsidRPr="00BA4568" w:rsidRDefault="00357C3D" w:rsidP="00BA4568">
            <w:pPr>
              <w:rPr>
                <w:sz w:val="16"/>
                <w:szCs w:val="16"/>
              </w:rPr>
            </w:pPr>
            <w:r w:rsidRPr="00BA4568">
              <w:rPr>
                <w:sz w:val="16"/>
                <w:szCs w:val="16"/>
              </w:rPr>
              <w:t>DOCS - contamination</w:t>
            </w:r>
          </w:p>
        </w:tc>
        <w:tc>
          <w:tcPr>
            <w:tcW w:w="333" w:type="pct"/>
          </w:tcPr>
          <w:p w14:paraId="7F18FEEE" w14:textId="6716E7FA" w:rsidR="00357C3D" w:rsidRPr="00357C3D" w:rsidRDefault="00357C3D" w:rsidP="00BA4568">
            <w:pPr>
              <w:rPr>
                <w:sz w:val="16"/>
                <w:szCs w:val="16"/>
              </w:rPr>
            </w:pPr>
            <w:r w:rsidRPr="00357C3D">
              <w:rPr>
                <w:sz w:val="16"/>
                <w:szCs w:val="16"/>
              </w:rPr>
              <w:t>.026</w:t>
            </w:r>
          </w:p>
        </w:tc>
        <w:tc>
          <w:tcPr>
            <w:tcW w:w="333" w:type="pct"/>
          </w:tcPr>
          <w:p w14:paraId="7CF8F6F4" w14:textId="29999420" w:rsidR="00357C3D" w:rsidRPr="00357C3D" w:rsidRDefault="00357C3D" w:rsidP="00BA4568">
            <w:pPr>
              <w:rPr>
                <w:sz w:val="16"/>
                <w:szCs w:val="16"/>
              </w:rPr>
            </w:pPr>
            <w:r w:rsidRPr="00357C3D">
              <w:rPr>
                <w:sz w:val="16"/>
                <w:szCs w:val="16"/>
              </w:rPr>
              <w:t>.031</w:t>
            </w:r>
          </w:p>
        </w:tc>
        <w:tc>
          <w:tcPr>
            <w:tcW w:w="417" w:type="pct"/>
          </w:tcPr>
          <w:p w14:paraId="7626F0A3" w14:textId="03BFAFDC" w:rsidR="00357C3D" w:rsidRPr="00357C3D" w:rsidRDefault="00357C3D" w:rsidP="00BA4568">
            <w:pPr>
              <w:rPr>
                <w:sz w:val="16"/>
                <w:szCs w:val="16"/>
              </w:rPr>
            </w:pPr>
            <w:r w:rsidRPr="00357C3D">
              <w:rPr>
                <w:sz w:val="16"/>
                <w:szCs w:val="16"/>
              </w:rPr>
              <w:t>.685</w:t>
            </w:r>
          </w:p>
        </w:tc>
        <w:tc>
          <w:tcPr>
            <w:tcW w:w="166" w:type="pct"/>
          </w:tcPr>
          <w:p w14:paraId="4EEAA31C" w14:textId="47EE2A8E" w:rsidR="00357C3D" w:rsidRPr="00357C3D" w:rsidRDefault="00357C3D" w:rsidP="00BA4568">
            <w:pPr>
              <w:rPr>
                <w:sz w:val="16"/>
                <w:szCs w:val="16"/>
              </w:rPr>
            </w:pPr>
            <w:r w:rsidRPr="00357C3D">
              <w:rPr>
                <w:sz w:val="16"/>
                <w:szCs w:val="16"/>
              </w:rPr>
              <w:t>1</w:t>
            </w:r>
          </w:p>
        </w:tc>
        <w:tc>
          <w:tcPr>
            <w:tcW w:w="417" w:type="pct"/>
          </w:tcPr>
          <w:p w14:paraId="1A8059CB" w14:textId="2D5013ED" w:rsidR="00357C3D" w:rsidRPr="00357C3D" w:rsidRDefault="00357C3D" w:rsidP="00BA4568">
            <w:pPr>
              <w:rPr>
                <w:sz w:val="16"/>
                <w:szCs w:val="16"/>
              </w:rPr>
            </w:pPr>
            <w:r w:rsidRPr="00357C3D">
              <w:rPr>
                <w:sz w:val="16"/>
                <w:szCs w:val="16"/>
              </w:rPr>
              <w:t>.408</w:t>
            </w:r>
          </w:p>
        </w:tc>
        <w:tc>
          <w:tcPr>
            <w:tcW w:w="416" w:type="pct"/>
          </w:tcPr>
          <w:p w14:paraId="49017472" w14:textId="04FB64F4" w:rsidR="00357C3D" w:rsidRPr="00357C3D" w:rsidRDefault="00357C3D" w:rsidP="00BA4568">
            <w:pPr>
              <w:rPr>
                <w:sz w:val="16"/>
                <w:szCs w:val="16"/>
              </w:rPr>
            </w:pPr>
            <w:r w:rsidRPr="00357C3D">
              <w:rPr>
                <w:sz w:val="16"/>
                <w:szCs w:val="16"/>
              </w:rPr>
              <w:t>1.026</w:t>
            </w:r>
          </w:p>
        </w:tc>
        <w:tc>
          <w:tcPr>
            <w:tcW w:w="416" w:type="pct"/>
          </w:tcPr>
          <w:p w14:paraId="57DD1FFD" w14:textId="6BEDF56D" w:rsidR="00357C3D" w:rsidRPr="00357C3D" w:rsidRDefault="00357C3D" w:rsidP="00BA4568">
            <w:pPr>
              <w:rPr>
                <w:sz w:val="16"/>
                <w:szCs w:val="16"/>
              </w:rPr>
            </w:pPr>
            <w:r w:rsidRPr="00357C3D">
              <w:rPr>
                <w:sz w:val="16"/>
                <w:szCs w:val="16"/>
              </w:rPr>
              <w:t>.965</w:t>
            </w:r>
          </w:p>
        </w:tc>
        <w:tc>
          <w:tcPr>
            <w:tcW w:w="441" w:type="pct"/>
          </w:tcPr>
          <w:p w14:paraId="5921204C" w14:textId="06AC0246" w:rsidR="00357C3D" w:rsidRPr="00357C3D" w:rsidRDefault="00357C3D" w:rsidP="00BA4568">
            <w:pPr>
              <w:rPr>
                <w:sz w:val="16"/>
                <w:szCs w:val="16"/>
              </w:rPr>
            </w:pPr>
            <w:r w:rsidRPr="00357C3D">
              <w:rPr>
                <w:sz w:val="16"/>
                <w:szCs w:val="16"/>
              </w:rPr>
              <w:t>1.092</w:t>
            </w:r>
          </w:p>
        </w:tc>
      </w:tr>
      <w:tr w:rsidR="00357C3D" w:rsidRPr="00E216A7" w14:paraId="3E8057FF" w14:textId="77777777" w:rsidTr="00AA6213">
        <w:tc>
          <w:tcPr>
            <w:tcW w:w="470" w:type="pct"/>
          </w:tcPr>
          <w:p w14:paraId="5FC9A657" w14:textId="77777777" w:rsidR="00357C3D" w:rsidRDefault="00357C3D" w:rsidP="00BA4568">
            <w:pPr>
              <w:rPr>
                <w:sz w:val="16"/>
                <w:szCs w:val="16"/>
              </w:rPr>
            </w:pPr>
          </w:p>
        </w:tc>
        <w:tc>
          <w:tcPr>
            <w:tcW w:w="1591" w:type="pct"/>
          </w:tcPr>
          <w:p w14:paraId="55FF327E" w14:textId="1369F90A" w:rsidR="00357C3D" w:rsidRPr="00357C3D" w:rsidRDefault="00357C3D" w:rsidP="00BA4568">
            <w:pPr>
              <w:rPr>
                <w:b/>
                <w:sz w:val="16"/>
                <w:szCs w:val="16"/>
              </w:rPr>
            </w:pPr>
            <w:r w:rsidRPr="00357C3D">
              <w:rPr>
                <w:b/>
                <w:sz w:val="16"/>
                <w:szCs w:val="16"/>
              </w:rPr>
              <w:t>DOCS - symmetry</w:t>
            </w:r>
          </w:p>
        </w:tc>
        <w:tc>
          <w:tcPr>
            <w:tcW w:w="333" w:type="pct"/>
          </w:tcPr>
          <w:p w14:paraId="3A40F247" w14:textId="1D93E8D3" w:rsidR="00357C3D" w:rsidRPr="00357C3D" w:rsidRDefault="00357C3D" w:rsidP="00BA4568">
            <w:pPr>
              <w:rPr>
                <w:b/>
                <w:sz w:val="16"/>
                <w:szCs w:val="16"/>
              </w:rPr>
            </w:pPr>
            <w:r w:rsidRPr="00357C3D">
              <w:rPr>
                <w:b/>
                <w:sz w:val="16"/>
                <w:szCs w:val="16"/>
              </w:rPr>
              <w:t>.123</w:t>
            </w:r>
          </w:p>
        </w:tc>
        <w:tc>
          <w:tcPr>
            <w:tcW w:w="333" w:type="pct"/>
          </w:tcPr>
          <w:p w14:paraId="689B53D9" w14:textId="142AB9DC" w:rsidR="00357C3D" w:rsidRPr="00357C3D" w:rsidRDefault="00357C3D" w:rsidP="00BA4568">
            <w:pPr>
              <w:rPr>
                <w:b/>
                <w:sz w:val="16"/>
                <w:szCs w:val="16"/>
              </w:rPr>
            </w:pPr>
            <w:r w:rsidRPr="00357C3D">
              <w:rPr>
                <w:b/>
                <w:sz w:val="16"/>
                <w:szCs w:val="16"/>
              </w:rPr>
              <w:t>.049</w:t>
            </w:r>
          </w:p>
        </w:tc>
        <w:tc>
          <w:tcPr>
            <w:tcW w:w="417" w:type="pct"/>
          </w:tcPr>
          <w:p w14:paraId="29ECA5AB" w14:textId="289761D7" w:rsidR="00357C3D" w:rsidRPr="00357C3D" w:rsidRDefault="00357C3D" w:rsidP="00BA4568">
            <w:pPr>
              <w:rPr>
                <w:b/>
                <w:sz w:val="16"/>
                <w:szCs w:val="16"/>
              </w:rPr>
            </w:pPr>
            <w:r w:rsidRPr="00357C3D">
              <w:rPr>
                <w:b/>
                <w:sz w:val="16"/>
                <w:szCs w:val="16"/>
              </w:rPr>
              <w:t>6.301</w:t>
            </w:r>
          </w:p>
        </w:tc>
        <w:tc>
          <w:tcPr>
            <w:tcW w:w="166" w:type="pct"/>
          </w:tcPr>
          <w:p w14:paraId="769C51EE" w14:textId="2AF61271" w:rsidR="00357C3D" w:rsidRPr="00357C3D" w:rsidRDefault="00357C3D" w:rsidP="00BA4568">
            <w:pPr>
              <w:rPr>
                <w:b/>
                <w:sz w:val="16"/>
                <w:szCs w:val="16"/>
              </w:rPr>
            </w:pPr>
            <w:r w:rsidRPr="00357C3D">
              <w:rPr>
                <w:b/>
                <w:sz w:val="16"/>
                <w:szCs w:val="16"/>
              </w:rPr>
              <w:t>1</w:t>
            </w:r>
          </w:p>
        </w:tc>
        <w:tc>
          <w:tcPr>
            <w:tcW w:w="417" w:type="pct"/>
          </w:tcPr>
          <w:p w14:paraId="66001C3B" w14:textId="09CF043B" w:rsidR="00357C3D" w:rsidRPr="00357C3D" w:rsidRDefault="00357C3D" w:rsidP="00BA4568">
            <w:pPr>
              <w:rPr>
                <w:b/>
                <w:sz w:val="16"/>
                <w:szCs w:val="16"/>
              </w:rPr>
            </w:pPr>
            <w:r w:rsidRPr="00357C3D">
              <w:rPr>
                <w:b/>
                <w:sz w:val="16"/>
                <w:szCs w:val="16"/>
              </w:rPr>
              <w:t>.012</w:t>
            </w:r>
            <w:r w:rsidR="00AA6213">
              <w:rPr>
                <w:b/>
                <w:sz w:val="16"/>
                <w:szCs w:val="16"/>
              </w:rPr>
              <w:t>*</w:t>
            </w:r>
          </w:p>
        </w:tc>
        <w:tc>
          <w:tcPr>
            <w:tcW w:w="416" w:type="pct"/>
          </w:tcPr>
          <w:p w14:paraId="2D47FE8B" w14:textId="212BE901" w:rsidR="00357C3D" w:rsidRPr="00357C3D" w:rsidRDefault="00357C3D" w:rsidP="00BA4568">
            <w:pPr>
              <w:rPr>
                <w:b/>
                <w:sz w:val="16"/>
                <w:szCs w:val="16"/>
              </w:rPr>
            </w:pPr>
            <w:r w:rsidRPr="00357C3D">
              <w:rPr>
                <w:b/>
                <w:sz w:val="16"/>
                <w:szCs w:val="16"/>
              </w:rPr>
              <w:t>1.131</w:t>
            </w:r>
          </w:p>
        </w:tc>
        <w:tc>
          <w:tcPr>
            <w:tcW w:w="416" w:type="pct"/>
          </w:tcPr>
          <w:p w14:paraId="3DFCDEAE" w14:textId="27F98856" w:rsidR="00357C3D" w:rsidRPr="00357C3D" w:rsidRDefault="00357C3D" w:rsidP="00BA4568">
            <w:pPr>
              <w:rPr>
                <w:b/>
                <w:sz w:val="16"/>
                <w:szCs w:val="16"/>
              </w:rPr>
            </w:pPr>
            <w:r w:rsidRPr="00357C3D">
              <w:rPr>
                <w:b/>
                <w:sz w:val="16"/>
                <w:szCs w:val="16"/>
              </w:rPr>
              <w:t>1.027</w:t>
            </w:r>
          </w:p>
        </w:tc>
        <w:tc>
          <w:tcPr>
            <w:tcW w:w="441" w:type="pct"/>
          </w:tcPr>
          <w:p w14:paraId="28F79E4A" w14:textId="55563BA4" w:rsidR="00357C3D" w:rsidRPr="00357C3D" w:rsidRDefault="00357C3D" w:rsidP="00BA4568">
            <w:pPr>
              <w:rPr>
                <w:b/>
                <w:sz w:val="16"/>
                <w:szCs w:val="16"/>
              </w:rPr>
            </w:pPr>
            <w:r w:rsidRPr="00357C3D">
              <w:rPr>
                <w:b/>
                <w:sz w:val="16"/>
                <w:szCs w:val="16"/>
              </w:rPr>
              <w:t>1.245</w:t>
            </w:r>
          </w:p>
        </w:tc>
      </w:tr>
      <w:tr w:rsidR="00357C3D" w:rsidRPr="00E216A7" w14:paraId="36642D7C" w14:textId="77777777" w:rsidTr="00AA6213">
        <w:tc>
          <w:tcPr>
            <w:tcW w:w="470" w:type="pct"/>
          </w:tcPr>
          <w:p w14:paraId="5CBCA6AE" w14:textId="77777777" w:rsidR="00357C3D" w:rsidRDefault="00357C3D" w:rsidP="00BA4568">
            <w:pPr>
              <w:rPr>
                <w:sz w:val="16"/>
                <w:szCs w:val="16"/>
              </w:rPr>
            </w:pPr>
          </w:p>
        </w:tc>
        <w:tc>
          <w:tcPr>
            <w:tcW w:w="1591" w:type="pct"/>
          </w:tcPr>
          <w:p w14:paraId="4C534145" w14:textId="3055C6FD" w:rsidR="00357C3D" w:rsidRPr="00357C3D" w:rsidRDefault="00357C3D" w:rsidP="00BA4568">
            <w:pPr>
              <w:rPr>
                <w:b/>
                <w:sz w:val="16"/>
                <w:szCs w:val="16"/>
              </w:rPr>
            </w:pPr>
            <w:r w:rsidRPr="00357C3D">
              <w:rPr>
                <w:b/>
                <w:sz w:val="16"/>
                <w:szCs w:val="16"/>
              </w:rPr>
              <w:t>AAI total</w:t>
            </w:r>
          </w:p>
        </w:tc>
        <w:tc>
          <w:tcPr>
            <w:tcW w:w="333" w:type="pct"/>
          </w:tcPr>
          <w:p w14:paraId="30FBC8A9" w14:textId="38CCFC83" w:rsidR="00357C3D" w:rsidRPr="00357C3D" w:rsidRDefault="00357C3D" w:rsidP="00BA4568">
            <w:pPr>
              <w:rPr>
                <w:b/>
                <w:sz w:val="16"/>
                <w:szCs w:val="16"/>
              </w:rPr>
            </w:pPr>
            <w:r w:rsidRPr="00357C3D">
              <w:rPr>
                <w:b/>
                <w:sz w:val="16"/>
                <w:szCs w:val="16"/>
              </w:rPr>
              <w:t>.045</w:t>
            </w:r>
          </w:p>
        </w:tc>
        <w:tc>
          <w:tcPr>
            <w:tcW w:w="333" w:type="pct"/>
          </w:tcPr>
          <w:p w14:paraId="464DD801" w14:textId="3B99F397" w:rsidR="00357C3D" w:rsidRPr="00357C3D" w:rsidRDefault="00357C3D" w:rsidP="00BA4568">
            <w:pPr>
              <w:rPr>
                <w:b/>
                <w:sz w:val="16"/>
                <w:szCs w:val="16"/>
              </w:rPr>
            </w:pPr>
            <w:r w:rsidRPr="00357C3D">
              <w:rPr>
                <w:b/>
                <w:sz w:val="16"/>
                <w:szCs w:val="16"/>
              </w:rPr>
              <w:t>.021</w:t>
            </w:r>
          </w:p>
        </w:tc>
        <w:tc>
          <w:tcPr>
            <w:tcW w:w="417" w:type="pct"/>
          </w:tcPr>
          <w:p w14:paraId="33648BAF" w14:textId="7B4588A7" w:rsidR="00357C3D" w:rsidRPr="00357C3D" w:rsidRDefault="00357C3D" w:rsidP="00BA4568">
            <w:pPr>
              <w:rPr>
                <w:b/>
                <w:sz w:val="16"/>
                <w:szCs w:val="16"/>
              </w:rPr>
            </w:pPr>
            <w:r w:rsidRPr="00357C3D">
              <w:rPr>
                <w:b/>
                <w:sz w:val="16"/>
                <w:szCs w:val="16"/>
              </w:rPr>
              <w:t>4.652</w:t>
            </w:r>
          </w:p>
        </w:tc>
        <w:tc>
          <w:tcPr>
            <w:tcW w:w="166" w:type="pct"/>
          </w:tcPr>
          <w:p w14:paraId="334F92F0" w14:textId="342FCF58" w:rsidR="00357C3D" w:rsidRPr="00357C3D" w:rsidRDefault="00357C3D" w:rsidP="00BA4568">
            <w:pPr>
              <w:rPr>
                <w:b/>
                <w:sz w:val="16"/>
                <w:szCs w:val="16"/>
              </w:rPr>
            </w:pPr>
            <w:r w:rsidRPr="00357C3D">
              <w:rPr>
                <w:b/>
                <w:sz w:val="16"/>
                <w:szCs w:val="16"/>
              </w:rPr>
              <w:t>1</w:t>
            </w:r>
          </w:p>
        </w:tc>
        <w:tc>
          <w:tcPr>
            <w:tcW w:w="417" w:type="pct"/>
          </w:tcPr>
          <w:p w14:paraId="0EC4DD47" w14:textId="65E1FF35" w:rsidR="00357C3D" w:rsidRPr="00357C3D" w:rsidRDefault="00357C3D" w:rsidP="00BA4568">
            <w:pPr>
              <w:rPr>
                <w:b/>
                <w:sz w:val="16"/>
                <w:szCs w:val="16"/>
              </w:rPr>
            </w:pPr>
            <w:r w:rsidRPr="00357C3D">
              <w:rPr>
                <w:b/>
                <w:sz w:val="16"/>
                <w:szCs w:val="16"/>
              </w:rPr>
              <w:t>.031</w:t>
            </w:r>
            <w:r w:rsidR="00AA6213">
              <w:rPr>
                <w:b/>
                <w:sz w:val="16"/>
                <w:szCs w:val="16"/>
              </w:rPr>
              <w:t>*</w:t>
            </w:r>
          </w:p>
        </w:tc>
        <w:tc>
          <w:tcPr>
            <w:tcW w:w="416" w:type="pct"/>
          </w:tcPr>
          <w:p w14:paraId="3169A956" w14:textId="17831AAB" w:rsidR="00357C3D" w:rsidRPr="00357C3D" w:rsidRDefault="00357C3D" w:rsidP="00BA4568">
            <w:pPr>
              <w:rPr>
                <w:b/>
                <w:sz w:val="16"/>
                <w:szCs w:val="16"/>
              </w:rPr>
            </w:pPr>
            <w:r w:rsidRPr="00357C3D">
              <w:rPr>
                <w:b/>
                <w:sz w:val="16"/>
                <w:szCs w:val="16"/>
              </w:rPr>
              <w:t>1.046</w:t>
            </w:r>
          </w:p>
        </w:tc>
        <w:tc>
          <w:tcPr>
            <w:tcW w:w="416" w:type="pct"/>
          </w:tcPr>
          <w:p w14:paraId="3D921917" w14:textId="50F8D3EE" w:rsidR="00357C3D" w:rsidRPr="00357C3D" w:rsidRDefault="00357C3D" w:rsidP="00BA4568">
            <w:pPr>
              <w:rPr>
                <w:b/>
                <w:sz w:val="16"/>
                <w:szCs w:val="16"/>
              </w:rPr>
            </w:pPr>
            <w:r w:rsidRPr="00357C3D">
              <w:rPr>
                <w:b/>
                <w:sz w:val="16"/>
                <w:szCs w:val="16"/>
              </w:rPr>
              <w:t>1.004</w:t>
            </w:r>
          </w:p>
        </w:tc>
        <w:tc>
          <w:tcPr>
            <w:tcW w:w="441" w:type="pct"/>
          </w:tcPr>
          <w:p w14:paraId="28D960D2" w14:textId="661E3BFE" w:rsidR="00357C3D" w:rsidRPr="00357C3D" w:rsidRDefault="00357C3D" w:rsidP="00BA4568">
            <w:pPr>
              <w:rPr>
                <w:b/>
                <w:sz w:val="16"/>
                <w:szCs w:val="16"/>
              </w:rPr>
            </w:pPr>
            <w:r w:rsidRPr="00357C3D">
              <w:rPr>
                <w:b/>
                <w:sz w:val="16"/>
                <w:szCs w:val="16"/>
              </w:rPr>
              <w:t>1.090</w:t>
            </w:r>
          </w:p>
        </w:tc>
      </w:tr>
      <w:tr w:rsidR="00357C3D" w:rsidRPr="00612F24" w14:paraId="2BFC3B4A" w14:textId="77777777" w:rsidTr="00AA6213">
        <w:tc>
          <w:tcPr>
            <w:tcW w:w="470" w:type="pct"/>
          </w:tcPr>
          <w:p w14:paraId="06F46752" w14:textId="77777777" w:rsidR="00357C3D" w:rsidRDefault="00357C3D" w:rsidP="00BA4568">
            <w:pPr>
              <w:rPr>
                <w:sz w:val="16"/>
                <w:szCs w:val="16"/>
              </w:rPr>
            </w:pPr>
          </w:p>
        </w:tc>
        <w:tc>
          <w:tcPr>
            <w:tcW w:w="1591" w:type="pct"/>
          </w:tcPr>
          <w:p w14:paraId="692C7334" w14:textId="067B5DA1" w:rsidR="00357C3D" w:rsidRPr="00BA4568" w:rsidRDefault="00357C3D" w:rsidP="00BA4568">
            <w:pPr>
              <w:rPr>
                <w:sz w:val="16"/>
                <w:szCs w:val="16"/>
              </w:rPr>
            </w:pPr>
            <w:r>
              <w:rPr>
                <w:sz w:val="16"/>
                <w:szCs w:val="16"/>
              </w:rPr>
              <w:t>HRS</w:t>
            </w:r>
          </w:p>
        </w:tc>
        <w:tc>
          <w:tcPr>
            <w:tcW w:w="333" w:type="pct"/>
          </w:tcPr>
          <w:p w14:paraId="694C777E" w14:textId="30F06D7F" w:rsidR="00357C3D" w:rsidRPr="00357C3D" w:rsidRDefault="00357C3D" w:rsidP="00BA4568">
            <w:pPr>
              <w:rPr>
                <w:sz w:val="16"/>
                <w:szCs w:val="16"/>
              </w:rPr>
            </w:pPr>
            <w:r w:rsidRPr="00357C3D">
              <w:rPr>
                <w:sz w:val="16"/>
                <w:szCs w:val="16"/>
              </w:rPr>
              <w:t>-.006</w:t>
            </w:r>
          </w:p>
        </w:tc>
        <w:tc>
          <w:tcPr>
            <w:tcW w:w="333" w:type="pct"/>
          </w:tcPr>
          <w:p w14:paraId="3591024D" w14:textId="12A55C09" w:rsidR="00357C3D" w:rsidRPr="00357C3D" w:rsidRDefault="00357C3D" w:rsidP="00BA4568">
            <w:pPr>
              <w:rPr>
                <w:sz w:val="16"/>
                <w:szCs w:val="16"/>
              </w:rPr>
            </w:pPr>
            <w:r w:rsidRPr="00357C3D">
              <w:rPr>
                <w:sz w:val="16"/>
                <w:szCs w:val="16"/>
              </w:rPr>
              <w:t>.019</w:t>
            </w:r>
          </w:p>
        </w:tc>
        <w:tc>
          <w:tcPr>
            <w:tcW w:w="417" w:type="pct"/>
          </w:tcPr>
          <w:p w14:paraId="17122289" w14:textId="6CC86FE7" w:rsidR="00357C3D" w:rsidRPr="00357C3D" w:rsidRDefault="00357C3D" w:rsidP="00BA4568">
            <w:pPr>
              <w:rPr>
                <w:sz w:val="16"/>
                <w:szCs w:val="16"/>
              </w:rPr>
            </w:pPr>
            <w:r w:rsidRPr="00357C3D">
              <w:rPr>
                <w:sz w:val="16"/>
                <w:szCs w:val="16"/>
              </w:rPr>
              <w:t>.088</w:t>
            </w:r>
          </w:p>
        </w:tc>
        <w:tc>
          <w:tcPr>
            <w:tcW w:w="166" w:type="pct"/>
          </w:tcPr>
          <w:p w14:paraId="2DC39E17" w14:textId="6079D851" w:rsidR="00357C3D" w:rsidRPr="00357C3D" w:rsidRDefault="00357C3D" w:rsidP="00BA4568">
            <w:pPr>
              <w:rPr>
                <w:sz w:val="16"/>
                <w:szCs w:val="16"/>
              </w:rPr>
            </w:pPr>
            <w:r w:rsidRPr="00357C3D">
              <w:rPr>
                <w:sz w:val="16"/>
                <w:szCs w:val="16"/>
              </w:rPr>
              <w:t>1</w:t>
            </w:r>
          </w:p>
        </w:tc>
        <w:tc>
          <w:tcPr>
            <w:tcW w:w="417" w:type="pct"/>
          </w:tcPr>
          <w:p w14:paraId="4494944C" w14:textId="3D6C8EBE" w:rsidR="00357C3D" w:rsidRPr="00357C3D" w:rsidRDefault="00357C3D" w:rsidP="00BA4568">
            <w:pPr>
              <w:rPr>
                <w:sz w:val="16"/>
                <w:szCs w:val="16"/>
              </w:rPr>
            </w:pPr>
            <w:r w:rsidRPr="00357C3D">
              <w:rPr>
                <w:sz w:val="16"/>
                <w:szCs w:val="16"/>
              </w:rPr>
              <w:t>.767</w:t>
            </w:r>
          </w:p>
        </w:tc>
        <w:tc>
          <w:tcPr>
            <w:tcW w:w="416" w:type="pct"/>
          </w:tcPr>
          <w:p w14:paraId="130A0D71" w14:textId="08ACD768" w:rsidR="00357C3D" w:rsidRPr="00357C3D" w:rsidRDefault="00357C3D" w:rsidP="00BA4568">
            <w:pPr>
              <w:rPr>
                <w:sz w:val="16"/>
                <w:szCs w:val="16"/>
              </w:rPr>
            </w:pPr>
            <w:r w:rsidRPr="00357C3D">
              <w:rPr>
                <w:sz w:val="16"/>
                <w:szCs w:val="16"/>
              </w:rPr>
              <w:t>.994</w:t>
            </w:r>
          </w:p>
        </w:tc>
        <w:tc>
          <w:tcPr>
            <w:tcW w:w="416" w:type="pct"/>
          </w:tcPr>
          <w:p w14:paraId="03B255C3" w14:textId="69D07616" w:rsidR="00357C3D" w:rsidRPr="00357C3D" w:rsidRDefault="00357C3D" w:rsidP="00BA4568">
            <w:pPr>
              <w:rPr>
                <w:sz w:val="16"/>
                <w:szCs w:val="16"/>
              </w:rPr>
            </w:pPr>
            <w:r w:rsidRPr="00357C3D">
              <w:rPr>
                <w:sz w:val="16"/>
                <w:szCs w:val="16"/>
              </w:rPr>
              <w:t>.957</w:t>
            </w:r>
          </w:p>
        </w:tc>
        <w:tc>
          <w:tcPr>
            <w:tcW w:w="441" w:type="pct"/>
          </w:tcPr>
          <w:p w14:paraId="6B90C5AC" w14:textId="7D4F2ADE" w:rsidR="00357C3D" w:rsidRPr="00357C3D" w:rsidRDefault="00357C3D" w:rsidP="00BA4568">
            <w:pPr>
              <w:rPr>
                <w:sz w:val="16"/>
                <w:szCs w:val="16"/>
              </w:rPr>
            </w:pPr>
            <w:r w:rsidRPr="00357C3D">
              <w:rPr>
                <w:sz w:val="16"/>
                <w:szCs w:val="16"/>
              </w:rPr>
              <w:t>1.033</w:t>
            </w:r>
          </w:p>
        </w:tc>
      </w:tr>
      <w:tr w:rsidR="00357C3D" w:rsidRPr="00612F24" w14:paraId="2E02B1B1" w14:textId="77777777" w:rsidTr="00AA6213">
        <w:tc>
          <w:tcPr>
            <w:tcW w:w="470" w:type="pct"/>
          </w:tcPr>
          <w:p w14:paraId="359FEA3F" w14:textId="77777777" w:rsidR="00357C3D" w:rsidRDefault="00357C3D" w:rsidP="00BA4568">
            <w:pPr>
              <w:rPr>
                <w:sz w:val="16"/>
                <w:szCs w:val="16"/>
              </w:rPr>
            </w:pPr>
          </w:p>
        </w:tc>
        <w:tc>
          <w:tcPr>
            <w:tcW w:w="1591" w:type="pct"/>
          </w:tcPr>
          <w:p w14:paraId="52EA4109" w14:textId="38679876" w:rsidR="00357C3D" w:rsidRDefault="00357C3D" w:rsidP="00BA4568">
            <w:pPr>
              <w:rPr>
                <w:sz w:val="16"/>
                <w:szCs w:val="16"/>
              </w:rPr>
            </w:pPr>
            <w:r>
              <w:rPr>
                <w:sz w:val="16"/>
                <w:szCs w:val="16"/>
              </w:rPr>
              <w:t>MGH-HPS</w:t>
            </w:r>
          </w:p>
        </w:tc>
        <w:tc>
          <w:tcPr>
            <w:tcW w:w="333" w:type="pct"/>
          </w:tcPr>
          <w:p w14:paraId="7FCDE16A" w14:textId="612C70AC" w:rsidR="00357C3D" w:rsidRPr="00357C3D" w:rsidRDefault="00357C3D" w:rsidP="00BA4568">
            <w:pPr>
              <w:rPr>
                <w:sz w:val="16"/>
                <w:szCs w:val="16"/>
              </w:rPr>
            </w:pPr>
            <w:r w:rsidRPr="00357C3D">
              <w:rPr>
                <w:sz w:val="16"/>
                <w:szCs w:val="16"/>
              </w:rPr>
              <w:t>.000</w:t>
            </w:r>
          </w:p>
        </w:tc>
        <w:tc>
          <w:tcPr>
            <w:tcW w:w="333" w:type="pct"/>
          </w:tcPr>
          <w:p w14:paraId="184D95F9" w14:textId="00EB513A" w:rsidR="00357C3D" w:rsidRPr="00357C3D" w:rsidRDefault="00357C3D" w:rsidP="00BA4568">
            <w:pPr>
              <w:rPr>
                <w:sz w:val="16"/>
                <w:szCs w:val="16"/>
              </w:rPr>
            </w:pPr>
            <w:r w:rsidRPr="00357C3D">
              <w:rPr>
                <w:sz w:val="16"/>
                <w:szCs w:val="16"/>
              </w:rPr>
              <w:t>.036</w:t>
            </w:r>
          </w:p>
        </w:tc>
        <w:tc>
          <w:tcPr>
            <w:tcW w:w="417" w:type="pct"/>
          </w:tcPr>
          <w:p w14:paraId="737F2BAC" w14:textId="5E97D045" w:rsidR="00357C3D" w:rsidRPr="00357C3D" w:rsidRDefault="00357C3D" w:rsidP="00BA4568">
            <w:pPr>
              <w:rPr>
                <w:sz w:val="16"/>
                <w:szCs w:val="16"/>
              </w:rPr>
            </w:pPr>
            <w:r w:rsidRPr="00357C3D">
              <w:rPr>
                <w:sz w:val="16"/>
                <w:szCs w:val="16"/>
              </w:rPr>
              <w:t>.000</w:t>
            </w:r>
          </w:p>
        </w:tc>
        <w:tc>
          <w:tcPr>
            <w:tcW w:w="166" w:type="pct"/>
          </w:tcPr>
          <w:p w14:paraId="70BB6ADB" w14:textId="011DDBBC" w:rsidR="00357C3D" w:rsidRPr="00357C3D" w:rsidRDefault="00357C3D" w:rsidP="00BA4568">
            <w:pPr>
              <w:rPr>
                <w:sz w:val="16"/>
                <w:szCs w:val="16"/>
              </w:rPr>
            </w:pPr>
            <w:r w:rsidRPr="00357C3D">
              <w:rPr>
                <w:sz w:val="16"/>
                <w:szCs w:val="16"/>
              </w:rPr>
              <w:t>1</w:t>
            </w:r>
          </w:p>
        </w:tc>
        <w:tc>
          <w:tcPr>
            <w:tcW w:w="417" w:type="pct"/>
          </w:tcPr>
          <w:p w14:paraId="60FF39AF" w14:textId="7183731E" w:rsidR="00357C3D" w:rsidRPr="00357C3D" w:rsidRDefault="00357C3D" w:rsidP="00BA4568">
            <w:pPr>
              <w:rPr>
                <w:sz w:val="16"/>
                <w:szCs w:val="16"/>
              </w:rPr>
            </w:pPr>
            <w:r w:rsidRPr="00357C3D">
              <w:rPr>
                <w:sz w:val="16"/>
                <w:szCs w:val="16"/>
              </w:rPr>
              <w:t>.993</w:t>
            </w:r>
          </w:p>
        </w:tc>
        <w:tc>
          <w:tcPr>
            <w:tcW w:w="416" w:type="pct"/>
          </w:tcPr>
          <w:p w14:paraId="3A54DE98" w14:textId="5AE42C1A" w:rsidR="00357C3D" w:rsidRPr="00357C3D" w:rsidRDefault="00357C3D" w:rsidP="00BA4568">
            <w:pPr>
              <w:rPr>
                <w:sz w:val="16"/>
                <w:szCs w:val="16"/>
              </w:rPr>
            </w:pPr>
            <w:r w:rsidRPr="00357C3D">
              <w:rPr>
                <w:sz w:val="16"/>
                <w:szCs w:val="16"/>
              </w:rPr>
              <w:t>1.000</w:t>
            </w:r>
          </w:p>
        </w:tc>
        <w:tc>
          <w:tcPr>
            <w:tcW w:w="416" w:type="pct"/>
          </w:tcPr>
          <w:p w14:paraId="64EC35E6" w14:textId="7E7CBD87" w:rsidR="00357C3D" w:rsidRPr="00357C3D" w:rsidRDefault="00357C3D" w:rsidP="00BA4568">
            <w:pPr>
              <w:rPr>
                <w:sz w:val="16"/>
                <w:szCs w:val="16"/>
              </w:rPr>
            </w:pPr>
            <w:r w:rsidRPr="00357C3D">
              <w:rPr>
                <w:sz w:val="16"/>
                <w:szCs w:val="16"/>
              </w:rPr>
              <w:t>.932</w:t>
            </w:r>
          </w:p>
        </w:tc>
        <w:tc>
          <w:tcPr>
            <w:tcW w:w="441" w:type="pct"/>
          </w:tcPr>
          <w:p w14:paraId="54DC99BC" w14:textId="127FED51" w:rsidR="00357C3D" w:rsidRPr="00357C3D" w:rsidRDefault="00357C3D" w:rsidP="00BA4568">
            <w:pPr>
              <w:rPr>
                <w:sz w:val="16"/>
                <w:szCs w:val="16"/>
              </w:rPr>
            </w:pPr>
            <w:r w:rsidRPr="00357C3D">
              <w:rPr>
                <w:sz w:val="16"/>
                <w:szCs w:val="16"/>
              </w:rPr>
              <w:t>1.074</w:t>
            </w:r>
          </w:p>
        </w:tc>
      </w:tr>
      <w:tr w:rsidR="00357C3D" w:rsidRPr="00612F24" w14:paraId="5254873F" w14:textId="77777777" w:rsidTr="00AA6213">
        <w:tc>
          <w:tcPr>
            <w:tcW w:w="470" w:type="pct"/>
          </w:tcPr>
          <w:p w14:paraId="1F470E66" w14:textId="77777777" w:rsidR="00357C3D" w:rsidRDefault="00357C3D" w:rsidP="00BA4568">
            <w:pPr>
              <w:rPr>
                <w:sz w:val="16"/>
                <w:szCs w:val="16"/>
              </w:rPr>
            </w:pPr>
          </w:p>
        </w:tc>
        <w:tc>
          <w:tcPr>
            <w:tcW w:w="1591" w:type="pct"/>
          </w:tcPr>
          <w:p w14:paraId="04000F8A" w14:textId="0FD56FA7" w:rsidR="00357C3D" w:rsidRDefault="00357C3D" w:rsidP="00BA4568">
            <w:pPr>
              <w:rPr>
                <w:sz w:val="16"/>
                <w:szCs w:val="16"/>
              </w:rPr>
            </w:pPr>
            <w:r>
              <w:rPr>
                <w:sz w:val="16"/>
                <w:szCs w:val="16"/>
              </w:rPr>
              <w:t>SPS-R</w:t>
            </w:r>
          </w:p>
        </w:tc>
        <w:tc>
          <w:tcPr>
            <w:tcW w:w="333" w:type="pct"/>
          </w:tcPr>
          <w:p w14:paraId="1160D0A4" w14:textId="50BFE6E9" w:rsidR="00357C3D" w:rsidRPr="00357C3D" w:rsidRDefault="00357C3D" w:rsidP="00BA4568">
            <w:pPr>
              <w:rPr>
                <w:sz w:val="16"/>
                <w:szCs w:val="16"/>
              </w:rPr>
            </w:pPr>
            <w:r w:rsidRPr="00357C3D">
              <w:rPr>
                <w:sz w:val="16"/>
                <w:szCs w:val="16"/>
              </w:rPr>
              <w:t>-.001</w:t>
            </w:r>
          </w:p>
        </w:tc>
        <w:tc>
          <w:tcPr>
            <w:tcW w:w="333" w:type="pct"/>
          </w:tcPr>
          <w:p w14:paraId="4A30DD33" w14:textId="6D0A521B" w:rsidR="00357C3D" w:rsidRPr="00357C3D" w:rsidRDefault="00357C3D" w:rsidP="00BA4568">
            <w:pPr>
              <w:rPr>
                <w:sz w:val="16"/>
                <w:szCs w:val="16"/>
              </w:rPr>
            </w:pPr>
            <w:r w:rsidRPr="00357C3D">
              <w:rPr>
                <w:sz w:val="16"/>
                <w:szCs w:val="16"/>
              </w:rPr>
              <w:t>.031</w:t>
            </w:r>
          </w:p>
        </w:tc>
        <w:tc>
          <w:tcPr>
            <w:tcW w:w="417" w:type="pct"/>
          </w:tcPr>
          <w:p w14:paraId="4FA2BB27" w14:textId="3FFCD15E" w:rsidR="00357C3D" w:rsidRPr="00357C3D" w:rsidRDefault="00357C3D" w:rsidP="00BA4568">
            <w:pPr>
              <w:rPr>
                <w:sz w:val="16"/>
                <w:szCs w:val="16"/>
              </w:rPr>
            </w:pPr>
            <w:r w:rsidRPr="00357C3D">
              <w:rPr>
                <w:sz w:val="16"/>
                <w:szCs w:val="16"/>
              </w:rPr>
              <w:t>.001</w:t>
            </w:r>
          </w:p>
        </w:tc>
        <w:tc>
          <w:tcPr>
            <w:tcW w:w="166" w:type="pct"/>
          </w:tcPr>
          <w:p w14:paraId="30F2A7E7" w14:textId="60F8CADA" w:rsidR="00357C3D" w:rsidRPr="00357C3D" w:rsidRDefault="00357C3D" w:rsidP="00BA4568">
            <w:pPr>
              <w:rPr>
                <w:sz w:val="16"/>
                <w:szCs w:val="16"/>
              </w:rPr>
            </w:pPr>
            <w:r w:rsidRPr="00357C3D">
              <w:rPr>
                <w:sz w:val="16"/>
                <w:szCs w:val="16"/>
              </w:rPr>
              <w:t>1</w:t>
            </w:r>
          </w:p>
        </w:tc>
        <w:tc>
          <w:tcPr>
            <w:tcW w:w="417" w:type="pct"/>
          </w:tcPr>
          <w:p w14:paraId="68200F80" w14:textId="438B06E1" w:rsidR="00357C3D" w:rsidRPr="00357C3D" w:rsidRDefault="00357C3D" w:rsidP="00BA4568">
            <w:pPr>
              <w:rPr>
                <w:sz w:val="16"/>
                <w:szCs w:val="16"/>
              </w:rPr>
            </w:pPr>
            <w:r w:rsidRPr="00357C3D">
              <w:rPr>
                <w:sz w:val="16"/>
                <w:szCs w:val="16"/>
              </w:rPr>
              <w:t>.981</w:t>
            </w:r>
          </w:p>
        </w:tc>
        <w:tc>
          <w:tcPr>
            <w:tcW w:w="416" w:type="pct"/>
          </w:tcPr>
          <w:p w14:paraId="30FF7F63" w14:textId="4793BEFA" w:rsidR="00357C3D" w:rsidRPr="00357C3D" w:rsidRDefault="00357C3D" w:rsidP="00BA4568">
            <w:pPr>
              <w:rPr>
                <w:sz w:val="16"/>
                <w:szCs w:val="16"/>
              </w:rPr>
            </w:pPr>
            <w:r w:rsidRPr="00357C3D">
              <w:rPr>
                <w:sz w:val="16"/>
                <w:szCs w:val="16"/>
              </w:rPr>
              <w:t>.999</w:t>
            </w:r>
          </w:p>
        </w:tc>
        <w:tc>
          <w:tcPr>
            <w:tcW w:w="416" w:type="pct"/>
          </w:tcPr>
          <w:p w14:paraId="54C6C34B" w14:textId="0A12637A" w:rsidR="00357C3D" w:rsidRPr="00357C3D" w:rsidRDefault="00357C3D" w:rsidP="00BA4568">
            <w:pPr>
              <w:rPr>
                <w:sz w:val="16"/>
                <w:szCs w:val="16"/>
              </w:rPr>
            </w:pPr>
            <w:r w:rsidRPr="00357C3D">
              <w:rPr>
                <w:sz w:val="16"/>
                <w:szCs w:val="16"/>
              </w:rPr>
              <w:t>.941</w:t>
            </w:r>
          </w:p>
        </w:tc>
        <w:tc>
          <w:tcPr>
            <w:tcW w:w="441" w:type="pct"/>
          </w:tcPr>
          <w:p w14:paraId="683EF547" w14:textId="7E7EECF3" w:rsidR="00357C3D" w:rsidRPr="00357C3D" w:rsidRDefault="00357C3D" w:rsidP="00BA4568">
            <w:pPr>
              <w:rPr>
                <w:sz w:val="16"/>
                <w:szCs w:val="16"/>
              </w:rPr>
            </w:pPr>
            <w:r w:rsidRPr="00357C3D">
              <w:rPr>
                <w:sz w:val="16"/>
                <w:szCs w:val="16"/>
              </w:rPr>
              <w:t>1.062</w:t>
            </w:r>
          </w:p>
        </w:tc>
      </w:tr>
      <w:tr w:rsidR="00357C3D" w:rsidRPr="00612F24" w14:paraId="126DE3DC" w14:textId="77777777" w:rsidTr="00AA6213">
        <w:tc>
          <w:tcPr>
            <w:tcW w:w="470" w:type="pct"/>
          </w:tcPr>
          <w:p w14:paraId="3C31B5AE" w14:textId="77777777" w:rsidR="00357C3D" w:rsidRDefault="00357C3D" w:rsidP="00BA4568">
            <w:pPr>
              <w:rPr>
                <w:sz w:val="16"/>
                <w:szCs w:val="16"/>
              </w:rPr>
            </w:pPr>
          </w:p>
        </w:tc>
        <w:tc>
          <w:tcPr>
            <w:tcW w:w="1591" w:type="pct"/>
          </w:tcPr>
          <w:p w14:paraId="5A13A090" w14:textId="03F85D79" w:rsidR="00357C3D" w:rsidRPr="00BA4568" w:rsidRDefault="00357C3D" w:rsidP="00BA4568">
            <w:pPr>
              <w:rPr>
                <w:sz w:val="16"/>
                <w:szCs w:val="16"/>
              </w:rPr>
            </w:pPr>
            <w:r w:rsidRPr="00BA4568">
              <w:rPr>
                <w:sz w:val="16"/>
                <w:szCs w:val="16"/>
              </w:rPr>
              <w:t>SPQ</w:t>
            </w:r>
            <w:r w:rsidR="00826D77">
              <w:rPr>
                <w:sz w:val="16"/>
                <w:szCs w:val="16"/>
              </w:rPr>
              <w:t>-B</w:t>
            </w:r>
            <w:r>
              <w:rPr>
                <w:sz w:val="16"/>
                <w:szCs w:val="16"/>
              </w:rPr>
              <w:t>– c</w:t>
            </w:r>
            <w:r w:rsidRPr="00BA4568">
              <w:rPr>
                <w:sz w:val="16"/>
                <w:szCs w:val="16"/>
              </w:rPr>
              <w:t>ognitive perceptual</w:t>
            </w:r>
          </w:p>
        </w:tc>
        <w:tc>
          <w:tcPr>
            <w:tcW w:w="333" w:type="pct"/>
          </w:tcPr>
          <w:p w14:paraId="3E0391AC" w14:textId="69818792" w:rsidR="00357C3D" w:rsidRPr="00357C3D" w:rsidRDefault="00357C3D" w:rsidP="00BA4568">
            <w:pPr>
              <w:rPr>
                <w:sz w:val="16"/>
                <w:szCs w:val="16"/>
              </w:rPr>
            </w:pPr>
            <w:r w:rsidRPr="00357C3D">
              <w:rPr>
                <w:sz w:val="16"/>
                <w:szCs w:val="16"/>
              </w:rPr>
              <w:t>.092</w:t>
            </w:r>
          </w:p>
        </w:tc>
        <w:tc>
          <w:tcPr>
            <w:tcW w:w="333" w:type="pct"/>
          </w:tcPr>
          <w:p w14:paraId="29F859C3" w14:textId="5426FC76" w:rsidR="00357C3D" w:rsidRPr="00357C3D" w:rsidRDefault="00357C3D" w:rsidP="00BA4568">
            <w:pPr>
              <w:rPr>
                <w:sz w:val="16"/>
                <w:szCs w:val="16"/>
              </w:rPr>
            </w:pPr>
            <w:r w:rsidRPr="00357C3D">
              <w:rPr>
                <w:sz w:val="16"/>
                <w:szCs w:val="16"/>
              </w:rPr>
              <w:t>.072</w:t>
            </w:r>
          </w:p>
        </w:tc>
        <w:tc>
          <w:tcPr>
            <w:tcW w:w="417" w:type="pct"/>
          </w:tcPr>
          <w:p w14:paraId="3798655B" w14:textId="5F27F21E" w:rsidR="00357C3D" w:rsidRPr="00357C3D" w:rsidRDefault="00357C3D" w:rsidP="00BA4568">
            <w:pPr>
              <w:rPr>
                <w:sz w:val="16"/>
                <w:szCs w:val="16"/>
              </w:rPr>
            </w:pPr>
            <w:r w:rsidRPr="00357C3D">
              <w:rPr>
                <w:sz w:val="16"/>
                <w:szCs w:val="16"/>
              </w:rPr>
              <w:t>1.602</w:t>
            </w:r>
          </w:p>
        </w:tc>
        <w:tc>
          <w:tcPr>
            <w:tcW w:w="166" w:type="pct"/>
          </w:tcPr>
          <w:p w14:paraId="6C7533E4" w14:textId="495E725C" w:rsidR="00357C3D" w:rsidRPr="00357C3D" w:rsidRDefault="00357C3D" w:rsidP="00BA4568">
            <w:pPr>
              <w:rPr>
                <w:sz w:val="16"/>
                <w:szCs w:val="16"/>
              </w:rPr>
            </w:pPr>
            <w:r w:rsidRPr="00357C3D">
              <w:rPr>
                <w:sz w:val="16"/>
                <w:szCs w:val="16"/>
              </w:rPr>
              <w:t>1</w:t>
            </w:r>
          </w:p>
        </w:tc>
        <w:tc>
          <w:tcPr>
            <w:tcW w:w="417" w:type="pct"/>
          </w:tcPr>
          <w:p w14:paraId="675497E1" w14:textId="4DF3B63B" w:rsidR="00357C3D" w:rsidRPr="00357C3D" w:rsidRDefault="00357C3D" w:rsidP="00BA4568">
            <w:pPr>
              <w:rPr>
                <w:sz w:val="16"/>
                <w:szCs w:val="16"/>
              </w:rPr>
            </w:pPr>
            <w:r w:rsidRPr="00357C3D">
              <w:rPr>
                <w:sz w:val="16"/>
                <w:szCs w:val="16"/>
              </w:rPr>
              <w:t>.206</w:t>
            </w:r>
          </w:p>
        </w:tc>
        <w:tc>
          <w:tcPr>
            <w:tcW w:w="416" w:type="pct"/>
          </w:tcPr>
          <w:p w14:paraId="33537BDD" w14:textId="1863662B" w:rsidR="00357C3D" w:rsidRPr="00357C3D" w:rsidRDefault="00357C3D" w:rsidP="00BA4568">
            <w:pPr>
              <w:rPr>
                <w:sz w:val="16"/>
                <w:szCs w:val="16"/>
              </w:rPr>
            </w:pPr>
            <w:r w:rsidRPr="00357C3D">
              <w:rPr>
                <w:sz w:val="16"/>
                <w:szCs w:val="16"/>
              </w:rPr>
              <w:t>1.096</w:t>
            </w:r>
          </w:p>
        </w:tc>
        <w:tc>
          <w:tcPr>
            <w:tcW w:w="416" w:type="pct"/>
          </w:tcPr>
          <w:p w14:paraId="24C3A10F" w14:textId="6F5FA3C3" w:rsidR="00357C3D" w:rsidRPr="00357C3D" w:rsidRDefault="00357C3D" w:rsidP="00BA4568">
            <w:pPr>
              <w:rPr>
                <w:sz w:val="16"/>
                <w:szCs w:val="16"/>
              </w:rPr>
            </w:pPr>
            <w:r w:rsidRPr="00357C3D">
              <w:rPr>
                <w:sz w:val="16"/>
                <w:szCs w:val="16"/>
              </w:rPr>
              <w:t>.951</w:t>
            </w:r>
          </w:p>
        </w:tc>
        <w:tc>
          <w:tcPr>
            <w:tcW w:w="441" w:type="pct"/>
          </w:tcPr>
          <w:p w14:paraId="000672C7" w14:textId="6729B4AC" w:rsidR="00357C3D" w:rsidRPr="00357C3D" w:rsidRDefault="00357C3D" w:rsidP="00BA4568">
            <w:pPr>
              <w:rPr>
                <w:sz w:val="16"/>
                <w:szCs w:val="16"/>
              </w:rPr>
            </w:pPr>
            <w:r w:rsidRPr="00357C3D">
              <w:rPr>
                <w:sz w:val="16"/>
                <w:szCs w:val="16"/>
              </w:rPr>
              <w:t>1.263</w:t>
            </w:r>
          </w:p>
        </w:tc>
      </w:tr>
      <w:tr w:rsidR="00357C3D" w:rsidRPr="00E216A7" w14:paraId="1BADA093" w14:textId="77777777" w:rsidTr="00AA6213">
        <w:tc>
          <w:tcPr>
            <w:tcW w:w="470" w:type="pct"/>
          </w:tcPr>
          <w:p w14:paraId="1CCB1ECE" w14:textId="77777777" w:rsidR="00357C3D" w:rsidRDefault="00357C3D" w:rsidP="00BA4568">
            <w:pPr>
              <w:rPr>
                <w:sz w:val="16"/>
                <w:szCs w:val="16"/>
              </w:rPr>
            </w:pPr>
          </w:p>
        </w:tc>
        <w:tc>
          <w:tcPr>
            <w:tcW w:w="1591" w:type="pct"/>
          </w:tcPr>
          <w:p w14:paraId="37698897" w14:textId="46853203" w:rsidR="00357C3D" w:rsidRPr="00357C3D" w:rsidRDefault="00357C3D" w:rsidP="00BA4568">
            <w:pPr>
              <w:rPr>
                <w:b/>
                <w:sz w:val="16"/>
                <w:szCs w:val="16"/>
              </w:rPr>
            </w:pPr>
            <w:r w:rsidRPr="00357C3D">
              <w:rPr>
                <w:b/>
                <w:sz w:val="16"/>
                <w:szCs w:val="16"/>
              </w:rPr>
              <w:t>SPQ</w:t>
            </w:r>
            <w:r w:rsidR="00826D77">
              <w:rPr>
                <w:b/>
                <w:sz w:val="16"/>
                <w:szCs w:val="16"/>
              </w:rPr>
              <w:t>-B</w:t>
            </w:r>
            <w:r w:rsidRPr="00357C3D">
              <w:rPr>
                <w:b/>
                <w:sz w:val="16"/>
                <w:szCs w:val="16"/>
              </w:rPr>
              <w:t xml:space="preserve"> – interpersonal</w:t>
            </w:r>
          </w:p>
        </w:tc>
        <w:tc>
          <w:tcPr>
            <w:tcW w:w="333" w:type="pct"/>
          </w:tcPr>
          <w:p w14:paraId="66A9E29E" w14:textId="4EC2196E" w:rsidR="00357C3D" w:rsidRPr="00357C3D" w:rsidRDefault="00357C3D" w:rsidP="00BA4568">
            <w:pPr>
              <w:rPr>
                <w:b/>
                <w:sz w:val="16"/>
                <w:szCs w:val="16"/>
              </w:rPr>
            </w:pPr>
            <w:r w:rsidRPr="00357C3D">
              <w:rPr>
                <w:b/>
                <w:sz w:val="16"/>
                <w:szCs w:val="16"/>
              </w:rPr>
              <w:t>.132</w:t>
            </w:r>
          </w:p>
        </w:tc>
        <w:tc>
          <w:tcPr>
            <w:tcW w:w="333" w:type="pct"/>
          </w:tcPr>
          <w:p w14:paraId="1E67B878" w14:textId="184677EA" w:rsidR="00357C3D" w:rsidRPr="00357C3D" w:rsidRDefault="00357C3D" w:rsidP="00BA4568">
            <w:pPr>
              <w:rPr>
                <w:b/>
                <w:sz w:val="16"/>
                <w:szCs w:val="16"/>
              </w:rPr>
            </w:pPr>
            <w:r w:rsidRPr="00357C3D">
              <w:rPr>
                <w:b/>
                <w:sz w:val="16"/>
                <w:szCs w:val="16"/>
              </w:rPr>
              <w:t>.054</w:t>
            </w:r>
          </w:p>
        </w:tc>
        <w:tc>
          <w:tcPr>
            <w:tcW w:w="417" w:type="pct"/>
          </w:tcPr>
          <w:p w14:paraId="0C1C8ABF" w14:textId="7523F726" w:rsidR="00357C3D" w:rsidRPr="00357C3D" w:rsidRDefault="00357C3D" w:rsidP="00BA4568">
            <w:pPr>
              <w:rPr>
                <w:b/>
                <w:sz w:val="16"/>
                <w:szCs w:val="16"/>
              </w:rPr>
            </w:pPr>
            <w:r w:rsidRPr="00357C3D">
              <w:rPr>
                <w:b/>
                <w:sz w:val="16"/>
                <w:szCs w:val="16"/>
              </w:rPr>
              <w:t>6.024</w:t>
            </w:r>
          </w:p>
        </w:tc>
        <w:tc>
          <w:tcPr>
            <w:tcW w:w="166" w:type="pct"/>
          </w:tcPr>
          <w:p w14:paraId="3E0368E0" w14:textId="06C7984F" w:rsidR="00357C3D" w:rsidRPr="00357C3D" w:rsidRDefault="00357C3D" w:rsidP="00BA4568">
            <w:pPr>
              <w:rPr>
                <w:b/>
                <w:sz w:val="16"/>
                <w:szCs w:val="16"/>
              </w:rPr>
            </w:pPr>
            <w:r w:rsidRPr="00357C3D">
              <w:rPr>
                <w:b/>
                <w:sz w:val="16"/>
                <w:szCs w:val="16"/>
              </w:rPr>
              <w:t>1</w:t>
            </w:r>
          </w:p>
        </w:tc>
        <w:tc>
          <w:tcPr>
            <w:tcW w:w="417" w:type="pct"/>
          </w:tcPr>
          <w:p w14:paraId="23DB28A7" w14:textId="2A0881CD" w:rsidR="00357C3D" w:rsidRPr="00357C3D" w:rsidRDefault="00357C3D" w:rsidP="00BA4568">
            <w:pPr>
              <w:rPr>
                <w:b/>
                <w:sz w:val="16"/>
                <w:szCs w:val="16"/>
              </w:rPr>
            </w:pPr>
            <w:r w:rsidRPr="00357C3D">
              <w:rPr>
                <w:b/>
                <w:sz w:val="16"/>
                <w:szCs w:val="16"/>
              </w:rPr>
              <w:t>.014</w:t>
            </w:r>
            <w:r w:rsidR="00AA6213">
              <w:rPr>
                <w:b/>
                <w:sz w:val="16"/>
                <w:szCs w:val="16"/>
              </w:rPr>
              <w:t>*</w:t>
            </w:r>
          </w:p>
        </w:tc>
        <w:tc>
          <w:tcPr>
            <w:tcW w:w="416" w:type="pct"/>
          </w:tcPr>
          <w:p w14:paraId="29B348E4" w14:textId="2C73D3B7" w:rsidR="00357C3D" w:rsidRPr="00357C3D" w:rsidRDefault="00357C3D" w:rsidP="00BA4568">
            <w:pPr>
              <w:rPr>
                <w:b/>
                <w:sz w:val="16"/>
                <w:szCs w:val="16"/>
              </w:rPr>
            </w:pPr>
            <w:r w:rsidRPr="00357C3D">
              <w:rPr>
                <w:b/>
                <w:sz w:val="16"/>
                <w:szCs w:val="16"/>
              </w:rPr>
              <w:t>1.141</w:t>
            </w:r>
          </w:p>
        </w:tc>
        <w:tc>
          <w:tcPr>
            <w:tcW w:w="416" w:type="pct"/>
          </w:tcPr>
          <w:p w14:paraId="5E000B79" w14:textId="48664504" w:rsidR="00357C3D" w:rsidRPr="00357C3D" w:rsidRDefault="00357C3D" w:rsidP="00BA4568">
            <w:pPr>
              <w:rPr>
                <w:b/>
                <w:sz w:val="16"/>
                <w:szCs w:val="16"/>
              </w:rPr>
            </w:pPr>
            <w:r w:rsidRPr="00357C3D">
              <w:rPr>
                <w:b/>
                <w:sz w:val="16"/>
                <w:szCs w:val="16"/>
              </w:rPr>
              <w:t>1.027</w:t>
            </w:r>
          </w:p>
        </w:tc>
        <w:tc>
          <w:tcPr>
            <w:tcW w:w="441" w:type="pct"/>
          </w:tcPr>
          <w:p w14:paraId="42C50716" w14:textId="40CE93FD" w:rsidR="00357C3D" w:rsidRPr="00357C3D" w:rsidRDefault="00357C3D" w:rsidP="00BA4568">
            <w:pPr>
              <w:rPr>
                <w:b/>
                <w:sz w:val="16"/>
                <w:szCs w:val="16"/>
              </w:rPr>
            </w:pPr>
            <w:r w:rsidRPr="00357C3D">
              <w:rPr>
                <w:b/>
                <w:sz w:val="16"/>
                <w:szCs w:val="16"/>
              </w:rPr>
              <w:t>1.268</w:t>
            </w:r>
          </w:p>
        </w:tc>
      </w:tr>
      <w:tr w:rsidR="00357C3D" w:rsidRPr="003D42B7" w14:paraId="0FAAB6C5" w14:textId="77777777" w:rsidTr="00AA6213">
        <w:tc>
          <w:tcPr>
            <w:tcW w:w="470" w:type="pct"/>
          </w:tcPr>
          <w:p w14:paraId="6EF5E91D" w14:textId="77777777" w:rsidR="00357C3D" w:rsidRPr="002561C0" w:rsidRDefault="00357C3D" w:rsidP="00BA4568">
            <w:pPr>
              <w:rPr>
                <w:sz w:val="16"/>
                <w:szCs w:val="16"/>
              </w:rPr>
            </w:pPr>
          </w:p>
        </w:tc>
        <w:tc>
          <w:tcPr>
            <w:tcW w:w="1591" w:type="pct"/>
          </w:tcPr>
          <w:p w14:paraId="6AFCE2D6" w14:textId="7EDC7102" w:rsidR="00357C3D" w:rsidRPr="00BA4568" w:rsidRDefault="00357C3D" w:rsidP="00BA4568">
            <w:pPr>
              <w:rPr>
                <w:sz w:val="16"/>
                <w:szCs w:val="16"/>
              </w:rPr>
            </w:pPr>
            <w:r w:rsidRPr="00BA4568">
              <w:rPr>
                <w:sz w:val="16"/>
                <w:szCs w:val="16"/>
              </w:rPr>
              <w:t xml:space="preserve">SPQ </w:t>
            </w:r>
            <w:r w:rsidR="00826D77">
              <w:rPr>
                <w:sz w:val="16"/>
                <w:szCs w:val="16"/>
              </w:rPr>
              <w:t>-B</w:t>
            </w:r>
            <w:r>
              <w:rPr>
                <w:sz w:val="16"/>
                <w:szCs w:val="16"/>
              </w:rPr>
              <w:t>–</w:t>
            </w:r>
            <w:r w:rsidRPr="00BA4568">
              <w:rPr>
                <w:sz w:val="16"/>
                <w:szCs w:val="16"/>
              </w:rPr>
              <w:t xml:space="preserve"> disorganized</w:t>
            </w:r>
          </w:p>
        </w:tc>
        <w:tc>
          <w:tcPr>
            <w:tcW w:w="333" w:type="pct"/>
          </w:tcPr>
          <w:p w14:paraId="02971BC4" w14:textId="183C0E4D" w:rsidR="00357C3D" w:rsidRPr="00357C3D" w:rsidRDefault="00357C3D" w:rsidP="00BA4568">
            <w:pPr>
              <w:rPr>
                <w:sz w:val="16"/>
                <w:szCs w:val="16"/>
              </w:rPr>
            </w:pPr>
            <w:r w:rsidRPr="00357C3D">
              <w:rPr>
                <w:sz w:val="16"/>
                <w:szCs w:val="16"/>
              </w:rPr>
              <w:t>-.029</w:t>
            </w:r>
          </w:p>
        </w:tc>
        <w:tc>
          <w:tcPr>
            <w:tcW w:w="333" w:type="pct"/>
          </w:tcPr>
          <w:p w14:paraId="7A10D098" w14:textId="5FC702C9" w:rsidR="00357C3D" w:rsidRPr="00357C3D" w:rsidRDefault="00357C3D" w:rsidP="00BA4568">
            <w:pPr>
              <w:rPr>
                <w:sz w:val="16"/>
                <w:szCs w:val="16"/>
              </w:rPr>
            </w:pPr>
            <w:r w:rsidRPr="00357C3D">
              <w:rPr>
                <w:sz w:val="16"/>
                <w:szCs w:val="16"/>
              </w:rPr>
              <w:t>.084</w:t>
            </w:r>
          </w:p>
        </w:tc>
        <w:tc>
          <w:tcPr>
            <w:tcW w:w="417" w:type="pct"/>
          </w:tcPr>
          <w:p w14:paraId="721F3F5E" w14:textId="7C9302B5" w:rsidR="00357C3D" w:rsidRPr="00357C3D" w:rsidRDefault="00357C3D" w:rsidP="00BA4568">
            <w:pPr>
              <w:rPr>
                <w:sz w:val="16"/>
                <w:szCs w:val="16"/>
              </w:rPr>
            </w:pPr>
            <w:r w:rsidRPr="00357C3D">
              <w:rPr>
                <w:sz w:val="16"/>
                <w:szCs w:val="16"/>
              </w:rPr>
              <w:t>.116</w:t>
            </w:r>
          </w:p>
        </w:tc>
        <w:tc>
          <w:tcPr>
            <w:tcW w:w="166" w:type="pct"/>
          </w:tcPr>
          <w:p w14:paraId="33CEFC80" w14:textId="3FB9069E" w:rsidR="00357C3D" w:rsidRPr="00357C3D" w:rsidRDefault="00357C3D" w:rsidP="00BA4568">
            <w:pPr>
              <w:rPr>
                <w:sz w:val="16"/>
                <w:szCs w:val="16"/>
              </w:rPr>
            </w:pPr>
            <w:r w:rsidRPr="00357C3D">
              <w:rPr>
                <w:sz w:val="16"/>
                <w:szCs w:val="16"/>
              </w:rPr>
              <w:t>1</w:t>
            </w:r>
          </w:p>
        </w:tc>
        <w:tc>
          <w:tcPr>
            <w:tcW w:w="417" w:type="pct"/>
          </w:tcPr>
          <w:p w14:paraId="26B97E03" w14:textId="7FC24F33" w:rsidR="00357C3D" w:rsidRPr="00357C3D" w:rsidRDefault="00357C3D" w:rsidP="00BA4568">
            <w:pPr>
              <w:rPr>
                <w:sz w:val="16"/>
                <w:szCs w:val="16"/>
              </w:rPr>
            </w:pPr>
            <w:r w:rsidRPr="00357C3D">
              <w:rPr>
                <w:sz w:val="16"/>
                <w:szCs w:val="16"/>
              </w:rPr>
              <w:t>.733</w:t>
            </w:r>
          </w:p>
        </w:tc>
        <w:tc>
          <w:tcPr>
            <w:tcW w:w="416" w:type="pct"/>
          </w:tcPr>
          <w:p w14:paraId="352405D1" w14:textId="34E0E9C1" w:rsidR="00357C3D" w:rsidRPr="00357C3D" w:rsidRDefault="00357C3D" w:rsidP="00BA4568">
            <w:pPr>
              <w:rPr>
                <w:sz w:val="16"/>
                <w:szCs w:val="16"/>
              </w:rPr>
            </w:pPr>
            <w:r w:rsidRPr="00357C3D">
              <w:rPr>
                <w:sz w:val="16"/>
                <w:szCs w:val="16"/>
              </w:rPr>
              <w:t>.972</w:t>
            </w:r>
          </w:p>
        </w:tc>
        <w:tc>
          <w:tcPr>
            <w:tcW w:w="416" w:type="pct"/>
          </w:tcPr>
          <w:p w14:paraId="41FFFCC4" w14:textId="1576F5F6" w:rsidR="00357C3D" w:rsidRPr="00357C3D" w:rsidRDefault="00357C3D" w:rsidP="00BA4568">
            <w:pPr>
              <w:rPr>
                <w:sz w:val="16"/>
                <w:szCs w:val="16"/>
              </w:rPr>
            </w:pPr>
            <w:r w:rsidRPr="00357C3D">
              <w:rPr>
                <w:sz w:val="16"/>
                <w:szCs w:val="16"/>
              </w:rPr>
              <w:t>.825</w:t>
            </w:r>
          </w:p>
        </w:tc>
        <w:tc>
          <w:tcPr>
            <w:tcW w:w="441" w:type="pct"/>
          </w:tcPr>
          <w:p w14:paraId="1490BCE1" w14:textId="5034B8DF" w:rsidR="00357C3D" w:rsidRPr="00357C3D" w:rsidRDefault="00357C3D" w:rsidP="00BA4568">
            <w:pPr>
              <w:rPr>
                <w:sz w:val="16"/>
                <w:szCs w:val="16"/>
              </w:rPr>
            </w:pPr>
            <w:r w:rsidRPr="00357C3D">
              <w:rPr>
                <w:sz w:val="16"/>
                <w:szCs w:val="16"/>
              </w:rPr>
              <w:t>1.145</w:t>
            </w:r>
          </w:p>
        </w:tc>
      </w:tr>
      <w:tr w:rsidR="00357C3D" w:rsidRPr="003D42B7" w14:paraId="50B978A2" w14:textId="77777777" w:rsidTr="00AA6213">
        <w:tc>
          <w:tcPr>
            <w:tcW w:w="470" w:type="pct"/>
          </w:tcPr>
          <w:p w14:paraId="041BCD16" w14:textId="77777777" w:rsidR="00357C3D" w:rsidRPr="002561C0" w:rsidRDefault="00357C3D" w:rsidP="00BA4568">
            <w:pPr>
              <w:rPr>
                <w:sz w:val="16"/>
                <w:szCs w:val="16"/>
              </w:rPr>
            </w:pPr>
          </w:p>
        </w:tc>
        <w:tc>
          <w:tcPr>
            <w:tcW w:w="1591" w:type="pct"/>
          </w:tcPr>
          <w:p w14:paraId="399784AF" w14:textId="7655B1F2" w:rsidR="00357C3D" w:rsidRPr="00BA4568" w:rsidRDefault="00357C3D" w:rsidP="00BA4568">
            <w:pPr>
              <w:rPr>
                <w:sz w:val="16"/>
                <w:szCs w:val="16"/>
              </w:rPr>
            </w:pPr>
            <w:r>
              <w:rPr>
                <w:sz w:val="16"/>
                <w:szCs w:val="16"/>
              </w:rPr>
              <w:t>DASS 21</w:t>
            </w:r>
          </w:p>
        </w:tc>
        <w:tc>
          <w:tcPr>
            <w:tcW w:w="333" w:type="pct"/>
          </w:tcPr>
          <w:p w14:paraId="04C9F030" w14:textId="11A52DDD" w:rsidR="00357C3D" w:rsidRPr="00357C3D" w:rsidRDefault="00357C3D" w:rsidP="00BA4568">
            <w:pPr>
              <w:rPr>
                <w:sz w:val="16"/>
                <w:szCs w:val="16"/>
              </w:rPr>
            </w:pPr>
            <w:r w:rsidRPr="00357C3D">
              <w:rPr>
                <w:sz w:val="16"/>
                <w:szCs w:val="16"/>
              </w:rPr>
              <w:t>-.015</w:t>
            </w:r>
          </w:p>
        </w:tc>
        <w:tc>
          <w:tcPr>
            <w:tcW w:w="333" w:type="pct"/>
          </w:tcPr>
          <w:p w14:paraId="52102745" w14:textId="08DD2B84" w:rsidR="00357C3D" w:rsidRPr="00357C3D" w:rsidRDefault="00357C3D" w:rsidP="00BA4568">
            <w:pPr>
              <w:rPr>
                <w:sz w:val="16"/>
                <w:szCs w:val="16"/>
              </w:rPr>
            </w:pPr>
            <w:r w:rsidRPr="00357C3D">
              <w:rPr>
                <w:sz w:val="16"/>
                <w:szCs w:val="16"/>
              </w:rPr>
              <w:t>.014</w:t>
            </w:r>
          </w:p>
        </w:tc>
        <w:tc>
          <w:tcPr>
            <w:tcW w:w="417" w:type="pct"/>
          </w:tcPr>
          <w:p w14:paraId="50BF66FE" w14:textId="27DB0B38" w:rsidR="00357C3D" w:rsidRPr="00357C3D" w:rsidRDefault="00357C3D" w:rsidP="00BA4568">
            <w:pPr>
              <w:rPr>
                <w:sz w:val="16"/>
                <w:szCs w:val="16"/>
              </w:rPr>
            </w:pPr>
            <w:r w:rsidRPr="00357C3D">
              <w:rPr>
                <w:sz w:val="16"/>
                <w:szCs w:val="16"/>
              </w:rPr>
              <w:t>1.086</w:t>
            </w:r>
          </w:p>
        </w:tc>
        <w:tc>
          <w:tcPr>
            <w:tcW w:w="166" w:type="pct"/>
          </w:tcPr>
          <w:p w14:paraId="59DF11D0" w14:textId="194A39E3" w:rsidR="00357C3D" w:rsidRPr="00357C3D" w:rsidRDefault="00357C3D" w:rsidP="00BA4568">
            <w:pPr>
              <w:rPr>
                <w:sz w:val="16"/>
                <w:szCs w:val="16"/>
              </w:rPr>
            </w:pPr>
            <w:r w:rsidRPr="00357C3D">
              <w:rPr>
                <w:sz w:val="16"/>
                <w:szCs w:val="16"/>
              </w:rPr>
              <w:t>1</w:t>
            </w:r>
          </w:p>
        </w:tc>
        <w:tc>
          <w:tcPr>
            <w:tcW w:w="417" w:type="pct"/>
          </w:tcPr>
          <w:p w14:paraId="5DBB35D9" w14:textId="4F9B8B70" w:rsidR="00357C3D" w:rsidRPr="00357C3D" w:rsidRDefault="00357C3D" w:rsidP="00BA4568">
            <w:pPr>
              <w:rPr>
                <w:sz w:val="16"/>
                <w:szCs w:val="16"/>
              </w:rPr>
            </w:pPr>
            <w:r w:rsidRPr="00357C3D">
              <w:rPr>
                <w:sz w:val="16"/>
                <w:szCs w:val="16"/>
              </w:rPr>
              <w:t>.297</w:t>
            </w:r>
          </w:p>
        </w:tc>
        <w:tc>
          <w:tcPr>
            <w:tcW w:w="416" w:type="pct"/>
          </w:tcPr>
          <w:p w14:paraId="720DA523" w14:textId="1D411697" w:rsidR="00357C3D" w:rsidRPr="00357C3D" w:rsidRDefault="00357C3D" w:rsidP="00BA4568">
            <w:pPr>
              <w:rPr>
                <w:sz w:val="16"/>
                <w:szCs w:val="16"/>
              </w:rPr>
            </w:pPr>
            <w:r w:rsidRPr="00357C3D">
              <w:rPr>
                <w:sz w:val="16"/>
                <w:szCs w:val="16"/>
              </w:rPr>
              <w:t>.985</w:t>
            </w:r>
          </w:p>
        </w:tc>
        <w:tc>
          <w:tcPr>
            <w:tcW w:w="416" w:type="pct"/>
          </w:tcPr>
          <w:p w14:paraId="108531B8" w14:textId="650C5C98" w:rsidR="00357C3D" w:rsidRPr="00357C3D" w:rsidRDefault="00357C3D" w:rsidP="00BA4568">
            <w:pPr>
              <w:rPr>
                <w:sz w:val="16"/>
                <w:szCs w:val="16"/>
              </w:rPr>
            </w:pPr>
            <w:r w:rsidRPr="00357C3D">
              <w:rPr>
                <w:sz w:val="16"/>
                <w:szCs w:val="16"/>
              </w:rPr>
              <w:t>.958</w:t>
            </w:r>
          </w:p>
        </w:tc>
        <w:tc>
          <w:tcPr>
            <w:tcW w:w="441" w:type="pct"/>
          </w:tcPr>
          <w:p w14:paraId="60D11903" w14:textId="264926D6" w:rsidR="00357C3D" w:rsidRPr="00357C3D" w:rsidRDefault="00357C3D" w:rsidP="00BA4568">
            <w:pPr>
              <w:rPr>
                <w:sz w:val="16"/>
                <w:szCs w:val="16"/>
              </w:rPr>
            </w:pPr>
            <w:r w:rsidRPr="00357C3D">
              <w:rPr>
                <w:sz w:val="16"/>
                <w:szCs w:val="16"/>
              </w:rPr>
              <w:t>1.013</w:t>
            </w:r>
          </w:p>
        </w:tc>
      </w:tr>
      <w:tr w:rsidR="004C0C7B" w:rsidRPr="003D42B7" w14:paraId="01882F71" w14:textId="77777777" w:rsidTr="00AA6213">
        <w:tc>
          <w:tcPr>
            <w:tcW w:w="470" w:type="pct"/>
          </w:tcPr>
          <w:p w14:paraId="030D4F1D" w14:textId="77777777" w:rsidR="00BA4568" w:rsidRPr="002561C0" w:rsidRDefault="00BA4568" w:rsidP="00BA4568">
            <w:pPr>
              <w:rPr>
                <w:sz w:val="16"/>
                <w:szCs w:val="16"/>
              </w:rPr>
            </w:pPr>
          </w:p>
        </w:tc>
        <w:tc>
          <w:tcPr>
            <w:tcW w:w="1591" w:type="pct"/>
          </w:tcPr>
          <w:p w14:paraId="30A0C8E7" w14:textId="2A6B6F66" w:rsidR="00BA4568" w:rsidRDefault="00BA4568" w:rsidP="00BA4568">
            <w:pPr>
              <w:rPr>
                <w:sz w:val="16"/>
                <w:szCs w:val="16"/>
              </w:rPr>
            </w:pPr>
          </w:p>
        </w:tc>
        <w:tc>
          <w:tcPr>
            <w:tcW w:w="333" w:type="pct"/>
          </w:tcPr>
          <w:p w14:paraId="234816B2" w14:textId="77777777" w:rsidR="00BA4568" w:rsidRPr="00BA4568" w:rsidRDefault="00BA4568" w:rsidP="00BA4568">
            <w:pPr>
              <w:rPr>
                <w:sz w:val="16"/>
                <w:szCs w:val="16"/>
              </w:rPr>
            </w:pPr>
          </w:p>
        </w:tc>
        <w:tc>
          <w:tcPr>
            <w:tcW w:w="333" w:type="pct"/>
          </w:tcPr>
          <w:p w14:paraId="1F9B6DCD" w14:textId="77777777" w:rsidR="00BA4568" w:rsidRPr="00BA4568" w:rsidRDefault="00BA4568" w:rsidP="00BA4568">
            <w:pPr>
              <w:rPr>
                <w:sz w:val="16"/>
                <w:szCs w:val="16"/>
              </w:rPr>
            </w:pPr>
          </w:p>
        </w:tc>
        <w:tc>
          <w:tcPr>
            <w:tcW w:w="417" w:type="pct"/>
          </w:tcPr>
          <w:p w14:paraId="28D021B9" w14:textId="77777777" w:rsidR="00BA4568" w:rsidRPr="00BA4568" w:rsidRDefault="00BA4568" w:rsidP="00BA4568">
            <w:pPr>
              <w:rPr>
                <w:sz w:val="16"/>
                <w:szCs w:val="16"/>
              </w:rPr>
            </w:pPr>
          </w:p>
        </w:tc>
        <w:tc>
          <w:tcPr>
            <w:tcW w:w="166" w:type="pct"/>
          </w:tcPr>
          <w:p w14:paraId="53AA7E4A" w14:textId="77777777" w:rsidR="00BA4568" w:rsidRPr="00BA4568" w:rsidRDefault="00BA4568" w:rsidP="00BA4568">
            <w:pPr>
              <w:rPr>
                <w:sz w:val="16"/>
                <w:szCs w:val="16"/>
              </w:rPr>
            </w:pPr>
          </w:p>
        </w:tc>
        <w:tc>
          <w:tcPr>
            <w:tcW w:w="417" w:type="pct"/>
          </w:tcPr>
          <w:p w14:paraId="4EBBACAE" w14:textId="77777777" w:rsidR="00BA4568" w:rsidRPr="00BA4568" w:rsidRDefault="00BA4568" w:rsidP="00BA4568">
            <w:pPr>
              <w:rPr>
                <w:sz w:val="16"/>
                <w:szCs w:val="16"/>
              </w:rPr>
            </w:pPr>
          </w:p>
        </w:tc>
        <w:tc>
          <w:tcPr>
            <w:tcW w:w="416" w:type="pct"/>
          </w:tcPr>
          <w:p w14:paraId="10DC7A36" w14:textId="77777777" w:rsidR="00BA4568" w:rsidRPr="00BA4568" w:rsidRDefault="00BA4568" w:rsidP="00BA4568">
            <w:pPr>
              <w:rPr>
                <w:sz w:val="16"/>
                <w:szCs w:val="16"/>
              </w:rPr>
            </w:pPr>
          </w:p>
        </w:tc>
        <w:tc>
          <w:tcPr>
            <w:tcW w:w="416" w:type="pct"/>
          </w:tcPr>
          <w:p w14:paraId="75492BC7" w14:textId="77777777" w:rsidR="00BA4568" w:rsidRPr="00BA4568" w:rsidRDefault="00BA4568" w:rsidP="00BA4568">
            <w:pPr>
              <w:rPr>
                <w:sz w:val="16"/>
                <w:szCs w:val="16"/>
              </w:rPr>
            </w:pPr>
          </w:p>
        </w:tc>
        <w:tc>
          <w:tcPr>
            <w:tcW w:w="441" w:type="pct"/>
          </w:tcPr>
          <w:p w14:paraId="13215A0C" w14:textId="77777777" w:rsidR="00BA4568" w:rsidRPr="00BA4568" w:rsidRDefault="00BA4568" w:rsidP="00BA4568">
            <w:pPr>
              <w:rPr>
                <w:sz w:val="16"/>
                <w:szCs w:val="16"/>
              </w:rPr>
            </w:pPr>
          </w:p>
        </w:tc>
      </w:tr>
      <w:tr w:rsidR="004C0C7B" w:rsidRPr="003D42B7" w14:paraId="529FF549" w14:textId="77777777" w:rsidTr="00AA6213">
        <w:tc>
          <w:tcPr>
            <w:tcW w:w="470" w:type="pct"/>
          </w:tcPr>
          <w:p w14:paraId="23324B6E" w14:textId="77777777" w:rsidR="00752565" w:rsidRPr="009302DB" w:rsidRDefault="00752565" w:rsidP="00BA4568">
            <w:pPr>
              <w:rPr>
                <w:b/>
                <w:sz w:val="16"/>
                <w:szCs w:val="16"/>
              </w:rPr>
            </w:pPr>
            <w:r>
              <w:rPr>
                <w:sz w:val="16"/>
                <w:szCs w:val="16"/>
              </w:rPr>
              <w:t>2</w:t>
            </w:r>
          </w:p>
        </w:tc>
        <w:tc>
          <w:tcPr>
            <w:tcW w:w="1591" w:type="pct"/>
          </w:tcPr>
          <w:p w14:paraId="5B8486B6" w14:textId="77777777" w:rsidR="00752565" w:rsidRPr="00612F24" w:rsidRDefault="00752565" w:rsidP="00BA4568">
            <w:pPr>
              <w:rPr>
                <w:b/>
                <w:sz w:val="16"/>
                <w:szCs w:val="16"/>
              </w:rPr>
            </w:pPr>
          </w:p>
        </w:tc>
        <w:tc>
          <w:tcPr>
            <w:tcW w:w="333" w:type="pct"/>
          </w:tcPr>
          <w:p w14:paraId="0630E676" w14:textId="77777777" w:rsidR="00752565" w:rsidRPr="00E24DA8" w:rsidRDefault="00752565" w:rsidP="00BA4568">
            <w:pPr>
              <w:rPr>
                <w:sz w:val="16"/>
                <w:szCs w:val="16"/>
              </w:rPr>
            </w:pPr>
          </w:p>
        </w:tc>
        <w:tc>
          <w:tcPr>
            <w:tcW w:w="333" w:type="pct"/>
          </w:tcPr>
          <w:p w14:paraId="1D05F763" w14:textId="77777777" w:rsidR="00752565" w:rsidRPr="00E24DA8" w:rsidRDefault="00752565" w:rsidP="00BA4568">
            <w:pPr>
              <w:rPr>
                <w:sz w:val="16"/>
                <w:szCs w:val="16"/>
              </w:rPr>
            </w:pPr>
          </w:p>
        </w:tc>
        <w:tc>
          <w:tcPr>
            <w:tcW w:w="417" w:type="pct"/>
          </w:tcPr>
          <w:p w14:paraId="08F0657D" w14:textId="77777777" w:rsidR="00752565" w:rsidRPr="00E24DA8" w:rsidRDefault="00752565" w:rsidP="00BA4568">
            <w:pPr>
              <w:rPr>
                <w:sz w:val="16"/>
                <w:szCs w:val="16"/>
              </w:rPr>
            </w:pPr>
          </w:p>
        </w:tc>
        <w:tc>
          <w:tcPr>
            <w:tcW w:w="166" w:type="pct"/>
          </w:tcPr>
          <w:p w14:paraId="09721BB2" w14:textId="77777777" w:rsidR="00752565" w:rsidRPr="00E24DA8" w:rsidRDefault="00752565" w:rsidP="00BA4568">
            <w:pPr>
              <w:rPr>
                <w:sz w:val="16"/>
                <w:szCs w:val="16"/>
              </w:rPr>
            </w:pPr>
          </w:p>
        </w:tc>
        <w:tc>
          <w:tcPr>
            <w:tcW w:w="417" w:type="pct"/>
          </w:tcPr>
          <w:p w14:paraId="799D2060" w14:textId="77777777" w:rsidR="00752565" w:rsidRPr="00E24DA8" w:rsidRDefault="00752565" w:rsidP="00BA4568">
            <w:pPr>
              <w:rPr>
                <w:sz w:val="16"/>
                <w:szCs w:val="16"/>
              </w:rPr>
            </w:pPr>
          </w:p>
        </w:tc>
        <w:tc>
          <w:tcPr>
            <w:tcW w:w="416" w:type="pct"/>
          </w:tcPr>
          <w:p w14:paraId="1BF0033B" w14:textId="77777777" w:rsidR="00752565" w:rsidRPr="003D42B7" w:rsidRDefault="00752565" w:rsidP="00BA4568">
            <w:pPr>
              <w:rPr>
                <w:sz w:val="16"/>
                <w:szCs w:val="16"/>
              </w:rPr>
            </w:pPr>
          </w:p>
        </w:tc>
        <w:tc>
          <w:tcPr>
            <w:tcW w:w="416" w:type="pct"/>
          </w:tcPr>
          <w:p w14:paraId="61B8A7C1" w14:textId="77777777" w:rsidR="00752565" w:rsidRPr="003D42B7" w:rsidRDefault="00752565" w:rsidP="00BA4568">
            <w:pPr>
              <w:rPr>
                <w:sz w:val="16"/>
                <w:szCs w:val="16"/>
              </w:rPr>
            </w:pPr>
          </w:p>
        </w:tc>
        <w:tc>
          <w:tcPr>
            <w:tcW w:w="441" w:type="pct"/>
          </w:tcPr>
          <w:p w14:paraId="04086F3C" w14:textId="77777777" w:rsidR="00752565" w:rsidRPr="003D42B7" w:rsidRDefault="00752565" w:rsidP="00BA4568">
            <w:pPr>
              <w:rPr>
                <w:sz w:val="16"/>
                <w:szCs w:val="16"/>
              </w:rPr>
            </w:pPr>
          </w:p>
        </w:tc>
      </w:tr>
      <w:tr w:rsidR="00357C3D" w:rsidRPr="0051246D" w14:paraId="26DB9389" w14:textId="77777777" w:rsidTr="00AA6213">
        <w:tc>
          <w:tcPr>
            <w:tcW w:w="470" w:type="pct"/>
          </w:tcPr>
          <w:p w14:paraId="5D91DCF7" w14:textId="77777777" w:rsidR="00357C3D" w:rsidRDefault="00357C3D" w:rsidP="00BA4568">
            <w:pPr>
              <w:rPr>
                <w:sz w:val="16"/>
                <w:szCs w:val="16"/>
              </w:rPr>
            </w:pPr>
          </w:p>
        </w:tc>
        <w:tc>
          <w:tcPr>
            <w:tcW w:w="1591" w:type="pct"/>
          </w:tcPr>
          <w:p w14:paraId="3FD6DBB4" w14:textId="75EDCE41" w:rsidR="00357C3D" w:rsidRPr="00E47EB2" w:rsidRDefault="00357C3D" w:rsidP="00BA4568">
            <w:pPr>
              <w:rPr>
                <w:sz w:val="16"/>
                <w:szCs w:val="16"/>
              </w:rPr>
            </w:pPr>
            <w:r w:rsidRPr="00C51143">
              <w:rPr>
                <w:sz w:val="16"/>
                <w:szCs w:val="16"/>
              </w:rPr>
              <w:t>(Intercept)</w:t>
            </w:r>
          </w:p>
        </w:tc>
        <w:tc>
          <w:tcPr>
            <w:tcW w:w="333" w:type="pct"/>
          </w:tcPr>
          <w:p w14:paraId="30B7586A" w14:textId="27A021B7" w:rsidR="00357C3D" w:rsidRPr="00357C3D" w:rsidRDefault="00357C3D" w:rsidP="00BA4568">
            <w:pPr>
              <w:rPr>
                <w:sz w:val="16"/>
                <w:szCs w:val="16"/>
              </w:rPr>
            </w:pPr>
            <w:r w:rsidRPr="00357C3D">
              <w:rPr>
                <w:sz w:val="16"/>
                <w:szCs w:val="16"/>
              </w:rPr>
              <w:t>-1.32</w:t>
            </w:r>
          </w:p>
        </w:tc>
        <w:tc>
          <w:tcPr>
            <w:tcW w:w="333" w:type="pct"/>
          </w:tcPr>
          <w:p w14:paraId="04C7B40D" w14:textId="5A92CBD0" w:rsidR="00357C3D" w:rsidRPr="00357C3D" w:rsidRDefault="00357C3D" w:rsidP="00BA4568">
            <w:pPr>
              <w:rPr>
                <w:sz w:val="16"/>
                <w:szCs w:val="16"/>
              </w:rPr>
            </w:pPr>
            <w:r w:rsidRPr="00357C3D">
              <w:rPr>
                <w:sz w:val="16"/>
                <w:szCs w:val="16"/>
              </w:rPr>
              <w:t>.281</w:t>
            </w:r>
          </w:p>
        </w:tc>
        <w:tc>
          <w:tcPr>
            <w:tcW w:w="417" w:type="pct"/>
          </w:tcPr>
          <w:p w14:paraId="7C530C85" w14:textId="7939E412" w:rsidR="00357C3D" w:rsidRPr="00357C3D" w:rsidRDefault="00357C3D" w:rsidP="00BA4568">
            <w:pPr>
              <w:rPr>
                <w:sz w:val="16"/>
                <w:szCs w:val="16"/>
              </w:rPr>
            </w:pPr>
            <w:r w:rsidRPr="00357C3D">
              <w:rPr>
                <w:sz w:val="16"/>
                <w:szCs w:val="16"/>
              </w:rPr>
              <w:t>22.215</w:t>
            </w:r>
          </w:p>
        </w:tc>
        <w:tc>
          <w:tcPr>
            <w:tcW w:w="166" w:type="pct"/>
          </w:tcPr>
          <w:p w14:paraId="19143431" w14:textId="4DA64676" w:rsidR="00357C3D" w:rsidRPr="00357C3D" w:rsidRDefault="00357C3D" w:rsidP="00BA4568">
            <w:pPr>
              <w:rPr>
                <w:sz w:val="16"/>
                <w:szCs w:val="16"/>
              </w:rPr>
            </w:pPr>
            <w:r w:rsidRPr="00357C3D">
              <w:rPr>
                <w:sz w:val="16"/>
                <w:szCs w:val="16"/>
              </w:rPr>
              <w:t>1</w:t>
            </w:r>
          </w:p>
        </w:tc>
        <w:tc>
          <w:tcPr>
            <w:tcW w:w="417" w:type="pct"/>
          </w:tcPr>
          <w:p w14:paraId="3723089A" w14:textId="6FC179E6" w:rsidR="00357C3D" w:rsidRPr="00357C3D" w:rsidRDefault="00357C3D" w:rsidP="00BA4568">
            <w:pPr>
              <w:rPr>
                <w:sz w:val="16"/>
                <w:szCs w:val="16"/>
              </w:rPr>
            </w:pPr>
            <w:r w:rsidRPr="00357C3D">
              <w:rPr>
                <w:sz w:val="16"/>
                <w:szCs w:val="16"/>
              </w:rPr>
              <w:t>.000</w:t>
            </w:r>
          </w:p>
        </w:tc>
        <w:tc>
          <w:tcPr>
            <w:tcW w:w="416" w:type="pct"/>
          </w:tcPr>
          <w:p w14:paraId="560DDCC0" w14:textId="77777777" w:rsidR="00357C3D" w:rsidRPr="00357C3D" w:rsidRDefault="00357C3D" w:rsidP="00BA4568">
            <w:pPr>
              <w:rPr>
                <w:sz w:val="16"/>
                <w:szCs w:val="16"/>
              </w:rPr>
            </w:pPr>
          </w:p>
        </w:tc>
        <w:tc>
          <w:tcPr>
            <w:tcW w:w="416" w:type="pct"/>
          </w:tcPr>
          <w:p w14:paraId="6CDAA5A9" w14:textId="77777777" w:rsidR="00357C3D" w:rsidRPr="00357C3D" w:rsidRDefault="00357C3D" w:rsidP="00BA4568">
            <w:pPr>
              <w:rPr>
                <w:sz w:val="16"/>
                <w:szCs w:val="16"/>
              </w:rPr>
            </w:pPr>
          </w:p>
        </w:tc>
        <w:tc>
          <w:tcPr>
            <w:tcW w:w="441" w:type="pct"/>
          </w:tcPr>
          <w:p w14:paraId="1B124486" w14:textId="77777777" w:rsidR="00357C3D" w:rsidRPr="00357C3D" w:rsidRDefault="00357C3D" w:rsidP="00BA4568">
            <w:pPr>
              <w:rPr>
                <w:sz w:val="16"/>
                <w:szCs w:val="16"/>
              </w:rPr>
            </w:pPr>
          </w:p>
        </w:tc>
      </w:tr>
      <w:tr w:rsidR="00357C3D" w:rsidRPr="0051246D" w14:paraId="2181581F" w14:textId="77777777" w:rsidTr="00AA6213">
        <w:tc>
          <w:tcPr>
            <w:tcW w:w="470" w:type="pct"/>
          </w:tcPr>
          <w:p w14:paraId="50B7B3DA" w14:textId="77777777" w:rsidR="00357C3D" w:rsidRDefault="00357C3D" w:rsidP="00BA4568">
            <w:pPr>
              <w:rPr>
                <w:sz w:val="16"/>
                <w:szCs w:val="16"/>
              </w:rPr>
            </w:pPr>
          </w:p>
        </w:tc>
        <w:tc>
          <w:tcPr>
            <w:tcW w:w="1591" w:type="pct"/>
          </w:tcPr>
          <w:p w14:paraId="327B9E2B" w14:textId="2A4CED13" w:rsidR="00357C3D" w:rsidRPr="004C0C7B" w:rsidRDefault="00357C3D" w:rsidP="00BA4568">
            <w:pPr>
              <w:rPr>
                <w:sz w:val="16"/>
                <w:szCs w:val="16"/>
              </w:rPr>
            </w:pPr>
            <w:r w:rsidRPr="00BA4568">
              <w:rPr>
                <w:sz w:val="16"/>
                <w:szCs w:val="16"/>
              </w:rPr>
              <w:t>DOCS –fear of harm</w:t>
            </w:r>
          </w:p>
        </w:tc>
        <w:tc>
          <w:tcPr>
            <w:tcW w:w="333" w:type="pct"/>
          </w:tcPr>
          <w:p w14:paraId="4B6FA7A5" w14:textId="6188F4A8" w:rsidR="00357C3D" w:rsidRPr="00357C3D" w:rsidRDefault="00357C3D" w:rsidP="00BA4568">
            <w:pPr>
              <w:rPr>
                <w:b/>
                <w:sz w:val="16"/>
                <w:szCs w:val="16"/>
              </w:rPr>
            </w:pPr>
            <w:r w:rsidRPr="00357C3D">
              <w:rPr>
                <w:sz w:val="16"/>
                <w:szCs w:val="16"/>
              </w:rPr>
              <w:t>.049</w:t>
            </w:r>
          </w:p>
        </w:tc>
        <w:tc>
          <w:tcPr>
            <w:tcW w:w="333" w:type="pct"/>
          </w:tcPr>
          <w:p w14:paraId="157F3E7C" w14:textId="5A62B51D" w:rsidR="00357C3D" w:rsidRPr="00357C3D" w:rsidRDefault="00357C3D" w:rsidP="00BA4568">
            <w:pPr>
              <w:rPr>
                <w:b/>
                <w:sz w:val="16"/>
                <w:szCs w:val="16"/>
              </w:rPr>
            </w:pPr>
            <w:r w:rsidRPr="00357C3D">
              <w:rPr>
                <w:sz w:val="16"/>
                <w:szCs w:val="16"/>
              </w:rPr>
              <w:t>.045</w:t>
            </w:r>
          </w:p>
        </w:tc>
        <w:tc>
          <w:tcPr>
            <w:tcW w:w="417" w:type="pct"/>
          </w:tcPr>
          <w:p w14:paraId="4D8CD0D8" w14:textId="6020F8F5" w:rsidR="00357C3D" w:rsidRPr="00357C3D" w:rsidRDefault="00357C3D" w:rsidP="00BA4568">
            <w:pPr>
              <w:rPr>
                <w:b/>
                <w:sz w:val="16"/>
                <w:szCs w:val="16"/>
              </w:rPr>
            </w:pPr>
            <w:r w:rsidRPr="00357C3D">
              <w:rPr>
                <w:sz w:val="16"/>
                <w:szCs w:val="16"/>
              </w:rPr>
              <w:t>1.194</w:t>
            </w:r>
          </w:p>
        </w:tc>
        <w:tc>
          <w:tcPr>
            <w:tcW w:w="166" w:type="pct"/>
          </w:tcPr>
          <w:p w14:paraId="2E34D858" w14:textId="355D4088" w:rsidR="00357C3D" w:rsidRPr="00357C3D" w:rsidRDefault="00357C3D" w:rsidP="00BA4568">
            <w:pPr>
              <w:rPr>
                <w:b/>
                <w:sz w:val="16"/>
                <w:szCs w:val="16"/>
              </w:rPr>
            </w:pPr>
            <w:r w:rsidRPr="00357C3D">
              <w:rPr>
                <w:sz w:val="16"/>
                <w:szCs w:val="16"/>
              </w:rPr>
              <w:t>1</w:t>
            </w:r>
          </w:p>
        </w:tc>
        <w:tc>
          <w:tcPr>
            <w:tcW w:w="417" w:type="pct"/>
          </w:tcPr>
          <w:p w14:paraId="3C5C74B2" w14:textId="6236FF02" w:rsidR="00357C3D" w:rsidRPr="00357C3D" w:rsidRDefault="00357C3D" w:rsidP="00BA4568">
            <w:pPr>
              <w:rPr>
                <w:b/>
                <w:sz w:val="16"/>
                <w:szCs w:val="16"/>
              </w:rPr>
            </w:pPr>
            <w:r w:rsidRPr="00357C3D">
              <w:rPr>
                <w:sz w:val="16"/>
                <w:szCs w:val="16"/>
              </w:rPr>
              <w:t>.275</w:t>
            </w:r>
          </w:p>
        </w:tc>
        <w:tc>
          <w:tcPr>
            <w:tcW w:w="416" w:type="pct"/>
          </w:tcPr>
          <w:p w14:paraId="41F5AA81" w14:textId="5BEA46BE" w:rsidR="00357C3D" w:rsidRPr="00357C3D" w:rsidRDefault="00357C3D" w:rsidP="00BA4568">
            <w:pPr>
              <w:rPr>
                <w:b/>
                <w:sz w:val="16"/>
                <w:szCs w:val="16"/>
              </w:rPr>
            </w:pPr>
            <w:r w:rsidRPr="00357C3D">
              <w:rPr>
                <w:sz w:val="16"/>
                <w:szCs w:val="16"/>
              </w:rPr>
              <w:t>1.050</w:t>
            </w:r>
          </w:p>
        </w:tc>
        <w:tc>
          <w:tcPr>
            <w:tcW w:w="416" w:type="pct"/>
          </w:tcPr>
          <w:p w14:paraId="089AE88A" w14:textId="7704240E" w:rsidR="00357C3D" w:rsidRPr="00357C3D" w:rsidRDefault="00357C3D" w:rsidP="00BA4568">
            <w:pPr>
              <w:rPr>
                <w:b/>
                <w:sz w:val="16"/>
                <w:szCs w:val="16"/>
              </w:rPr>
            </w:pPr>
            <w:r w:rsidRPr="00357C3D">
              <w:rPr>
                <w:sz w:val="16"/>
                <w:szCs w:val="16"/>
              </w:rPr>
              <w:t>.962</w:t>
            </w:r>
          </w:p>
        </w:tc>
        <w:tc>
          <w:tcPr>
            <w:tcW w:w="441" w:type="pct"/>
          </w:tcPr>
          <w:p w14:paraId="39D7A929" w14:textId="0AB97AA6" w:rsidR="00357C3D" w:rsidRPr="00357C3D" w:rsidRDefault="00357C3D" w:rsidP="00BA4568">
            <w:pPr>
              <w:rPr>
                <w:b/>
                <w:sz w:val="16"/>
                <w:szCs w:val="16"/>
              </w:rPr>
            </w:pPr>
            <w:r w:rsidRPr="00357C3D">
              <w:rPr>
                <w:sz w:val="16"/>
                <w:szCs w:val="16"/>
              </w:rPr>
              <w:t>1.146</w:t>
            </w:r>
          </w:p>
        </w:tc>
      </w:tr>
      <w:tr w:rsidR="00357C3D" w:rsidRPr="0051246D" w14:paraId="75214B0B" w14:textId="77777777" w:rsidTr="00AA6213">
        <w:tc>
          <w:tcPr>
            <w:tcW w:w="470" w:type="pct"/>
          </w:tcPr>
          <w:p w14:paraId="7A1E6903" w14:textId="77777777" w:rsidR="00357C3D" w:rsidRPr="009302DB" w:rsidRDefault="00357C3D" w:rsidP="00BA4568">
            <w:pPr>
              <w:rPr>
                <w:sz w:val="16"/>
                <w:szCs w:val="16"/>
              </w:rPr>
            </w:pPr>
          </w:p>
        </w:tc>
        <w:tc>
          <w:tcPr>
            <w:tcW w:w="1591" w:type="pct"/>
          </w:tcPr>
          <w:p w14:paraId="7BAF8A6D" w14:textId="172F7AA4" w:rsidR="00357C3D" w:rsidRPr="00E47EB2" w:rsidRDefault="00357C3D" w:rsidP="00BA4568">
            <w:pPr>
              <w:rPr>
                <w:b/>
                <w:sz w:val="16"/>
                <w:szCs w:val="16"/>
              </w:rPr>
            </w:pPr>
            <w:r w:rsidRPr="00BA4568">
              <w:rPr>
                <w:sz w:val="16"/>
                <w:szCs w:val="16"/>
              </w:rPr>
              <w:t xml:space="preserve">DOCS </w:t>
            </w:r>
            <w:r>
              <w:rPr>
                <w:sz w:val="16"/>
                <w:szCs w:val="16"/>
              </w:rPr>
              <w:t xml:space="preserve">- </w:t>
            </w:r>
            <w:r w:rsidRPr="00BA4568">
              <w:rPr>
                <w:sz w:val="16"/>
                <w:szCs w:val="16"/>
              </w:rPr>
              <w:t>unacceptable thoughts</w:t>
            </w:r>
          </w:p>
        </w:tc>
        <w:tc>
          <w:tcPr>
            <w:tcW w:w="333" w:type="pct"/>
          </w:tcPr>
          <w:p w14:paraId="185E7EFF" w14:textId="6E7822C1" w:rsidR="00357C3D" w:rsidRPr="00357C3D" w:rsidRDefault="00357C3D" w:rsidP="00BA4568">
            <w:pPr>
              <w:rPr>
                <w:b/>
                <w:sz w:val="16"/>
                <w:szCs w:val="16"/>
              </w:rPr>
            </w:pPr>
            <w:r w:rsidRPr="00357C3D">
              <w:rPr>
                <w:sz w:val="16"/>
                <w:szCs w:val="16"/>
              </w:rPr>
              <w:t>-.025</w:t>
            </w:r>
          </w:p>
        </w:tc>
        <w:tc>
          <w:tcPr>
            <w:tcW w:w="333" w:type="pct"/>
          </w:tcPr>
          <w:p w14:paraId="7C3AB8CD" w14:textId="7B5B7F1B" w:rsidR="00357C3D" w:rsidRPr="00357C3D" w:rsidRDefault="00357C3D" w:rsidP="00BA4568">
            <w:pPr>
              <w:rPr>
                <w:b/>
                <w:sz w:val="16"/>
                <w:szCs w:val="16"/>
              </w:rPr>
            </w:pPr>
            <w:r w:rsidRPr="00357C3D">
              <w:rPr>
                <w:sz w:val="16"/>
                <w:szCs w:val="16"/>
              </w:rPr>
              <w:t>.043</w:t>
            </w:r>
          </w:p>
        </w:tc>
        <w:tc>
          <w:tcPr>
            <w:tcW w:w="417" w:type="pct"/>
          </w:tcPr>
          <w:p w14:paraId="73D08B34" w14:textId="1D05A16D" w:rsidR="00357C3D" w:rsidRPr="00357C3D" w:rsidRDefault="00357C3D" w:rsidP="00BA4568">
            <w:pPr>
              <w:rPr>
                <w:b/>
                <w:sz w:val="16"/>
                <w:szCs w:val="16"/>
              </w:rPr>
            </w:pPr>
            <w:r w:rsidRPr="00357C3D">
              <w:rPr>
                <w:sz w:val="16"/>
                <w:szCs w:val="16"/>
              </w:rPr>
              <w:t>.343</w:t>
            </w:r>
          </w:p>
        </w:tc>
        <w:tc>
          <w:tcPr>
            <w:tcW w:w="166" w:type="pct"/>
          </w:tcPr>
          <w:p w14:paraId="2279381D" w14:textId="5905CFBD" w:rsidR="00357C3D" w:rsidRPr="00357C3D" w:rsidRDefault="00357C3D" w:rsidP="00BA4568">
            <w:pPr>
              <w:rPr>
                <w:b/>
                <w:sz w:val="16"/>
                <w:szCs w:val="16"/>
              </w:rPr>
            </w:pPr>
            <w:r w:rsidRPr="00357C3D">
              <w:rPr>
                <w:sz w:val="16"/>
                <w:szCs w:val="16"/>
              </w:rPr>
              <w:t>1</w:t>
            </w:r>
          </w:p>
        </w:tc>
        <w:tc>
          <w:tcPr>
            <w:tcW w:w="417" w:type="pct"/>
          </w:tcPr>
          <w:p w14:paraId="1F6A6B82" w14:textId="35F9C36E" w:rsidR="00357C3D" w:rsidRPr="00357C3D" w:rsidRDefault="00357C3D" w:rsidP="00BA4568">
            <w:pPr>
              <w:rPr>
                <w:b/>
                <w:sz w:val="16"/>
                <w:szCs w:val="16"/>
              </w:rPr>
            </w:pPr>
            <w:r w:rsidRPr="00357C3D">
              <w:rPr>
                <w:sz w:val="16"/>
                <w:szCs w:val="16"/>
              </w:rPr>
              <w:t>.558</w:t>
            </w:r>
          </w:p>
        </w:tc>
        <w:tc>
          <w:tcPr>
            <w:tcW w:w="416" w:type="pct"/>
          </w:tcPr>
          <w:p w14:paraId="50AB0BD4" w14:textId="13AD78B3" w:rsidR="00357C3D" w:rsidRPr="00357C3D" w:rsidRDefault="00357C3D" w:rsidP="00BA4568">
            <w:pPr>
              <w:rPr>
                <w:b/>
                <w:sz w:val="16"/>
                <w:szCs w:val="16"/>
              </w:rPr>
            </w:pPr>
            <w:r w:rsidRPr="00357C3D">
              <w:rPr>
                <w:sz w:val="16"/>
                <w:szCs w:val="16"/>
              </w:rPr>
              <w:t>.975</w:t>
            </w:r>
          </w:p>
        </w:tc>
        <w:tc>
          <w:tcPr>
            <w:tcW w:w="416" w:type="pct"/>
          </w:tcPr>
          <w:p w14:paraId="4CF1A74C" w14:textId="621CD8B1" w:rsidR="00357C3D" w:rsidRPr="00357C3D" w:rsidRDefault="00357C3D" w:rsidP="00BA4568">
            <w:pPr>
              <w:rPr>
                <w:b/>
                <w:sz w:val="16"/>
                <w:szCs w:val="16"/>
              </w:rPr>
            </w:pPr>
            <w:r w:rsidRPr="00357C3D">
              <w:rPr>
                <w:sz w:val="16"/>
                <w:szCs w:val="16"/>
              </w:rPr>
              <w:t>.897</w:t>
            </w:r>
          </w:p>
        </w:tc>
        <w:tc>
          <w:tcPr>
            <w:tcW w:w="441" w:type="pct"/>
          </w:tcPr>
          <w:p w14:paraId="6DABDBEF" w14:textId="4D3C3486" w:rsidR="00357C3D" w:rsidRPr="00357C3D" w:rsidRDefault="00357C3D" w:rsidP="00BA4568">
            <w:pPr>
              <w:rPr>
                <w:b/>
                <w:sz w:val="16"/>
                <w:szCs w:val="16"/>
              </w:rPr>
            </w:pPr>
            <w:r w:rsidRPr="00357C3D">
              <w:rPr>
                <w:sz w:val="16"/>
                <w:szCs w:val="16"/>
              </w:rPr>
              <w:t>1.060</w:t>
            </w:r>
          </w:p>
        </w:tc>
      </w:tr>
      <w:tr w:rsidR="00357C3D" w:rsidRPr="0051246D" w14:paraId="70A591F1" w14:textId="77777777" w:rsidTr="00AA6213">
        <w:tc>
          <w:tcPr>
            <w:tcW w:w="470" w:type="pct"/>
          </w:tcPr>
          <w:p w14:paraId="1948E281" w14:textId="77777777" w:rsidR="00357C3D" w:rsidRPr="009302DB" w:rsidRDefault="00357C3D" w:rsidP="00BA4568">
            <w:pPr>
              <w:rPr>
                <w:sz w:val="16"/>
                <w:szCs w:val="16"/>
              </w:rPr>
            </w:pPr>
          </w:p>
        </w:tc>
        <w:tc>
          <w:tcPr>
            <w:tcW w:w="1591" w:type="pct"/>
          </w:tcPr>
          <w:p w14:paraId="1C262BEF" w14:textId="47D59BC0" w:rsidR="00357C3D" w:rsidRPr="00E47EB2" w:rsidRDefault="00357C3D" w:rsidP="00BA4568">
            <w:pPr>
              <w:rPr>
                <w:sz w:val="16"/>
                <w:szCs w:val="16"/>
              </w:rPr>
            </w:pPr>
            <w:r w:rsidRPr="00BA4568">
              <w:rPr>
                <w:sz w:val="16"/>
                <w:szCs w:val="16"/>
              </w:rPr>
              <w:t>DOCS - contamination</w:t>
            </w:r>
          </w:p>
        </w:tc>
        <w:tc>
          <w:tcPr>
            <w:tcW w:w="333" w:type="pct"/>
          </w:tcPr>
          <w:p w14:paraId="7F7024B8" w14:textId="3C61A67F" w:rsidR="00357C3D" w:rsidRPr="00357C3D" w:rsidRDefault="00357C3D" w:rsidP="00BA4568">
            <w:pPr>
              <w:rPr>
                <w:b/>
                <w:sz w:val="16"/>
                <w:szCs w:val="16"/>
              </w:rPr>
            </w:pPr>
            <w:r w:rsidRPr="00357C3D">
              <w:rPr>
                <w:sz w:val="16"/>
                <w:szCs w:val="16"/>
              </w:rPr>
              <w:t>-.018</w:t>
            </w:r>
          </w:p>
        </w:tc>
        <w:tc>
          <w:tcPr>
            <w:tcW w:w="333" w:type="pct"/>
          </w:tcPr>
          <w:p w14:paraId="0C3DB031" w14:textId="0BE7B5AD" w:rsidR="00357C3D" w:rsidRPr="00357C3D" w:rsidRDefault="00357C3D" w:rsidP="00BA4568">
            <w:pPr>
              <w:rPr>
                <w:b/>
                <w:sz w:val="16"/>
                <w:szCs w:val="16"/>
              </w:rPr>
            </w:pPr>
            <w:r w:rsidRPr="00357C3D">
              <w:rPr>
                <w:sz w:val="16"/>
                <w:szCs w:val="16"/>
              </w:rPr>
              <w:t>.035</w:t>
            </w:r>
          </w:p>
        </w:tc>
        <w:tc>
          <w:tcPr>
            <w:tcW w:w="417" w:type="pct"/>
          </w:tcPr>
          <w:p w14:paraId="359CF954" w14:textId="2952949C" w:rsidR="00357C3D" w:rsidRPr="00357C3D" w:rsidRDefault="00357C3D" w:rsidP="00BA4568">
            <w:pPr>
              <w:rPr>
                <w:b/>
                <w:sz w:val="16"/>
                <w:szCs w:val="16"/>
              </w:rPr>
            </w:pPr>
            <w:r w:rsidRPr="00357C3D">
              <w:rPr>
                <w:sz w:val="16"/>
                <w:szCs w:val="16"/>
              </w:rPr>
              <w:t>.249</w:t>
            </w:r>
          </w:p>
        </w:tc>
        <w:tc>
          <w:tcPr>
            <w:tcW w:w="166" w:type="pct"/>
          </w:tcPr>
          <w:p w14:paraId="6215E7D3" w14:textId="2A22BA3E" w:rsidR="00357C3D" w:rsidRPr="00357C3D" w:rsidRDefault="00357C3D" w:rsidP="00BA4568">
            <w:pPr>
              <w:rPr>
                <w:b/>
                <w:sz w:val="16"/>
                <w:szCs w:val="16"/>
              </w:rPr>
            </w:pPr>
            <w:r w:rsidRPr="00357C3D">
              <w:rPr>
                <w:sz w:val="16"/>
                <w:szCs w:val="16"/>
              </w:rPr>
              <w:t>1</w:t>
            </w:r>
          </w:p>
        </w:tc>
        <w:tc>
          <w:tcPr>
            <w:tcW w:w="417" w:type="pct"/>
          </w:tcPr>
          <w:p w14:paraId="7D6B8176" w14:textId="3684A874" w:rsidR="00357C3D" w:rsidRPr="00357C3D" w:rsidRDefault="00357C3D" w:rsidP="00BA4568">
            <w:pPr>
              <w:rPr>
                <w:b/>
                <w:sz w:val="16"/>
                <w:szCs w:val="16"/>
              </w:rPr>
            </w:pPr>
            <w:r w:rsidRPr="00357C3D">
              <w:rPr>
                <w:sz w:val="16"/>
                <w:szCs w:val="16"/>
              </w:rPr>
              <w:t>.617</w:t>
            </w:r>
          </w:p>
        </w:tc>
        <w:tc>
          <w:tcPr>
            <w:tcW w:w="416" w:type="pct"/>
          </w:tcPr>
          <w:p w14:paraId="205276B8" w14:textId="085C2325" w:rsidR="00357C3D" w:rsidRPr="00357C3D" w:rsidRDefault="00357C3D" w:rsidP="00BA4568">
            <w:pPr>
              <w:rPr>
                <w:b/>
                <w:sz w:val="16"/>
                <w:szCs w:val="16"/>
              </w:rPr>
            </w:pPr>
            <w:r w:rsidRPr="00357C3D">
              <w:rPr>
                <w:sz w:val="16"/>
                <w:szCs w:val="16"/>
              </w:rPr>
              <w:t>.983</w:t>
            </w:r>
          </w:p>
        </w:tc>
        <w:tc>
          <w:tcPr>
            <w:tcW w:w="416" w:type="pct"/>
          </w:tcPr>
          <w:p w14:paraId="16A12539" w14:textId="57A93BC2" w:rsidR="00357C3D" w:rsidRPr="00357C3D" w:rsidRDefault="00357C3D" w:rsidP="00BA4568">
            <w:pPr>
              <w:rPr>
                <w:b/>
                <w:sz w:val="16"/>
                <w:szCs w:val="16"/>
              </w:rPr>
            </w:pPr>
            <w:r w:rsidRPr="00357C3D">
              <w:rPr>
                <w:sz w:val="16"/>
                <w:szCs w:val="16"/>
              </w:rPr>
              <w:t>.917</w:t>
            </w:r>
          </w:p>
        </w:tc>
        <w:tc>
          <w:tcPr>
            <w:tcW w:w="441" w:type="pct"/>
          </w:tcPr>
          <w:p w14:paraId="3F1DADE9" w14:textId="7FD7B568" w:rsidR="00357C3D" w:rsidRPr="00357C3D" w:rsidRDefault="00357C3D" w:rsidP="00BA4568">
            <w:pPr>
              <w:rPr>
                <w:b/>
                <w:sz w:val="16"/>
                <w:szCs w:val="16"/>
              </w:rPr>
            </w:pPr>
            <w:r w:rsidRPr="00357C3D">
              <w:rPr>
                <w:sz w:val="16"/>
                <w:szCs w:val="16"/>
              </w:rPr>
              <w:t>1.053</w:t>
            </w:r>
          </w:p>
        </w:tc>
      </w:tr>
      <w:tr w:rsidR="00357C3D" w:rsidRPr="0051246D" w14:paraId="43319F7D" w14:textId="77777777" w:rsidTr="00AA6213">
        <w:tc>
          <w:tcPr>
            <w:tcW w:w="470" w:type="pct"/>
          </w:tcPr>
          <w:p w14:paraId="1ADCC3A3" w14:textId="77777777" w:rsidR="00357C3D" w:rsidRPr="002144A0" w:rsidRDefault="00357C3D" w:rsidP="00BA4568">
            <w:pPr>
              <w:rPr>
                <w:sz w:val="16"/>
                <w:szCs w:val="16"/>
              </w:rPr>
            </w:pPr>
          </w:p>
        </w:tc>
        <w:tc>
          <w:tcPr>
            <w:tcW w:w="1591" w:type="pct"/>
          </w:tcPr>
          <w:p w14:paraId="224A0C13" w14:textId="640ADF28" w:rsidR="00357C3D" w:rsidRPr="00357C3D" w:rsidRDefault="00357C3D" w:rsidP="00BA4568">
            <w:pPr>
              <w:rPr>
                <w:b/>
                <w:sz w:val="16"/>
                <w:szCs w:val="16"/>
              </w:rPr>
            </w:pPr>
            <w:r w:rsidRPr="00357C3D">
              <w:rPr>
                <w:b/>
                <w:sz w:val="16"/>
                <w:szCs w:val="16"/>
              </w:rPr>
              <w:t>DOCS - symmetry</w:t>
            </w:r>
          </w:p>
        </w:tc>
        <w:tc>
          <w:tcPr>
            <w:tcW w:w="333" w:type="pct"/>
          </w:tcPr>
          <w:p w14:paraId="0DBDEFCD" w14:textId="5FE46587" w:rsidR="00357C3D" w:rsidRPr="00357C3D" w:rsidRDefault="00357C3D" w:rsidP="00BA4568">
            <w:pPr>
              <w:rPr>
                <w:b/>
                <w:sz w:val="16"/>
                <w:szCs w:val="16"/>
              </w:rPr>
            </w:pPr>
            <w:r w:rsidRPr="00357C3D">
              <w:rPr>
                <w:b/>
                <w:sz w:val="16"/>
                <w:szCs w:val="16"/>
              </w:rPr>
              <w:t>.120</w:t>
            </w:r>
          </w:p>
        </w:tc>
        <w:tc>
          <w:tcPr>
            <w:tcW w:w="333" w:type="pct"/>
          </w:tcPr>
          <w:p w14:paraId="4AA5361B" w14:textId="27FD2800" w:rsidR="00357C3D" w:rsidRPr="00357C3D" w:rsidRDefault="00357C3D" w:rsidP="00BA4568">
            <w:pPr>
              <w:rPr>
                <w:b/>
                <w:sz w:val="16"/>
                <w:szCs w:val="16"/>
              </w:rPr>
            </w:pPr>
            <w:r w:rsidRPr="00357C3D">
              <w:rPr>
                <w:b/>
                <w:sz w:val="16"/>
                <w:szCs w:val="16"/>
              </w:rPr>
              <w:t>.052</w:t>
            </w:r>
          </w:p>
        </w:tc>
        <w:tc>
          <w:tcPr>
            <w:tcW w:w="417" w:type="pct"/>
          </w:tcPr>
          <w:p w14:paraId="3F199136" w14:textId="7A603207" w:rsidR="00357C3D" w:rsidRPr="00357C3D" w:rsidRDefault="00357C3D" w:rsidP="00BA4568">
            <w:pPr>
              <w:rPr>
                <w:b/>
                <w:sz w:val="16"/>
                <w:szCs w:val="16"/>
              </w:rPr>
            </w:pPr>
            <w:r w:rsidRPr="00357C3D">
              <w:rPr>
                <w:b/>
                <w:sz w:val="16"/>
                <w:szCs w:val="16"/>
              </w:rPr>
              <w:t>5.356</w:t>
            </w:r>
          </w:p>
        </w:tc>
        <w:tc>
          <w:tcPr>
            <w:tcW w:w="166" w:type="pct"/>
          </w:tcPr>
          <w:p w14:paraId="52E49191" w14:textId="69A8DB4E" w:rsidR="00357C3D" w:rsidRPr="00357C3D" w:rsidRDefault="00357C3D" w:rsidP="00BA4568">
            <w:pPr>
              <w:rPr>
                <w:b/>
                <w:sz w:val="16"/>
                <w:szCs w:val="16"/>
              </w:rPr>
            </w:pPr>
            <w:r w:rsidRPr="00357C3D">
              <w:rPr>
                <w:b/>
                <w:sz w:val="16"/>
                <w:szCs w:val="16"/>
              </w:rPr>
              <w:t>1</w:t>
            </w:r>
          </w:p>
        </w:tc>
        <w:tc>
          <w:tcPr>
            <w:tcW w:w="417" w:type="pct"/>
          </w:tcPr>
          <w:p w14:paraId="25B1566C" w14:textId="23685E61" w:rsidR="00357C3D" w:rsidRPr="00357C3D" w:rsidRDefault="00357C3D" w:rsidP="00BA4568">
            <w:pPr>
              <w:rPr>
                <w:b/>
                <w:sz w:val="16"/>
                <w:szCs w:val="16"/>
              </w:rPr>
            </w:pPr>
            <w:r w:rsidRPr="00357C3D">
              <w:rPr>
                <w:b/>
                <w:sz w:val="16"/>
                <w:szCs w:val="16"/>
              </w:rPr>
              <w:t>.021</w:t>
            </w:r>
            <w:r w:rsidR="00AA6213">
              <w:rPr>
                <w:b/>
                <w:sz w:val="16"/>
                <w:szCs w:val="16"/>
              </w:rPr>
              <w:t>*</w:t>
            </w:r>
          </w:p>
        </w:tc>
        <w:tc>
          <w:tcPr>
            <w:tcW w:w="416" w:type="pct"/>
          </w:tcPr>
          <w:p w14:paraId="1F4D328C" w14:textId="169B7779" w:rsidR="00357C3D" w:rsidRPr="00357C3D" w:rsidRDefault="00357C3D" w:rsidP="00BA4568">
            <w:pPr>
              <w:rPr>
                <w:b/>
                <w:sz w:val="16"/>
                <w:szCs w:val="16"/>
              </w:rPr>
            </w:pPr>
            <w:r w:rsidRPr="00357C3D">
              <w:rPr>
                <w:b/>
                <w:sz w:val="16"/>
                <w:szCs w:val="16"/>
              </w:rPr>
              <w:t>1.127</w:t>
            </w:r>
          </w:p>
        </w:tc>
        <w:tc>
          <w:tcPr>
            <w:tcW w:w="416" w:type="pct"/>
          </w:tcPr>
          <w:p w14:paraId="6F98D902" w14:textId="5B7DC59A" w:rsidR="00357C3D" w:rsidRPr="00357C3D" w:rsidRDefault="00357C3D" w:rsidP="00BA4568">
            <w:pPr>
              <w:rPr>
                <w:b/>
                <w:sz w:val="16"/>
                <w:szCs w:val="16"/>
              </w:rPr>
            </w:pPr>
            <w:r w:rsidRPr="00357C3D">
              <w:rPr>
                <w:b/>
                <w:sz w:val="16"/>
                <w:szCs w:val="16"/>
              </w:rPr>
              <w:t>1.019</w:t>
            </w:r>
          </w:p>
        </w:tc>
        <w:tc>
          <w:tcPr>
            <w:tcW w:w="441" w:type="pct"/>
          </w:tcPr>
          <w:p w14:paraId="55CA0BC0" w14:textId="7BDDE56A" w:rsidR="00357C3D" w:rsidRPr="00357C3D" w:rsidRDefault="00357C3D" w:rsidP="00BA4568">
            <w:pPr>
              <w:rPr>
                <w:b/>
                <w:sz w:val="16"/>
                <w:szCs w:val="16"/>
              </w:rPr>
            </w:pPr>
            <w:r w:rsidRPr="00357C3D">
              <w:rPr>
                <w:b/>
                <w:sz w:val="16"/>
                <w:szCs w:val="16"/>
              </w:rPr>
              <w:t>1.248</w:t>
            </w:r>
          </w:p>
        </w:tc>
      </w:tr>
      <w:tr w:rsidR="00357C3D" w:rsidRPr="0051246D" w14:paraId="13E353FD" w14:textId="77777777" w:rsidTr="00AA6213">
        <w:tc>
          <w:tcPr>
            <w:tcW w:w="470" w:type="pct"/>
          </w:tcPr>
          <w:p w14:paraId="61C056F9" w14:textId="77777777" w:rsidR="00357C3D" w:rsidRPr="002144A0" w:rsidRDefault="00357C3D" w:rsidP="00BA4568">
            <w:pPr>
              <w:rPr>
                <w:sz w:val="16"/>
                <w:szCs w:val="16"/>
              </w:rPr>
            </w:pPr>
          </w:p>
        </w:tc>
        <w:tc>
          <w:tcPr>
            <w:tcW w:w="1591" w:type="pct"/>
          </w:tcPr>
          <w:p w14:paraId="2AD5831F" w14:textId="35B60911" w:rsidR="00357C3D" w:rsidRPr="00357C3D" w:rsidRDefault="00357C3D" w:rsidP="00BA4568">
            <w:pPr>
              <w:rPr>
                <w:b/>
                <w:sz w:val="16"/>
                <w:szCs w:val="16"/>
              </w:rPr>
            </w:pPr>
            <w:r w:rsidRPr="00357C3D">
              <w:rPr>
                <w:b/>
                <w:sz w:val="16"/>
                <w:szCs w:val="16"/>
              </w:rPr>
              <w:t>AAI total</w:t>
            </w:r>
          </w:p>
        </w:tc>
        <w:tc>
          <w:tcPr>
            <w:tcW w:w="333" w:type="pct"/>
          </w:tcPr>
          <w:p w14:paraId="5C140EFB" w14:textId="2CD531DC" w:rsidR="00357C3D" w:rsidRPr="00357C3D" w:rsidRDefault="00357C3D" w:rsidP="00BA4568">
            <w:pPr>
              <w:rPr>
                <w:b/>
                <w:sz w:val="16"/>
                <w:szCs w:val="16"/>
              </w:rPr>
            </w:pPr>
            <w:r w:rsidRPr="00357C3D">
              <w:rPr>
                <w:b/>
                <w:sz w:val="16"/>
                <w:szCs w:val="16"/>
              </w:rPr>
              <w:t>.075</w:t>
            </w:r>
          </w:p>
        </w:tc>
        <w:tc>
          <w:tcPr>
            <w:tcW w:w="333" w:type="pct"/>
          </w:tcPr>
          <w:p w14:paraId="088FA168" w14:textId="6D1DEAC3" w:rsidR="00357C3D" w:rsidRPr="00357C3D" w:rsidRDefault="00357C3D" w:rsidP="00BA4568">
            <w:pPr>
              <w:rPr>
                <w:b/>
                <w:sz w:val="16"/>
                <w:szCs w:val="16"/>
              </w:rPr>
            </w:pPr>
            <w:r w:rsidRPr="00357C3D">
              <w:rPr>
                <w:b/>
                <w:sz w:val="16"/>
                <w:szCs w:val="16"/>
              </w:rPr>
              <w:t>.022</w:t>
            </w:r>
          </w:p>
        </w:tc>
        <w:tc>
          <w:tcPr>
            <w:tcW w:w="417" w:type="pct"/>
          </w:tcPr>
          <w:p w14:paraId="092FCDAE" w14:textId="14EC1466" w:rsidR="00357C3D" w:rsidRPr="00357C3D" w:rsidRDefault="00357C3D" w:rsidP="00BA4568">
            <w:pPr>
              <w:rPr>
                <w:b/>
                <w:sz w:val="16"/>
                <w:szCs w:val="16"/>
              </w:rPr>
            </w:pPr>
            <w:r w:rsidRPr="00357C3D">
              <w:rPr>
                <w:b/>
                <w:sz w:val="16"/>
                <w:szCs w:val="16"/>
              </w:rPr>
              <w:t>12.207</w:t>
            </w:r>
          </w:p>
        </w:tc>
        <w:tc>
          <w:tcPr>
            <w:tcW w:w="166" w:type="pct"/>
          </w:tcPr>
          <w:p w14:paraId="09F236D9" w14:textId="4373E94E" w:rsidR="00357C3D" w:rsidRPr="00357C3D" w:rsidRDefault="00357C3D" w:rsidP="00BA4568">
            <w:pPr>
              <w:rPr>
                <w:b/>
                <w:sz w:val="16"/>
                <w:szCs w:val="16"/>
              </w:rPr>
            </w:pPr>
            <w:r w:rsidRPr="00357C3D">
              <w:rPr>
                <w:b/>
                <w:sz w:val="16"/>
                <w:szCs w:val="16"/>
              </w:rPr>
              <w:t>1</w:t>
            </w:r>
          </w:p>
        </w:tc>
        <w:tc>
          <w:tcPr>
            <w:tcW w:w="417" w:type="pct"/>
          </w:tcPr>
          <w:p w14:paraId="2C2EE3DF" w14:textId="532BFAF9" w:rsidR="00357C3D" w:rsidRPr="00357C3D" w:rsidRDefault="00AA6213" w:rsidP="00BA4568">
            <w:pPr>
              <w:rPr>
                <w:b/>
                <w:sz w:val="16"/>
                <w:szCs w:val="16"/>
              </w:rPr>
            </w:pPr>
            <w:r>
              <w:rPr>
                <w:b/>
                <w:sz w:val="16"/>
                <w:szCs w:val="16"/>
              </w:rPr>
              <w:t>&lt;</w:t>
            </w:r>
            <w:r w:rsidR="00357C3D" w:rsidRPr="00357C3D">
              <w:rPr>
                <w:b/>
                <w:sz w:val="16"/>
                <w:szCs w:val="16"/>
              </w:rPr>
              <w:t>.00</w:t>
            </w:r>
            <w:r>
              <w:rPr>
                <w:b/>
                <w:sz w:val="16"/>
                <w:szCs w:val="16"/>
              </w:rPr>
              <w:t>1*</w:t>
            </w:r>
          </w:p>
        </w:tc>
        <w:tc>
          <w:tcPr>
            <w:tcW w:w="416" w:type="pct"/>
          </w:tcPr>
          <w:p w14:paraId="1DE8AEF7" w14:textId="487CFDD7" w:rsidR="00357C3D" w:rsidRPr="00357C3D" w:rsidRDefault="00357C3D" w:rsidP="00BA4568">
            <w:pPr>
              <w:rPr>
                <w:b/>
                <w:sz w:val="16"/>
                <w:szCs w:val="16"/>
              </w:rPr>
            </w:pPr>
            <w:r w:rsidRPr="00357C3D">
              <w:rPr>
                <w:b/>
                <w:sz w:val="16"/>
                <w:szCs w:val="16"/>
              </w:rPr>
              <w:t>1.078</w:t>
            </w:r>
          </w:p>
        </w:tc>
        <w:tc>
          <w:tcPr>
            <w:tcW w:w="416" w:type="pct"/>
          </w:tcPr>
          <w:p w14:paraId="028D021E" w14:textId="20D67282" w:rsidR="00357C3D" w:rsidRPr="00357C3D" w:rsidRDefault="00357C3D" w:rsidP="00BA4568">
            <w:pPr>
              <w:rPr>
                <w:b/>
                <w:sz w:val="16"/>
                <w:szCs w:val="16"/>
              </w:rPr>
            </w:pPr>
            <w:r w:rsidRPr="00357C3D">
              <w:rPr>
                <w:b/>
                <w:sz w:val="16"/>
                <w:szCs w:val="16"/>
              </w:rPr>
              <w:t>1.034</w:t>
            </w:r>
          </w:p>
        </w:tc>
        <w:tc>
          <w:tcPr>
            <w:tcW w:w="441" w:type="pct"/>
          </w:tcPr>
          <w:p w14:paraId="7696D7D7" w14:textId="67F9233F" w:rsidR="00357C3D" w:rsidRPr="00357C3D" w:rsidRDefault="00357C3D" w:rsidP="00BA4568">
            <w:pPr>
              <w:rPr>
                <w:b/>
                <w:sz w:val="16"/>
                <w:szCs w:val="16"/>
              </w:rPr>
            </w:pPr>
            <w:r w:rsidRPr="00357C3D">
              <w:rPr>
                <w:b/>
                <w:sz w:val="16"/>
                <w:szCs w:val="16"/>
              </w:rPr>
              <w:t>1.125</w:t>
            </w:r>
          </w:p>
        </w:tc>
      </w:tr>
      <w:tr w:rsidR="00357C3D" w:rsidRPr="00612F24" w14:paraId="59BCD390" w14:textId="77777777" w:rsidTr="00AA6213">
        <w:tc>
          <w:tcPr>
            <w:tcW w:w="470" w:type="pct"/>
          </w:tcPr>
          <w:p w14:paraId="1319C54A" w14:textId="77777777" w:rsidR="00357C3D" w:rsidRPr="002561C0" w:rsidRDefault="00357C3D" w:rsidP="00BA4568">
            <w:pPr>
              <w:rPr>
                <w:sz w:val="16"/>
                <w:szCs w:val="16"/>
              </w:rPr>
            </w:pPr>
          </w:p>
        </w:tc>
        <w:tc>
          <w:tcPr>
            <w:tcW w:w="1591" w:type="pct"/>
          </w:tcPr>
          <w:p w14:paraId="5EB25A15" w14:textId="7E9DFE2B" w:rsidR="00357C3D" w:rsidRPr="00E47EB2" w:rsidRDefault="00357C3D" w:rsidP="00BA4568">
            <w:pPr>
              <w:rPr>
                <w:b/>
                <w:sz w:val="16"/>
                <w:szCs w:val="16"/>
              </w:rPr>
            </w:pPr>
            <w:r>
              <w:rPr>
                <w:sz w:val="16"/>
                <w:szCs w:val="16"/>
              </w:rPr>
              <w:t>HRS</w:t>
            </w:r>
          </w:p>
        </w:tc>
        <w:tc>
          <w:tcPr>
            <w:tcW w:w="333" w:type="pct"/>
          </w:tcPr>
          <w:p w14:paraId="7B36CC4A" w14:textId="72ECE8FE" w:rsidR="00357C3D" w:rsidRPr="00357C3D" w:rsidRDefault="00357C3D" w:rsidP="00BA4568">
            <w:pPr>
              <w:rPr>
                <w:b/>
                <w:sz w:val="16"/>
                <w:szCs w:val="16"/>
              </w:rPr>
            </w:pPr>
            <w:r w:rsidRPr="00357C3D">
              <w:rPr>
                <w:sz w:val="16"/>
                <w:szCs w:val="16"/>
              </w:rPr>
              <w:t>.004</w:t>
            </w:r>
          </w:p>
        </w:tc>
        <w:tc>
          <w:tcPr>
            <w:tcW w:w="333" w:type="pct"/>
          </w:tcPr>
          <w:p w14:paraId="00482BF9" w14:textId="4CA0CEB4" w:rsidR="00357C3D" w:rsidRPr="00357C3D" w:rsidRDefault="00357C3D" w:rsidP="00BA4568">
            <w:pPr>
              <w:rPr>
                <w:b/>
                <w:sz w:val="16"/>
                <w:szCs w:val="16"/>
              </w:rPr>
            </w:pPr>
            <w:r w:rsidRPr="00357C3D">
              <w:rPr>
                <w:sz w:val="16"/>
                <w:szCs w:val="16"/>
              </w:rPr>
              <w:t>.020</w:t>
            </w:r>
          </w:p>
        </w:tc>
        <w:tc>
          <w:tcPr>
            <w:tcW w:w="417" w:type="pct"/>
          </w:tcPr>
          <w:p w14:paraId="6BCB90F3" w14:textId="7861D524" w:rsidR="00357C3D" w:rsidRPr="00357C3D" w:rsidRDefault="00357C3D" w:rsidP="00BA4568">
            <w:pPr>
              <w:rPr>
                <w:b/>
                <w:sz w:val="16"/>
                <w:szCs w:val="16"/>
              </w:rPr>
            </w:pPr>
            <w:r w:rsidRPr="00357C3D">
              <w:rPr>
                <w:sz w:val="16"/>
                <w:szCs w:val="16"/>
              </w:rPr>
              <w:t>.046</w:t>
            </w:r>
          </w:p>
        </w:tc>
        <w:tc>
          <w:tcPr>
            <w:tcW w:w="166" w:type="pct"/>
          </w:tcPr>
          <w:p w14:paraId="7B849B88" w14:textId="574E1909" w:rsidR="00357C3D" w:rsidRPr="00357C3D" w:rsidRDefault="00357C3D" w:rsidP="00BA4568">
            <w:pPr>
              <w:rPr>
                <w:b/>
                <w:sz w:val="16"/>
                <w:szCs w:val="16"/>
              </w:rPr>
            </w:pPr>
            <w:r w:rsidRPr="00357C3D">
              <w:rPr>
                <w:sz w:val="16"/>
                <w:szCs w:val="16"/>
              </w:rPr>
              <w:t>1</w:t>
            </w:r>
          </w:p>
        </w:tc>
        <w:tc>
          <w:tcPr>
            <w:tcW w:w="417" w:type="pct"/>
          </w:tcPr>
          <w:p w14:paraId="294FB628" w14:textId="682D3959" w:rsidR="00357C3D" w:rsidRPr="00357C3D" w:rsidRDefault="00357C3D" w:rsidP="00BA4568">
            <w:pPr>
              <w:rPr>
                <w:b/>
                <w:sz w:val="16"/>
                <w:szCs w:val="16"/>
              </w:rPr>
            </w:pPr>
            <w:r w:rsidRPr="00357C3D">
              <w:rPr>
                <w:sz w:val="16"/>
                <w:szCs w:val="16"/>
              </w:rPr>
              <w:t>.830</w:t>
            </w:r>
          </w:p>
        </w:tc>
        <w:tc>
          <w:tcPr>
            <w:tcW w:w="416" w:type="pct"/>
          </w:tcPr>
          <w:p w14:paraId="720BD8D9" w14:textId="0FE85125" w:rsidR="00357C3D" w:rsidRPr="00357C3D" w:rsidRDefault="00357C3D" w:rsidP="00BA4568">
            <w:pPr>
              <w:rPr>
                <w:b/>
                <w:sz w:val="16"/>
                <w:szCs w:val="16"/>
              </w:rPr>
            </w:pPr>
            <w:r w:rsidRPr="00357C3D">
              <w:rPr>
                <w:sz w:val="16"/>
                <w:szCs w:val="16"/>
              </w:rPr>
              <w:t>1.004</w:t>
            </w:r>
          </w:p>
        </w:tc>
        <w:tc>
          <w:tcPr>
            <w:tcW w:w="416" w:type="pct"/>
          </w:tcPr>
          <w:p w14:paraId="4B8ADF23" w14:textId="1921A68D" w:rsidR="00357C3D" w:rsidRPr="00357C3D" w:rsidRDefault="00357C3D" w:rsidP="00BA4568">
            <w:pPr>
              <w:rPr>
                <w:b/>
                <w:sz w:val="16"/>
                <w:szCs w:val="16"/>
              </w:rPr>
            </w:pPr>
            <w:r w:rsidRPr="00357C3D">
              <w:rPr>
                <w:sz w:val="16"/>
                <w:szCs w:val="16"/>
              </w:rPr>
              <w:t>.965</w:t>
            </w:r>
          </w:p>
        </w:tc>
        <w:tc>
          <w:tcPr>
            <w:tcW w:w="441" w:type="pct"/>
          </w:tcPr>
          <w:p w14:paraId="299F278B" w14:textId="69D753B4" w:rsidR="00357C3D" w:rsidRPr="00357C3D" w:rsidRDefault="00357C3D" w:rsidP="00BA4568">
            <w:pPr>
              <w:rPr>
                <w:b/>
                <w:sz w:val="16"/>
                <w:szCs w:val="16"/>
              </w:rPr>
            </w:pPr>
            <w:r w:rsidRPr="00357C3D">
              <w:rPr>
                <w:sz w:val="16"/>
                <w:szCs w:val="16"/>
              </w:rPr>
              <w:t>1.045</w:t>
            </w:r>
          </w:p>
        </w:tc>
      </w:tr>
      <w:tr w:rsidR="00357C3D" w:rsidRPr="0051246D" w14:paraId="2179895A" w14:textId="77777777" w:rsidTr="00AA6213">
        <w:tc>
          <w:tcPr>
            <w:tcW w:w="470" w:type="pct"/>
          </w:tcPr>
          <w:p w14:paraId="3C0D33DF" w14:textId="77777777" w:rsidR="00357C3D" w:rsidRDefault="00357C3D" w:rsidP="00BA4568">
            <w:pPr>
              <w:rPr>
                <w:sz w:val="16"/>
                <w:szCs w:val="16"/>
              </w:rPr>
            </w:pPr>
          </w:p>
        </w:tc>
        <w:tc>
          <w:tcPr>
            <w:tcW w:w="1591" w:type="pct"/>
          </w:tcPr>
          <w:p w14:paraId="618BD5D1" w14:textId="62812366" w:rsidR="00357C3D" w:rsidRPr="00E47EB2" w:rsidRDefault="00357C3D" w:rsidP="00BA4568">
            <w:pPr>
              <w:rPr>
                <w:sz w:val="16"/>
                <w:szCs w:val="16"/>
              </w:rPr>
            </w:pPr>
            <w:r>
              <w:rPr>
                <w:sz w:val="16"/>
                <w:szCs w:val="16"/>
              </w:rPr>
              <w:t>MGH-HPS</w:t>
            </w:r>
          </w:p>
        </w:tc>
        <w:tc>
          <w:tcPr>
            <w:tcW w:w="333" w:type="pct"/>
          </w:tcPr>
          <w:p w14:paraId="4C968AAB" w14:textId="66246254" w:rsidR="00357C3D" w:rsidRPr="00357C3D" w:rsidRDefault="00357C3D" w:rsidP="00BA4568">
            <w:pPr>
              <w:rPr>
                <w:sz w:val="16"/>
                <w:szCs w:val="16"/>
              </w:rPr>
            </w:pPr>
            <w:r w:rsidRPr="00357C3D">
              <w:rPr>
                <w:sz w:val="16"/>
                <w:szCs w:val="16"/>
              </w:rPr>
              <w:t>.028</w:t>
            </w:r>
          </w:p>
        </w:tc>
        <w:tc>
          <w:tcPr>
            <w:tcW w:w="333" w:type="pct"/>
          </w:tcPr>
          <w:p w14:paraId="4652907F" w14:textId="6BA8BFC4" w:rsidR="00357C3D" w:rsidRPr="00357C3D" w:rsidRDefault="00357C3D" w:rsidP="00BA4568">
            <w:pPr>
              <w:rPr>
                <w:sz w:val="16"/>
                <w:szCs w:val="16"/>
              </w:rPr>
            </w:pPr>
            <w:r w:rsidRPr="00357C3D">
              <w:rPr>
                <w:sz w:val="16"/>
                <w:szCs w:val="16"/>
              </w:rPr>
              <w:t>.036</w:t>
            </w:r>
          </w:p>
        </w:tc>
        <w:tc>
          <w:tcPr>
            <w:tcW w:w="417" w:type="pct"/>
          </w:tcPr>
          <w:p w14:paraId="687E31D3" w14:textId="5D47ADB4" w:rsidR="00357C3D" w:rsidRPr="00357C3D" w:rsidRDefault="00357C3D" w:rsidP="00BA4568">
            <w:pPr>
              <w:rPr>
                <w:sz w:val="16"/>
                <w:szCs w:val="16"/>
              </w:rPr>
            </w:pPr>
            <w:r w:rsidRPr="00357C3D">
              <w:rPr>
                <w:sz w:val="16"/>
                <w:szCs w:val="16"/>
              </w:rPr>
              <w:t>.607</w:t>
            </w:r>
          </w:p>
        </w:tc>
        <w:tc>
          <w:tcPr>
            <w:tcW w:w="166" w:type="pct"/>
          </w:tcPr>
          <w:p w14:paraId="4C4A55C0" w14:textId="1CC54646" w:rsidR="00357C3D" w:rsidRPr="00357C3D" w:rsidRDefault="00357C3D" w:rsidP="00BA4568">
            <w:pPr>
              <w:rPr>
                <w:sz w:val="16"/>
                <w:szCs w:val="16"/>
              </w:rPr>
            </w:pPr>
            <w:r w:rsidRPr="00357C3D">
              <w:rPr>
                <w:sz w:val="16"/>
                <w:szCs w:val="16"/>
              </w:rPr>
              <w:t>1</w:t>
            </w:r>
          </w:p>
        </w:tc>
        <w:tc>
          <w:tcPr>
            <w:tcW w:w="417" w:type="pct"/>
          </w:tcPr>
          <w:p w14:paraId="5AC88861" w14:textId="590BDEED" w:rsidR="00357C3D" w:rsidRPr="00357C3D" w:rsidRDefault="00357C3D" w:rsidP="00BA4568">
            <w:pPr>
              <w:rPr>
                <w:sz w:val="16"/>
                <w:szCs w:val="16"/>
              </w:rPr>
            </w:pPr>
            <w:r w:rsidRPr="00357C3D">
              <w:rPr>
                <w:sz w:val="16"/>
                <w:szCs w:val="16"/>
              </w:rPr>
              <w:t>.436</w:t>
            </w:r>
          </w:p>
        </w:tc>
        <w:tc>
          <w:tcPr>
            <w:tcW w:w="416" w:type="pct"/>
          </w:tcPr>
          <w:p w14:paraId="5A24E513" w14:textId="7B6B6177" w:rsidR="00357C3D" w:rsidRPr="00357C3D" w:rsidRDefault="00357C3D" w:rsidP="00BA4568">
            <w:pPr>
              <w:rPr>
                <w:sz w:val="16"/>
                <w:szCs w:val="16"/>
              </w:rPr>
            </w:pPr>
            <w:r w:rsidRPr="00357C3D">
              <w:rPr>
                <w:sz w:val="16"/>
                <w:szCs w:val="16"/>
              </w:rPr>
              <w:t>1.029</w:t>
            </w:r>
          </w:p>
        </w:tc>
        <w:tc>
          <w:tcPr>
            <w:tcW w:w="416" w:type="pct"/>
          </w:tcPr>
          <w:p w14:paraId="5475030F" w14:textId="14626EF1" w:rsidR="00357C3D" w:rsidRPr="00357C3D" w:rsidRDefault="00357C3D" w:rsidP="00BA4568">
            <w:pPr>
              <w:rPr>
                <w:sz w:val="16"/>
                <w:szCs w:val="16"/>
              </w:rPr>
            </w:pPr>
            <w:r w:rsidRPr="00357C3D">
              <w:rPr>
                <w:sz w:val="16"/>
                <w:szCs w:val="16"/>
              </w:rPr>
              <w:t>.958</w:t>
            </w:r>
          </w:p>
        </w:tc>
        <w:tc>
          <w:tcPr>
            <w:tcW w:w="441" w:type="pct"/>
          </w:tcPr>
          <w:p w14:paraId="28034BA4" w14:textId="79A74534" w:rsidR="00357C3D" w:rsidRPr="00357C3D" w:rsidRDefault="00357C3D" w:rsidP="00BA4568">
            <w:pPr>
              <w:rPr>
                <w:sz w:val="16"/>
                <w:szCs w:val="16"/>
              </w:rPr>
            </w:pPr>
            <w:r w:rsidRPr="00357C3D">
              <w:rPr>
                <w:sz w:val="16"/>
                <w:szCs w:val="16"/>
              </w:rPr>
              <w:t>1.104</w:t>
            </w:r>
          </w:p>
        </w:tc>
      </w:tr>
      <w:tr w:rsidR="00357C3D" w:rsidRPr="003D42B7" w14:paraId="026E62CD" w14:textId="77777777" w:rsidTr="00AA6213">
        <w:tc>
          <w:tcPr>
            <w:tcW w:w="470" w:type="pct"/>
          </w:tcPr>
          <w:p w14:paraId="4E971311" w14:textId="77777777" w:rsidR="00357C3D" w:rsidRDefault="00357C3D" w:rsidP="00BA4568">
            <w:pPr>
              <w:rPr>
                <w:sz w:val="16"/>
                <w:szCs w:val="16"/>
              </w:rPr>
            </w:pPr>
          </w:p>
        </w:tc>
        <w:tc>
          <w:tcPr>
            <w:tcW w:w="1591" w:type="pct"/>
          </w:tcPr>
          <w:p w14:paraId="14C3570F" w14:textId="6DF988FD" w:rsidR="00357C3D" w:rsidRPr="00E47EB2" w:rsidRDefault="00357C3D" w:rsidP="00BA4568">
            <w:pPr>
              <w:rPr>
                <w:sz w:val="16"/>
                <w:szCs w:val="16"/>
              </w:rPr>
            </w:pPr>
            <w:r>
              <w:rPr>
                <w:sz w:val="16"/>
                <w:szCs w:val="16"/>
              </w:rPr>
              <w:t>SPS-R</w:t>
            </w:r>
          </w:p>
        </w:tc>
        <w:tc>
          <w:tcPr>
            <w:tcW w:w="333" w:type="pct"/>
          </w:tcPr>
          <w:p w14:paraId="24EF92CC" w14:textId="030F4D07" w:rsidR="00357C3D" w:rsidRPr="00357C3D" w:rsidRDefault="00357C3D" w:rsidP="00BA4568">
            <w:pPr>
              <w:rPr>
                <w:sz w:val="16"/>
                <w:szCs w:val="16"/>
              </w:rPr>
            </w:pPr>
            <w:r w:rsidRPr="00357C3D">
              <w:rPr>
                <w:sz w:val="16"/>
                <w:szCs w:val="16"/>
              </w:rPr>
              <w:t>.021</w:t>
            </w:r>
          </w:p>
        </w:tc>
        <w:tc>
          <w:tcPr>
            <w:tcW w:w="333" w:type="pct"/>
          </w:tcPr>
          <w:p w14:paraId="15DF665E" w14:textId="1E2F7497" w:rsidR="00357C3D" w:rsidRPr="00357C3D" w:rsidRDefault="00357C3D" w:rsidP="00BA4568">
            <w:pPr>
              <w:rPr>
                <w:sz w:val="16"/>
                <w:szCs w:val="16"/>
              </w:rPr>
            </w:pPr>
            <w:r w:rsidRPr="00357C3D">
              <w:rPr>
                <w:sz w:val="16"/>
                <w:szCs w:val="16"/>
              </w:rPr>
              <w:t>.031</w:t>
            </w:r>
          </w:p>
        </w:tc>
        <w:tc>
          <w:tcPr>
            <w:tcW w:w="417" w:type="pct"/>
          </w:tcPr>
          <w:p w14:paraId="3666D7DA" w14:textId="7F0212E4" w:rsidR="00357C3D" w:rsidRPr="00357C3D" w:rsidRDefault="00357C3D" w:rsidP="00BA4568">
            <w:pPr>
              <w:rPr>
                <w:sz w:val="16"/>
                <w:szCs w:val="16"/>
              </w:rPr>
            </w:pPr>
            <w:r w:rsidRPr="00357C3D">
              <w:rPr>
                <w:sz w:val="16"/>
                <w:szCs w:val="16"/>
              </w:rPr>
              <w:t>.441</w:t>
            </w:r>
          </w:p>
        </w:tc>
        <w:tc>
          <w:tcPr>
            <w:tcW w:w="166" w:type="pct"/>
          </w:tcPr>
          <w:p w14:paraId="22738669" w14:textId="27889C28" w:rsidR="00357C3D" w:rsidRPr="00357C3D" w:rsidRDefault="00357C3D" w:rsidP="00BA4568">
            <w:pPr>
              <w:rPr>
                <w:sz w:val="16"/>
                <w:szCs w:val="16"/>
              </w:rPr>
            </w:pPr>
            <w:r w:rsidRPr="00357C3D">
              <w:rPr>
                <w:sz w:val="16"/>
                <w:szCs w:val="16"/>
              </w:rPr>
              <w:t>1</w:t>
            </w:r>
          </w:p>
        </w:tc>
        <w:tc>
          <w:tcPr>
            <w:tcW w:w="417" w:type="pct"/>
          </w:tcPr>
          <w:p w14:paraId="44F8372C" w14:textId="05A5EB5F" w:rsidR="00357C3D" w:rsidRPr="00357C3D" w:rsidRDefault="00357C3D" w:rsidP="00BA4568">
            <w:pPr>
              <w:rPr>
                <w:sz w:val="16"/>
                <w:szCs w:val="16"/>
              </w:rPr>
            </w:pPr>
            <w:r w:rsidRPr="00357C3D">
              <w:rPr>
                <w:sz w:val="16"/>
                <w:szCs w:val="16"/>
              </w:rPr>
              <w:t>.507</w:t>
            </w:r>
          </w:p>
        </w:tc>
        <w:tc>
          <w:tcPr>
            <w:tcW w:w="416" w:type="pct"/>
          </w:tcPr>
          <w:p w14:paraId="01696256" w14:textId="3403CB0F" w:rsidR="00357C3D" w:rsidRPr="00357C3D" w:rsidRDefault="00357C3D" w:rsidP="00BA4568">
            <w:pPr>
              <w:rPr>
                <w:sz w:val="16"/>
                <w:szCs w:val="16"/>
              </w:rPr>
            </w:pPr>
            <w:r w:rsidRPr="00357C3D">
              <w:rPr>
                <w:sz w:val="16"/>
                <w:szCs w:val="16"/>
              </w:rPr>
              <w:t>1.021</w:t>
            </w:r>
          </w:p>
        </w:tc>
        <w:tc>
          <w:tcPr>
            <w:tcW w:w="416" w:type="pct"/>
          </w:tcPr>
          <w:p w14:paraId="42EE3E6E" w14:textId="4700B699" w:rsidR="00357C3D" w:rsidRPr="00357C3D" w:rsidRDefault="00357C3D" w:rsidP="00BA4568">
            <w:pPr>
              <w:rPr>
                <w:sz w:val="16"/>
                <w:szCs w:val="16"/>
              </w:rPr>
            </w:pPr>
            <w:r w:rsidRPr="00357C3D">
              <w:rPr>
                <w:sz w:val="16"/>
                <w:szCs w:val="16"/>
              </w:rPr>
              <w:t>.960</w:t>
            </w:r>
          </w:p>
        </w:tc>
        <w:tc>
          <w:tcPr>
            <w:tcW w:w="441" w:type="pct"/>
          </w:tcPr>
          <w:p w14:paraId="48DDDCDA" w14:textId="54F264A8" w:rsidR="00357C3D" w:rsidRPr="00357C3D" w:rsidRDefault="00357C3D" w:rsidP="00BA4568">
            <w:pPr>
              <w:rPr>
                <w:sz w:val="16"/>
                <w:szCs w:val="16"/>
              </w:rPr>
            </w:pPr>
            <w:r w:rsidRPr="00357C3D">
              <w:rPr>
                <w:sz w:val="16"/>
                <w:szCs w:val="16"/>
              </w:rPr>
              <w:t>1.085</w:t>
            </w:r>
          </w:p>
        </w:tc>
      </w:tr>
      <w:tr w:rsidR="00357C3D" w:rsidRPr="003D42B7" w14:paraId="6EA0831E" w14:textId="77777777" w:rsidTr="00AA6213">
        <w:tc>
          <w:tcPr>
            <w:tcW w:w="470" w:type="pct"/>
          </w:tcPr>
          <w:p w14:paraId="1D47E4CD" w14:textId="77777777" w:rsidR="00357C3D" w:rsidRDefault="00357C3D" w:rsidP="00BA4568">
            <w:pPr>
              <w:rPr>
                <w:sz w:val="16"/>
                <w:szCs w:val="16"/>
              </w:rPr>
            </w:pPr>
          </w:p>
        </w:tc>
        <w:tc>
          <w:tcPr>
            <w:tcW w:w="1591" w:type="pct"/>
          </w:tcPr>
          <w:p w14:paraId="6A214AF6" w14:textId="6A26A10E" w:rsidR="00357C3D" w:rsidRPr="00357C3D" w:rsidRDefault="00357C3D" w:rsidP="00BA4568">
            <w:pPr>
              <w:rPr>
                <w:b/>
                <w:sz w:val="16"/>
                <w:szCs w:val="16"/>
              </w:rPr>
            </w:pPr>
            <w:r w:rsidRPr="00357C3D">
              <w:rPr>
                <w:b/>
                <w:sz w:val="16"/>
                <w:szCs w:val="16"/>
              </w:rPr>
              <w:t>SPQ</w:t>
            </w:r>
            <w:r w:rsidR="00826D77">
              <w:rPr>
                <w:b/>
                <w:sz w:val="16"/>
                <w:szCs w:val="16"/>
              </w:rPr>
              <w:t>-B</w:t>
            </w:r>
            <w:r w:rsidRPr="00357C3D">
              <w:rPr>
                <w:b/>
                <w:sz w:val="16"/>
                <w:szCs w:val="16"/>
              </w:rPr>
              <w:t>– cognitive perceptual</w:t>
            </w:r>
          </w:p>
        </w:tc>
        <w:tc>
          <w:tcPr>
            <w:tcW w:w="333" w:type="pct"/>
          </w:tcPr>
          <w:p w14:paraId="1A45ABF1" w14:textId="720C7086" w:rsidR="00357C3D" w:rsidRPr="00357C3D" w:rsidRDefault="00357C3D" w:rsidP="00BA4568">
            <w:pPr>
              <w:rPr>
                <w:b/>
                <w:sz w:val="16"/>
                <w:szCs w:val="16"/>
              </w:rPr>
            </w:pPr>
            <w:r w:rsidRPr="00357C3D">
              <w:rPr>
                <w:b/>
                <w:sz w:val="16"/>
                <w:szCs w:val="16"/>
              </w:rPr>
              <w:t>.162</w:t>
            </w:r>
          </w:p>
        </w:tc>
        <w:tc>
          <w:tcPr>
            <w:tcW w:w="333" w:type="pct"/>
          </w:tcPr>
          <w:p w14:paraId="7DE1F797" w14:textId="6245B4C5" w:rsidR="00357C3D" w:rsidRPr="00357C3D" w:rsidRDefault="00357C3D" w:rsidP="00BA4568">
            <w:pPr>
              <w:rPr>
                <w:b/>
                <w:sz w:val="16"/>
                <w:szCs w:val="16"/>
              </w:rPr>
            </w:pPr>
            <w:r w:rsidRPr="00357C3D">
              <w:rPr>
                <w:b/>
                <w:sz w:val="16"/>
                <w:szCs w:val="16"/>
              </w:rPr>
              <w:t>.077</w:t>
            </w:r>
          </w:p>
        </w:tc>
        <w:tc>
          <w:tcPr>
            <w:tcW w:w="417" w:type="pct"/>
          </w:tcPr>
          <w:p w14:paraId="60E46127" w14:textId="2734DF95" w:rsidR="00357C3D" w:rsidRPr="00357C3D" w:rsidRDefault="00357C3D" w:rsidP="00BA4568">
            <w:pPr>
              <w:rPr>
                <w:b/>
                <w:sz w:val="16"/>
                <w:szCs w:val="16"/>
              </w:rPr>
            </w:pPr>
            <w:r w:rsidRPr="00357C3D">
              <w:rPr>
                <w:b/>
                <w:sz w:val="16"/>
                <w:szCs w:val="16"/>
              </w:rPr>
              <w:t>4.498</w:t>
            </w:r>
          </w:p>
        </w:tc>
        <w:tc>
          <w:tcPr>
            <w:tcW w:w="166" w:type="pct"/>
          </w:tcPr>
          <w:p w14:paraId="346FF467" w14:textId="32720DD4" w:rsidR="00357C3D" w:rsidRPr="00357C3D" w:rsidRDefault="00357C3D" w:rsidP="00BA4568">
            <w:pPr>
              <w:rPr>
                <w:b/>
                <w:sz w:val="16"/>
                <w:szCs w:val="16"/>
              </w:rPr>
            </w:pPr>
            <w:r w:rsidRPr="00357C3D">
              <w:rPr>
                <w:b/>
                <w:sz w:val="16"/>
                <w:szCs w:val="16"/>
              </w:rPr>
              <w:t>1</w:t>
            </w:r>
          </w:p>
        </w:tc>
        <w:tc>
          <w:tcPr>
            <w:tcW w:w="417" w:type="pct"/>
          </w:tcPr>
          <w:p w14:paraId="45FFE816" w14:textId="45651D90" w:rsidR="00357C3D" w:rsidRPr="00357C3D" w:rsidRDefault="00357C3D" w:rsidP="00BA4568">
            <w:pPr>
              <w:rPr>
                <w:b/>
                <w:sz w:val="16"/>
                <w:szCs w:val="16"/>
              </w:rPr>
            </w:pPr>
            <w:r w:rsidRPr="00357C3D">
              <w:rPr>
                <w:b/>
                <w:sz w:val="16"/>
                <w:szCs w:val="16"/>
              </w:rPr>
              <w:t>.034</w:t>
            </w:r>
            <w:r w:rsidR="00AA6213">
              <w:rPr>
                <w:b/>
                <w:sz w:val="16"/>
                <w:szCs w:val="16"/>
              </w:rPr>
              <w:t>*</w:t>
            </w:r>
          </w:p>
        </w:tc>
        <w:tc>
          <w:tcPr>
            <w:tcW w:w="416" w:type="pct"/>
          </w:tcPr>
          <w:p w14:paraId="05777793" w14:textId="19AC18E0" w:rsidR="00357C3D" w:rsidRPr="00357C3D" w:rsidRDefault="00357C3D" w:rsidP="00BA4568">
            <w:pPr>
              <w:rPr>
                <w:b/>
                <w:sz w:val="16"/>
                <w:szCs w:val="16"/>
              </w:rPr>
            </w:pPr>
            <w:r w:rsidRPr="00357C3D">
              <w:rPr>
                <w:b/>
                <w:sz w:val="16"/>
                <w:szCs w:val="16"/>
              </w:rPr>
              <w:t>1.176</w:t>
            </w:r>
          </w:p>
        </w:tc>
        <w:tc>
          <w:tcPr>
            <w:tcW w:w="416" w:type="pct"/>
          </w:tcPr>
          <w:p w14:paraId="5333053D" w14:textId="7A430158" w:rsidR="00357C3D" w:rsidRPr="00357C3D" w:rsidRDefault="00357C3D" w:rsidP="00BA4568">
            <w:pPr>
              <w:rPr>
                <w:b/>
                <w:sz w:val="16"/>
                <w:szCs w:val="16"/>
              </w:rPr>
            </w:pPr>
            <w:r w:rsidRPr="00357C3D">
              <w:rPr>
                <w:b/>
                <w:sz w:val="16"/>
                <w:szCs w:val="16"/>
              </w:rPr>
              <w:t>1.012</w:t>
            </w:r>
          </w:p>
        </w:tc>
        <w:tc>
          <w:tcPr>
            <w:tcW w:w="441" w:type="pct"/>
          </w:tcPr>
          <w:p w14:paraId="675CCFE5" w14:textId="7797811B" w:rsidR="00357C3D" w:rsidRPr="00357C3D" w:rsidRDefault="00357C3D" w:rsidP="00BA4568">
            <w:pPr>
              <w:rPr>
                <w:b/>
                <w:sz w:val="16"/>
                <w:szCs w:val="16"/>
              </w:rPr>
            </w:pPr>
            <w:r w:rsidRPr="00357C3D">
              <w:rPr>
                <w:b/>
                <w:sz w:val="16"/>
                <w:szCs w:val="16"/>
              </w:rPr>
              <w:t>1.367</w:t>
            </w:r>
          </w:p>
        </w:tc>
      </w:tr>
      <w:tr w:rsidR="00357C3D" w:rsidRPr="003D42B7" w14:paraId="36C92D9E" w14:textId="77777777" w:rsidTr="00AA6213">
        <w:tc>
          <w:tcPr>
            <w:tcW w:w="470" w:type="pct"/>
          </w:tcPr>
          <w:p w14:paraId="2A3B2267" w14:textId="77777777" w:rsidR="00357C3D" w:rsidRDefault="00357C3D" w:rsidP="00BA4568">
            <w:pPr>
              <w:rPr>
                <w:sz w:val="16"/>
                <w:szCs w:val="16"/>
              </w:rPr>
            </w:pPr>
          </w:p>
        </w:tc>
        <w:tc>
          <w:tcPr>
            <w:tcW w:w="1591" w:type="pct"/>
          </w:tcPr>
          <w:p w14:paraId="39A3842A" w14:textId="66FD7578" w:rsidR="00357C3D" w:rsidRPr="00357C3D" w:rsidRDefault="00357C3D" w:rsidP="00BA4568">
            <w:pPr>
              <w:rPr>
                <w:sz w:val="16"/>
                <w:szCs w:val="16"/>
              </w:rPr>
            </w:pPr>
            <w:r w:rsidRPr="00357C3D">
              <w:rPr>
                <w:sz w:val="16"/>
                <w:szCs w:val="16"/>
              </w:rPr>
              <w:t>SPQ</w:t>
            </w:r>
            <w:r w:rsidR="00826D77">
              <w:rPr>
                <w:sz w:val="16"/>
                <w:szCs w:val="16"/>
              </w:rPr>
              <w:t>-B</w:t>
            </w:r>
            <w:r w:rsidRPr="00357C3D">
              <w:rPr>
                <w:sz w:val="16"/>
                <w:szCs w:val="16"/>
              </w:rPr>
              <w:t>– interpersonal</w:t>
            </w:r>
          </w:p>
        </w:tc>
        <w:tc>
          <w:tcPr>
            <w:tcW w:w="333" w:type="pct"/>
          </w:tcPr>
          <w:p w14:paraId="51120251" w14:textId="0A40D7A2" w:rsidR="00357C3D" w:rsidRPr="00357C3D" w:rsidRDefault="00357C3D" w:rsidP="00BA4568">
            <w:pPr>
              <w:rPr>
                <w:sz w:val="16"/>
                <w:szCs w:val="16"/>
              </w:rPr>
            </w:pPr>
            <w:r w:rsidRPr="00357C3D">
              <w:rPr>
                <w:sz w:val="16"/>
                <w:szCs w:val="16"/>
              </w:rPr>
              <w:t>-.015</w:t>
            </w:r>
          </w:p>
        </w:tc>
        <w:tc>
          <w:tcPr>
            <w:tcW w:w="333" w:type="pct"/>
          </w:tcPr>
          <w:p w14:paraId="3AEFCD12" w14:textId="749D07D6" w:rsidR="00357C3D" w:rsidRPr="00357C3D" w:rsidRDefault="00357C3D" w:rsidP="00BA4568">
            <w:pPr>
              <w:rPr>
                <w:sz w:val="16"/>
                <w:szCs w:val="16"/>
              </w:rPr>
            </w:pPr>
            <w:r w:rsidRPr="00357C3D">
              <w:rPr>
                <w:sz w:val="16"/>
                <w:szCs w:val="16"/>
              </w:rPr>
              <w:t>.061</w:t>
            </w:r>
          </w:p>
        </w:tc>
        <w:tc>
          <w:tcPr>
            <w:tcW w:w="417" w:type="pct"/>
          </w:tcPr>
          <w:p w14:paraId="1C9AF7BE" w14:textId="4742A077" w:rsidR="00357C3D" w:rsidRPr="00357C3D" w:rsidRDefault="00357C3D" w:rsidP="00BA4568">
            <w:pPr>
              <w:rPr>
                <w:sz w:val="16"/>
                <w:szCs w:val="16"/>
              </w:rPr>
            </w:pPr>
            <w:r w:rsidRPr="00357C3D">
              <w:rPr>
                <w:sz w:val="16"/>
                <w:szCs w:val="16"/>
              </w:rPr>
              <w:t>.061</w:t>
            </w:r>
          </w:p>
        </w:tc>
        <w:tc>
          <w:tcPr>
            <w:tcW w:w="166" w:type="pct"/>
          </w:tcPr>
          <w:p w14:paraId="001F0374" w14:textId="6212DBA8" w:rsidR="00357C3D" w:rsidRPr="00357C3D" w:rsidRDefault="00357C3D" w:rsidP="00BA4568">
            <w:pPr>
              <w:rPr>
                <w:sz w:val="16"/>
                <w:szCs w:val="16"/>
              </w:rPr>
            </w:pPr>
            <w:r w:rsidRPr="00357C3D">
              <w:rPr>
                <w:sz w:val="16"/>
                <w:szCs w:val="16"/>
              </w:rPr>
              <w:t>1</w:t>
            </w:r>
          </w:p>
        </w:tc>
        <w:tc>
          <w:tcPr>
            <w:tcW w:w="417" w:type="pct"/>
          </w:tcPr>
          <w:p w14:paraId="40D41AEF" w14:textId="0881A17D" w:rsidR="00357C3D" w:rsidRPr="00357C3D" w:rsidRDefault="00357C3D" w:rsidP="00BA4568">
            <w:pPr>
              <w:rPr>
                <w:sz w:val="16"/>
                <w:szCs w:val="16"/>
              </w:rPr>
            </w:pPr>
            <w:r w:rsidRPr="00357C3D">
              <w:rPr>
                <w:sz w:val="16"/>
                <w:szCs w:val="16"/>
              </w:rPr>
              <w:t>.806</w:t>
            </w:r>
          </w:p>
        </w:tc>
        <w:tc>
          <w:tcPr>
            <w:tcW w:w="416" w:type="pct"/>
          </w:tcPr>
          <w:p w14:paraId="241A1998" w14:textId="701CE9A3" w:rsidR="00357C3D" w:rsidRPr="00357C3D" w:rsidRDefault="00357C3D" w:rsidP="00BA4568">
            <w:pPr>
              <w:rPr>
                <w:sz w:val="16"/>
                <w:szCs w:val="16"/>
              </w:rPr>
            </w:pPr>
            <w:r w:rsidRPr="00357C3D">
              <w:rPr>
                <w:sz w:val="16"/>
                <w:szCs w:val="16"/>
              </w:rPr>
              <w:t>.985</w:t>
            </w:r>
          </w:p>
        </w:tc>
        <w:tc>
          <w:tcPr>
            <w:tcW w:w="416" w:type="pct"/>
          </w:tcPr>
          <w:p w14:paraId="1854AB1F" w14:textId="203BF905" w:rsidR="00357C3D" w:rsidRPr="00357C3D" w:rsidRDefault="00357C3D" w:rsidP="00BA4568">
            <w:pPr>
              <w:rPr>
                <w:sz w:val="16"/>
                <w:szCs w:val="16"/>
              </w:rPr>
            </w:pPr>
            <w:r w:rsidRPr="00357C3D">
              <w:rPr>
                <w:sz w:val="16"/>
                <w:szCs w:val="16"/>
              </w:rPr>
              <w:t>.875</w:t>
            </w:r>
          </w:p>
        </w:tc>
        <w:tc>
          <w:tcPr>
            <w:tcW w:w="441" w:type="pct"/>
          </w:tcPr>
          <w:p w14:paraId="03358202" w14:textId="37CCF063" w:rsidR="00357C3D" w:rsidRPr="00357C3D" w:rsidRDefault="00357C3D" w:rsidP="00BA4568">
            <w:pPr>
              <w:rPr>
                <w:sz w:val="16"/>
                <w:szCs w:val="16"/>
              </w:rPr>
            </w:pPr>
            <w:r w:rsidRPr="00357C3D">
              <w:rPr>
                <w:sz w:val="16"/>
                <w:szCs w:val="16"/>
              </w:rPr>
              <w:t>1.110</w:t>
            </w:r>
          </w:p>
        </w:tc>
      </w:tr>
      <w:tr w:rsidR="00357C3D" w:rsidRPr="003D42B7" w14:paraId="7AD6980B" w14:textId="77777777" w:rsidTr="00AA6213">
        <w:tc>
          <w:tcPr>
            <w:tcW w:w="470" w:type="pct"/>
          </w:tcPr>
          <w:p w14:paraId="4FB84E24" w14:textId="77777777" w:rsidR="00357C3D" w:rsidRDefault="00357C3D" w:rsidP="00BA4568">
            <w:pPr>
              <w:rPr>
                <w:sz w:val="16"/>
                <w:szCs w:val="16"/>
              </w:rPr>
            </w:pPr>
          </w:p>
        </w:tc>
        <w:tc>
          <w:tcPr>
            <w:tcW w:w="1591" w:type="pct"/>
          </w:tcPr>
          <w:p w14:paraId="6C9AAB05" w14:textId="37059E1A" w:rsidR="00357C3D" w:rsidRDefault="00357C3D" w:rsidP="00BA4568">
            <w:pPr>
              <w:rPr>
                <w:sz w:val="16"/>
                <w:szCs w:val="16"/>
              </w:rPr>
            </w:pPr>
            <w:r w:rsidRPr="00BA4568">
              <w:rPr>
                <w:sz w:val="16"/>
                <w:szCs w:val="16"/>
              </w:rPr>
              <w:t>SPQ</w:t>
            </w:r>
            <w:r w:rsidR="00826D77">
              <w:rPr>
                <w:sz w:val="16"/>
                <w:szCs w:val="16"/>
              </w:rPr>
              <w:t>-B</w:t>
            </w:r>
            <w:r w:rsidRPr="00BA4568">
              <w:rPr>
                <w:sz w:val="16"/>
                <w:szCs w:val="16"/>
              </w:rPr>
              <w:t xml:space="preserve"> </w:t>
            </w:r>
            <w:r>
              <w:rPr>
                <w:sz w:val="16"/>
                <w:szCs w:val="16"/>
              </w:rPr>
              <w:t>–</w:t>
            </w:r>
            <w:r w:rsidRPr="00BA4568">
              <w:rPr>
                <w:sz w:val="16"/>
                <w:szCs w:val="16"/>
              </w:rPr>
              <w:t xml:space="preserve"> disorganized</w:t>
            </w:r>
          </w:p>
        </w:tc>
        <w:tc>
          <w:tcPr>
            <w:tcW w:w="333" w:type="pct"/>
          </w:tcPr>
          <w:p w14:paraId="049FC6E5" w14:textId="4C2EC8F3" w:rsidR="00357C3D" w:rsidRPr="00357C3D" w:rsidRDefault="00357C3D" w:rsidP="00BA4568">
            <w:pPr>
              <w:rPr>
                <w:sz w:val="16"/>
                <w:szCs w:val="16"/>
              </w:rPr>
            </w:pPr>
            <w:r w:rsidRPr="00357C3D">
              <w:rPr>
                <w:sz w:val="16"/>
                <w:szCs w:val="16"/>
              </w:rPr>
              <w:t>.106</w:t>
            </w:r>
          </w:p>
        </w:tc>
        <w:tc>
          <w:tcPr>
            <w:tcW w:w="333" w:type="pct"/>
          </w:tcPr>
          <w:p w14:paraId="009DFE36" w14:textId="39DFFAF4" w:rsidR="00357C3D" w:rsidRPr="00357C3D" w:rsidRDefault="00357C3D" w:rsidP="00BA4568">
            <w:pPr>
              <w:rPr>
                <w:sz w:val="16"/>
                <w:szCs w:val="16"/>
              </w:rPr>
            </w:pPr>
            <w:r w:rsidRPr="00357C3D">
              <w:rPr>
                <w:sz w:val="16"/>
                <w:szCs w:val="16"/>
              </w:rPr>
              <w:t>.091</w:t>
            </w:r>
          </w:p>
        </w:tc>
        <w:tc>
          <w:tcPr>
            <w:tcW w:w="417" w:type="pct"/>
          </w:tcPr>
          <w:p w14:paraId="482E07E0" w14:textId="60AB32F6" w:rsidR="00357C3D" w:rsidRPr="00357C3D" w:rsidRDefault="00357C3D" w:rsidP="00BA4568">
            <w:pPr>
              <w:rPr>
                <w:sz w:val="16"/>
                <w:szCs w:val="16"/>
              </w:rPr>
            </w:pPr>
            <w:r w:rsidRPr="00357C3D">
              <w:rPr>
                <w:sz w:val="16"/>
                <w:szCs w:val="16"/>
              </w:rPr>
              <w:t>1.367</w:t>
            </w:r>
          </w:p>
        </w:tc>
        <w:tc>
          <w:tcPr>
            <w:tcW w:w="166" w:type="pct"/>
          </w:tcPr>
          <w:p w14:paraId="28F1074D" w14:textId="22CEFCC8" w:rsidR="00357C3D" w:rsidRPr="00357C3D" w:rsidRDefault="00357C3D" w:rsidP="00BA4568">
            <w:pPr>
              <w:rPr>
                <w:sz w:val="16"/>
                <w:szCs w:val="16"/>
              </w:rPr>
            </w:pPr>
            <w:r w:rsidRPr="00357C3D">
              <w:rPr>
                <w:sz w:val="16"/>
                <w:szCs w:val="16"/>
              </w:rPr>
              <w:t>1</w:t>
            </w:r>
          </w:p>
        </w:tc>
        <w:tc>
          <w:tcPr>
            <w:tcW w:w="417" w:type="pct"/>
          </w:tcPr>
          <w:p w14:paraId="41B1DBA1" w14:textId="79C45055" w:rsidR="00357C3D" w:rsidRPr="00357C3D" w:rsidRDefault="00357C3D" w:rsidP="00BA4568">
            <w:pPr>
              <w:rPr>
                <w:sz w:val="16"/>
                <w:szCs w:val="16"/>
              </w:rPr>
            </w:pPr>
            <w:r w:rsidRPr="00357C3D">
              <w:rPr>
                <w:sz w:val="16"/>
                <w:szCs w:val="16"/>
              </w:rPr>
              <w:t>.242</w:t>
            </w:r>
          </w:p>
        </w:tc>
        <w:tc>
          <w:tcPr>
            <w:tcW w:w="416" w:type="pct"/>
          </w:tcPr>
          <w:p w14:paraId="5F439457" w14:textId="7B4AB83F" w:rsidR="00357C3D" w:rsidRPr="00357C3D" w:rsidRDefault="00357C3D" w:rsidP="00BA4568">
            <w:pPr>
              <w:rPr>
                <w:sz w:val="16"/>
                <w:szCs w:val="16"/>
              </w:rPr>
            </w:pPr>
            <w:r w:rsidRPr="00357C3D">
              <w:rPr>
                <w:sz w:val="16"/>
                <w:szCs w:val="16"/>
              </w:rPr>
              <w:t>1.112</w:t>
            </w:r>
          </w:p>
        </w:tc>
        <w:tc>
          <w:tcPr>
            <w:tcW w:w="416" w:type="pct"/>
          </w:tcPr>
          <w:p w14:paraId="3E9EBA2D" w14:textId="7C8B5453" w:rsidR="00357C3D" w:rsidRPr="00357C3D" w:rsidRDefault="00357C3D" w:rsidP="00BA4568">
            <w:pPr>
              <w:rPr>
                <w:sz w:val="16"/>
                <w:szCs w:val="16"/>
              </w:rPr>
            </w:pPr>
            <w:r w:rsidRPr="00357C3D">
              <w:rPr>
                <w:sz w:val="16"/>
                <w:szCs w:val="16"/>
              </w:rPr>
              <w:t>.931</w:t>
            </w:r>
          </w:p>
        </w:tc>
        <w:tc>
          <w:tcPr>
            <w:tcW w:w="441" w:type="pct"/>
          </w:tcPr>
          <w:p w14:paraId="6A5931C1" w14:textId="082EF5B5" w:rsidR="00357C3D" w:rsidRPr="00357C3D" w:rsidRDefault="00357C3D" w:rsidP="00BA4568">
            <w:pPr>
              <w:rPr>
                <w:sz w:val="16"/>
                <w:szCs w:val="16"/>
              </w:rPr>
            </w:pPr>
            <w:r w:rsidRPr="00357C3D">
              <w:rPr>
                <w:sz w:val="16"/>
                <w:szCs w:val="16"/>
              </w:rPr>
              <w:t>1.329</w:t>
            </w:r>
          </w:p>
        </w:tc>
      </w:tr>
      <w:tr w:rsidR="00357C3D" w:rsidRPr="003D42B7" w14:paraId="1FB852C1" w14:textId="77777777" w:rsidTr="00AA6213">
        <w:tc>
          <w:tcPr>
            <w:tcW w:w="470" w:type="pct"/>
          </w:tcPr>
          <w:p w14:paraId="1C711F25" w14:textId="77777777" w:rsidR="00357C3D" w:rsidRDefault="00357C3D" w:rsidP="00BA4568">
            <w:pPr>
              <w:rPr>
                <w:sz w:val="16"/>
                <w:szCs w:val="16"/>
              </w:rPr>
            </w:pPr>
          </w:p>
        </w:tc>
        <w:tc>
          <w:tcPr>
            <w:tcW w:w="1591" w:type="pct"/>
          </w:tcPr>
          <w:p w14:paraId="3AC48943" w14:textId="3CAAE840" w:rsidR="00357C3D" w:rsidRDefault="00357C3D" w:rsidP="00BA4568">
            <w:pPr>
              <w:rPr>
                <w:sz w:val="16"/>
                <w:szCs w:val="16"/>
              </w:rPr>
            </w:pPr>
            <w:r>
              <w:rPr>
                <w:sz w:val="16"/>
                <w:szCs w:val="16"/>
              </w:rPr>
              <w:t>DASS 21</w:t>
            </w:r>
          </w:p>
        </w:tc>
        <w:tc>
          <w:tcPr>
            <w:tcW w:w="333" w:type="pct"/>
          </w:tcPr>
          <w:p w14:paraId="20D2995F" w14:textId="0C94D67B" w:rsidR="00357C3D" w:rsidRPr="00357C3D" w:rsidRDefault="00357C3D" w:rsidP="00BA4568">
            <w:pPr>
              <w:rPr>
                <w:sz w:val="16"/>
                <w:szCs w:val="16"/>
              </w:rPr>
            </w:pPr>
            <w:r w:rsidRPr="00357C3D">
              <w:rPr>
                <w:sz w:val="16"/>
                <w:szCs w:val="16"/>
              </w:rPr>
              <w:t>-.002</w:t>
            </w:r>
          </w:p>
        </w:tc>
        <w:tc>
          <w:tcPr>
            <w:tcW w:w="333" w:type="pct"/>
          </w:tcPr>
          <w:p w14:paraId="4A5296AC" w14:textId="44F4E93A" w:rsidR="00357C3D" w:rsidRPr="00357C3D" w:rsidRDefault="00357C3D" w:rsidP="00BA4568">
            <w:pPr>
              <w:rPr>
                <w:sz w:val="16"/>
                <w:szCs w:val="16"/>
              </w:rPr>
            </w:pPr>
            <w:r w:rsidRPr="00357C3D">
              <w:rPr>
                <w:sz w:val="16"/>
                <w:szCs w:val="16"/>
              </w:rPr>
              <w:t>.015</w:t>
            </w:r>
          </w:p>
        </w:tc>
        <w:tc>
          <w:tcPr>
            <w:tcW w:w="417" w:type="pct"/>
          </w:tcPr>
          <w:p w14:paraId="5D6B110F" w14:textId="02A426EC" w:rsidR="00357C3D" w:rsidRPr="00357C3D" w:rsidRDefault="00357C3D" w:rsidP="00BA4568">
            <w:pPr>
              <w:rPr>
                <w:sz w:val="16"/>
                <w:szCs w:val="16"/>
              </w:rPr>
            </w:pPr>
            <w:r w:rsidRPr="00357C3D">
              <w:rPr>
                <w:sz w:val="16"/>
                <w:szCs w:val="16"/>
              </w:rPr>
              <w:t>.017</w:t>
            </w:r>
          </w:p>
        </w:tc>
        <w:tc>
          <w:tcPr>
            <w:tcW w:w="166" w:type="pct"/>
          </w:tcPr>
          <w:p w14:paraId="6F7A5EB6" w14:textId="6E75DED5" w:rsidR="00357C3D" w:rsidRPr="00357C3D" w:rsidRDefault="00357C3D" w:rsidP="00BA4568">
            <w:pPr>
              <w:rPr>
                <w:sz w:val="16"/>
                <w:szCs w:val="16"/>
              </w:rPr>
            </w:pPr>
            <w:r w:rsidRPr="00357C3D">
              <w:rPr>
                <w:sz w:val="16"/>
                <w:szCs w:val="16"/>
              </w:rPr>
              <w:t>1</w:t>
            </w:r>
          </w:p>
        </w:tc>
        <w:tc>
          <w:tcPr>
            <w:tcW w:w="417" w:type="pct"/>
          </w:tcPr>
          <w:p w14:paraId="44906C65" w14:textId="3AF28CF0" w:rsidR="00357C3D" w:rsidRPr="00357C3D" w:rsidRDefault="00357C3D" w:rsidP="00BA4568">
            <w:pPr>
              <w:rPr>
                <w:sz w:val="16"/>
                <w:szCs w:val="16"/>
              </w:rPr>
            </w:pPr>
            <w:r w:rsidRPr="00357C3D">
              <w:rPr>
                <w:sz w:val="16"/>
                <w:szCs w:val="16"/>
              </w:rPr>
              <w:t>.897</w:t>
            </w:r>
          </w:p>
        </w:tc>
        <w:tc>
          <w:tcPr>
            <w:tcW w:w="416" w:type="pct"/>
          </w:tcPr>
          <w:p w14:paraId="739B3754" w14:textId="0615B1D3" w:rsidR="00357C3D" w:rsidRPr="00357C3D" w:rsidRDefault="00357C3D" w:rsidP="00BA4568">
            <w:pPr>
              <w:rPr>
                <w:sz w:val="16"/>
                <w:szCs w:val="16"/>
              </w:rPr>
            </w:pPr>
            <w:r w:rsidRPr="00357C3D">
              <w:rPr>
                <w:sz w:val="16"/>
                <w:szCs w:val="16"/>
              </w:rPr>
              <w:t>.998</w:t>
            </w:r>
          </w:p>
        </w:tc>
        <w:tc>
          <w:tcPr>
            <w:tcW w:w="416" w:type="pct"/>
          </w:tcPr>
          <w:p w14:paraId="24A68D26" w14:textId="0953AEF1" w:rsidR="00357C3D" w:rsidRPr="00357C3D" w:rsidRDefault="00357C3D" w:rsidP="00BA4568">
            <w:pPr>
              <w:rPr>
                <w:sz w:val="16"/>
                <w:szCs w:val="16"/>
              </w:rPr>
            </w:pPr>
            <w:r w:rsidRPr="00357C3D">
              <w:rPr>
                <w:sz w:val="16"/>
                <w:szCs w:val="16"/>
              </w:rPr>
              <w:t>.969</w:t>
            </w:r>
          </w:p>
        </w:tc>
        <w:tc>
          <w:tcPr>
            <w:tcW w:w="441" w:type="pct"/>
          </w:tcPr>
          <w:p w14:paraId="2481B98E" w14:textId="6A6B0B5F" w:rsidR="00357C3D" w:rsidRPr="00357C3D" w:rsidRDefault="00357C3D" w:rsidP="00BA4568">
            <w:pPr>
              <w:rPr>
                <w:sz w:val="16"/>
                <w:szCs w:val="16"/>
              </w:rPr>
            </w:pPr>
            <w:r w:rsidRPr="00357C3D">
              <w:rPr>
                <w:sz w:val="16"/>
                <w:szCs w:val="16"/>
              </w:rPr>
              <w:t>1.028</w:t>
            </w:r>
          </w:p>
        </w:tc>
      </w:tr>
      <w:tr w:rsidR="00357C3D" w:rsidRPr="003D42B7" w14:paraId="3C0F63DB" w14:textId="77777777" w:rsidTr="00AA6213">
        <w:tc>
          <w:tcPr>
            <w:tcW w:w="470" w:type="pct"/>
          </w:tcPr>
          <w:p w14:paraId="2C9B3AA4" w14:textId="77777777" w:rsidR="00357C3D" w:rsidRDefault="00357C3D" w:rsidP="00BA4568">
            <w:pPr>
              <w:rPr>
                <w:sz w:val="16"/>
                <w:szCs w:val="16"/>
              </w:rPr>
            </w:pPr>
          </w:p>
        </w:tc>
        <w:tc>
          <w:tcPr>
            <w:tcW w:w="1591" w:type="pct"/>
          </w:tcPr>
          <w:p w14:paraId="5A256125" w14:textId="77777777" w:rsidR="00357C3D" w:rsidRDefault="00357C3D" w:rsidP="00BA4568">
            <w:pPr>
              <w:rPr>
                <w:sz w:val="16"/>
                <w:szCs w:val="16"/>
              </w:rPr>
            </w:pPr>
          </w:p>
        </w:tc>
        <w:tc>
          <w:tcPr>
            <w:tcW w:w="333" w:type="pct"/>
          </w:tcPr>
          <w:p w14:paraId="670CB1CA" w14:textId="77777777" w:rsidR="00357C3D" w:rsidRPr="00E24DA8" w:rsidRDefault="00357C3D" w:rsidP="00BA4568">
            <w:pPr>
              <w:rPr>
                <w:sz w:val="16"/>
                <w:szCs w:val="16"/>
              </w:rPr>
            </w:pPr>
          </w:p>
        </w:tc>
        <w:tc>
          <w:tcPr>
            <w:tcW w:w="333" w:type="pct"/>
          </w:tcPr>
          <w:p w14:paraId="6D0D7B0E" w14:textId="77777777" w:rsidR="00357C3D" w:rsidRPr="00E24DA8" w:rsidRDefault="00357C3D" w:rsidP="00BA4568">
            <w:pPr>
              <w:rPr>
                <w:sz w:val="16"/>
                <w:szCs w:val="16"/>
              </w:rPr>
            </w:pPr>
          </w:p>
        </w:tc>
        <w:tc>
          <w:tcPr>
            <w:tcW w:w="417" w:type="pct"/>
          </w:tcPr>
          <w:p w14:paraId="3936BEC6" w14:textId="77777777" w:rsidR="00357C3D" w:rsidRPr="00E24DA8" w:rsidRDefault="00357C3D" w:rsidP="00BA4568">
            <w:pPr>
              <w:rPr>
                <w:sz w:val="16"/>
                <w:szCs w:val="16"/>
              </w:rPr>
            </w:pPr>
          </w:p>
        </w:tc>
        <w:tc>
          <w:tcPr>
            <w:tcW w:w="166" w:type="pct"/>
          </w:tcPr>
          <w:p w14:paraId="044180FC" w14:textId="77777777" w:rsidR="00357C3D" w:rsidRPr="00E24DA8" w:rsidRDefault="00357C3D" w:rsidP="00BA4568">
            <w:pPr>
              <w:rPr>
                <w:sz w:val="16"/>
                <w:szCs w:val="16"/>
              </w:rPr>
            </w:pPr>
          </w:p>
        </w:tc>
        <w:tc>
          <w:tcPr>
            <w:tcW w:w="417" w:type="pct"/>
          </w:tcPr>
          <w:p w14:paraId="5FFDE8DC" w14:textId="77777777" w:rsidR="00357C3D" w:rsidRPr="00E24DA8" w:rsidRDefault="00357C3D" w:rsidP="00BA4568">
            <w:pPr>
              <w:rPr>
                <w:sz w:val="16"/>
                <w:szCs w:val="16"/>
              </w:rPr>
            </w:pPr>
          </w:p>
        </w:tc>
        <w:tc>
          <w:tcPr>
            <w:tcW w:w="416" w:type="pct"/>
          </w:tcPr>
          <w:p w14:paraId="2ADB2B4C" w14:textId="77777777" w:rsidR="00357C3D" w:rsidRPr="003D42B7" w:rsidRDefault="00357C3D" w:rsidP="00BA4568">
            <w:pPr>
              <w:rPr>
                <w:sz w:val="16"/>
                <w:szCs w:val="16"/>
              </w:rPr>
            </w:pPr>
          </w:p>
        </w:tc>
        <w:tc>
          <w:tcPr>
            <w:tcW w:w="416" w:type="pct"/>
          </w:tcPr>
          <w:p w14:paraId="3518C140" w14:textId="77777777" w:rsidR="00357C3D" w:rsidRPr="003D42B7" w:rsidRDefault="00357C3D" w:rsidP="00BA4568">
            <w:pPr>
              <w:rPr>
                <w:sz w:val="16"/>
                <w:szCs w:val="16"/>
              </w:rPr>
            </w:pPr>
          </w:p>
        </w:tc>
        <w:tc>
          <w:tcPr>
            <w:tcW w:w="441" w:type="pct"/>
          </w:tcPr>
          <w:p w14:paraId="11BA8866" w14:textId="77777777" w:rsidR="00357C3D" w:rsidRPr="003D42B7" w:rsidRDefault="00357C3D" w:rsidP="00BA4568">
            <w:pPr>
              <w:rPr>
                <w:sz w:val="16"/>
                <w:szCs w:val="16"/>
              </w:rPr>
            </w:pPr>
          </w:p>
        </w:tc>
      </w:tr>
      <w:tr w:rsidR="004C0C7B" w:rsidRPr="003D42B7" w14:paraId="690BAB3A" w14:textId="77777777" w:rsidTr="00AA6213">
        <w:tc>
          <w:tcPr>
            <w:tcW w:w="470" w:type="pct"/>
          </w:tcPr>
          <w:p w14:paraId="5FD11083" w14:textId="77777777" w:rsidR="00752565" w:rsidRDefault="00752565" w:rsidP="00BA4568">
            <w:pPr>
              <w:rPr>
                <w:sz w:val="16"/>
                <w:szCs w:val="16"/>
              </w:rPr>
            </w:pPr>
            <w:r>
              <w:rPr>
                <w:sz w:val="16"/>
                <w:szCs w:val="16"/>
              </w:rPr>
              <w:t>4</w:t>
            </w:r>
          </w:p>
        </w:tc>
        <w:tc>
          <w:tcPr>
            <w:tcW w:w="1591" w:type="pct"/>
          </w:tcPr>
          <w:p w14:paraId="72735AB7" w14:textId="77777777" w:rsidR="00752565" w:rsidRDefault="00752565" w:rsidP="00BA4568">
            <w:pPr>
              <w:rPr>
                <w:sz w:val="16"/>
                <w:szCs w:val="16"/>
              </w:rPr>
            </w:pPr>
          </w:p>
        </w:tc>
        <w:tc>
          <w:tcPr>
            <w:tcW w:w="333" w:type="pct"/>
          </w:tcPr>
          <w:p w14:paraId="4E6C0941" w14:textId="77777777" w:rsidR="00752565" w:rsidRPr="00E24DA8" w:rsidRDefault="00752565" w:rsidP="00BA4568">
            <w:pPr>
              <w:rPr>
                <w:sz w:val="16"/>
                <w:szCs w:val="16"/>
              </w:rPr>
            </w:pPr>
          </w:p>
        </w:tc>
        <w:tc>
          <w:tcPr>
            <w:tcW w:w="333" w:type="pct"/>
          </w:tcPr>
          <w:p w14:paraId="21ABD64F" w14:textId="77777777" w:rsidR="00752565" w:rsidRPr="00E24DA8" w:rsidRDefault="00752565" w:rsidP="00BA4568">
            <w:pPr>
              <w:rPr>
                <w:sz w:val="16"/>
                <w:szCs w:val="16"/>
              </w:rPr>
            </w:pPr>
          </w:p>
        </w:tc>
        <w:tc>
          <w:tcPr>
            <w:tcW w:w="417" w:type="pct"/>
          </w:tcPr>
          <w:p w14:paraId="58496A6B" w14:textId="77777777" w:rsidR="00752565" w:rsidRPr="00E24DA8" w:rsidRDefault="00752565" w:rsidP="00BA4568">
            <w:pPr>
              <w:rPr>
                <w:sz w:val="16"/>
                <w:szCs w:val="16"/>
              </w:rPr>
            </w:pPr>
          </w:p>
        </w:tc>
        <w:tc>
          <w:tcPr>
            <w:tcW w:w="166" w:type="pct"/>
          </w:tcPr>
          <w:p w14:paraId="13845CEC" w14:textId="77777777" w:rsidR="00752565" w:rsidRPr="00E24DA8" w:rsidRDefault="00752565" w:rsidP="00BA4568">
            <w:pPr>
              <w:rPr>
                <w:sz w:val="16"/>
                <w:szCs w:val="16"/>
              </w:rPr>
            </w:pPr>
          </w:p>
        </w:tc>
        <w:tc>
          <w:tcPr>
            <w:tcW w:w="417" w:type="pct"/>
          </w:tcPr>
          <w:p w14:paraId="57ED793D" w14:textId="77777777" w:rsidR="00752565" w:rsidRPr="00E24DA8" w:rsidRDefault="00752565" w:rsidP="00BA4568">
            <w:pPr>
              <w:rPr>
                <w:sz w:val="16"/>
                <w:szCs w:val="16"/>
              </w:rPr>
            </w:pPr>
          </w:p>
        </w:tc>
        <w:tc>
          <w:tcPr>
            <w:tcW w:w="416" w:type="pct"/>
          </w:tcPr>
          <w:p w14:paraId="4C50F925" w14:textId="77777777" w:rsidR="00752565" w:rsidRPr="003D42B7" w:rsidRDefault="00752565" w:rsidP="00BA4568">
            <w:pPr>
              <w:rPr>
                <w:sz w:val="16"/>
                <w:szCs w:val="16"/>
              </w:rPr>
            </w:pPr>
          </w:p>
        </w:tc>
        <w:tc>
          <w:tcPr>
            <w:tcW w:w="416" w:type="pct"/>
          </w:tcPr>
          <w:p w14:paraId="5972CE11" w14:textId="77777777" w:rsidR="00752565" w:rsidRPr="003D42B7" w:rsidRDefault="00752565" w:rsidP="00BA4568">
            <w:pPr>
              <w:rPr>
                <w:sz w:val="16"/>
                <w:szCs w:val="16"/>
              </w:rPr>
            </w:pPr>
          </w:p>
        </w:tc>
        <w:tc>
          <w:tcPr>
            <w:tcW w:w="441" w:type="pct"/>
          </w:tcPr>
          <w:p w14:paraId="245842E9" w14:textId="77777777" w:rsidR="00752565" w:rsidRPr="003D42B7" w:rsidRDefault="00752565" w:rsidP="00BA4568">
            <w:pPr>
              <w:rPr>
                <w:sz w:val="16"/>
                <w:szCs w:val="16"/>
              </w:rPr>
            </w:pPr>
          </w:p>
        </w:tc>
      </w:tr>
      <w:tr w:rsidR="0088443B" w:rsidRPr="0051246D" w14:paraId="65B61AFB" w14:textId="77777777" w:rsidTr="00AA6213">
        <w:tc>
          <w:tcPr>
            <w:tcW w:w="470" w:type="pct"/>
          </w:tcPr>
          <w:p w14:paraId="7FB4ADF4" w14:textId="77777777" w:rsidR="0088443B" w:rsidRDefault="0088443B" w:rsidP="00BA4568">
            <w:pPr>
              <w:rPr>
                <w:sz w:val="16"/>
                <w:szCs w:val="16"/>
              </w:rPr>
            </w:pPr>
          </w:p>
        </w:tc>
        <w:tc>
          <w:tcPr>
            <w:tcW w:w="1591" w:type="pct"/>
          </w:tcPr>
          <w:p w14:paraId="51825A55" w14:textId="2A81AFD9" w:rsidR="0088443B" w:rsidRPr="00860A93" w:rsidRDefault="0088443B" w:rsidP="00BA4568">
            <w:pPr>
              <w:rPr>
                <w:sz w:val="16"/>
                <w:szCs w:val="16"/>
              </w:rPr>
            </w:pPr>
            <w:r w:rsidRPr="00C51143">
              <w:rPr>
                <w:sz w:val="16"/>
                <w:szCs w:val="16"/>
              </w:rPr>
              <w:t>(Intercept)</w:t>
            </w:r>
          </w:p>
        </w:tc>
        <w:tc>
          <w:tcPr>
            <w:tcW w:w="333" w:type="pct"/>
          </w:tcPr>
          <w:p w14:paraId="10D04FEA" w14:textId="6FAF5370" w:rsidR="0088443B" w:rsidRPr="0088443B" w:rsidRDefault="0088443B" w:rsidP="00BA4568">
            <w:pPr>
              <w:rPr>
                <w:sz w:val="16"/>
                <w:szCs w:val="16"/>
              </w:rPr>
            </w:pPr>
            <w:r w:rsidRPr="0088443B">
              <w:rPr>
                <w:sz w:val="16"/>
                <w:szCs w:val="16"/>
              </w:rPr>
              <w:t>-.028</w:t>
            </w:r>
          </w:p>
        </w:tc>
        <w:tc>
          <w:tcPr>
            <w:tcW w:w="333" w:type="pct"/>
          </w:tcPr>
          <w:p w14:paraId="2296801A" w14:textId="6AA07D9D" w:rsidR="0088443B" w:rsidRPr="0088443B" w:rsidRDefault="0088443B" w:rsidP="00BA4568">
            <w:pPr>
              <w:rPr>
                <w:sz w:val="16"/>
                <w:szCs w:val="16"/>
              </w:rPr>
            </w:pPr>
            <w:r w:rsidRPr="0088443B">
              <w:rPr>
                <w:sz w:val="16"/>
                <w:szCs w:val="16"/>
              </w:rPr>
              <w:t>.239</w:t>
            </w:r>
          </w:p>
        </w:tc>
        <w:tc>
          <w:tcPr>
            <w:tcW w:w="417" w:type="pct"/>
          </w:tcPr>
          <w:p w14:paraId="02BD32DA" w14:textId="574EECC2" w:rsidR="0088443B" w:rsidRPr="0088443B" w:rsidRDefault="0088443B" w:rsidP="00BA4568">
            <w:pPr>
              <w:rPr>
                <w:sz w:val="16"/>
                <w:szCs w:val="16"/>
              </w:rPr>
            </w:pPr>
            <w:r w:rsidRPr="0088443B">
              <w:rPr>
                <w:sz w:val="16"/>
                <w:szCs w:val="16"/>
              </w:rPr>
              <w:t>.014</w:t>
            </w:r>
          </w:p>
        </w:tc>
        <w:tc>
          <w:tcPr>
            <w:tcW w:w="166" w:type="pct"/>
          </w:tcPr>
          <w:p w14:paraId="2F547AA9" w14:textId="196947C3" w:rsidR="0088443B" w:rsidRPr="0088443B" w:rsidRDefault="0088443B" w:rsidP="00BA4568">
            <w:pPr>
              <w:rPr>
                <w:sz w:val="16"/>
                <w:szCs w:val="16"/>
              </w:rPr>
            </w:pPr>
            <w:r w:rsidRPr="0088443B">
              <w:rPr>
                <w:sz w:val="16"/>
                <w:szCs w:val="16"/>
              </w:rPr>
              <w:t>1</w:t>
            </w:r>
          </w:p>
        </w:tc>
        <w:tc>
          <w:tcPr>
            <w:tcW w:w="417" w:type="pct"/>
          </w:tcPr>
          <w:p w14:paraId="56F27857" w14:textId="59F37EA3" w:rsidR="0088443B" w:rsidRPr="0088443B" w:rsidRDefault="0088443B" w:rsidP="00BA4568">
            <w:pPr>
              <w:rPr>
                <w:sz w:val="16"/>
                <w:szCs w:val="16"/>
              </w:rPr>
            </w:pPr>
            <w:r w:rsidRPr="0088443B">
              <w:rPr>
                <w:sz w:val="16"/>
                <w:szCs w:val="16"/>
              </w:rPr>
              <w:t>.905</w:t>
            </w:r>
          </w:p>
        </w:tc>
        <w:tc>
          <w:tcPr>
            <w:tcW w:w="416" w:type="pct"/>
          </w:tcPr>
          <w:p w14:paraId="2EFF955F" w14:textId="77777777" w:rsidR="0088443B" w:rsidRPr="0088443B" w:rsidRDefault="0088443B" w:rsidP="00BA4568">
            <w:pPr>
              <w:rPr>
                <w:sz w:val="16"/>
                <w:szCs w:val="16"/>
              </w:rPr>
            </w:pPr>
          </w:p>
        </w:tc>
        <w:tc>
          <w:tcPr>
            <w:tcW w:w="416" w:type="pct"/>
          </w:tcPr>
          <w:p w14:paraId="1E122957" w14:textId="77777777" w:rsidR="0088443B" w:rsidRPr="0088443B" w:rsidRDefault="0088443B" w:rsidP="00BA4568">
            <w:pPr>
              <w:rPr>
                <w:sz w:val="16"/>
                <w:szCs w:val="16"/>
              </w:rPr>
            </w:pPr>
          </w:p>
        </w:tc>
        <w:tc>
          <w:tcPr>
            <w:tcW w:w="441" w:type="pct"/>
          </w:tcPr>
          <w:p w14:paraId="39C8C18D" w14:textId="77777777" w:rsidR="0088443B" w:rsidRPr="0088443B" w:rsidRDefault="0088443B" w:rsidP="00BA4568">
            <w:pPr>
              <w:rPr>
                <w:sz w:val="16"/>
                <w:szCs w:val="16"/>
              </w:rPr>
            </w:pPr>
          </w:p>
        </w:tc>
      </w:tr>
      <w:tr w:rsidR="0088443B" w:rsidRPr="0051246D" w14:paraId="5E61A3AF" w14:textId="77777777" w:rsidTr="00AA6213">
        <w:tc>
          <w:tcPr>
            <w:tcW w:w="470" w:type="pct"/>
          </w:tcPr>
          <w:p w14:paraId="16360A72" w14:textId="77777777" w:rsidR="0088443B" w:rsidRPr="009302DB" w:rsidRDefault="0088443B" w:rsidP="00BA4568">
            <w:pPr>
              <w:rPr>
                <w:sz w:val="16"/>
                <w:szCs w:val="16"/>
              </w:rPr>
            </w:pPr>
          </w:p>
        </w:tc>
        <w:tc>
          <w:tcPr>
            <w:tcW w:w="1591" w:type="pct"/>
          </w:tcPr>
          <w:p w14:paraId="323B632C" w14:textId="654AA8C6" w:rsidR="0088443B" w:rsidRPr="00860A93" w:rsidRDefault="0088443B" w:rsidP="00BA4568">
            <w:pPr>
              <w:rPr>
                <w:sz w:val="16"/>
                <w:szCs w:val="16"/>
              </w:rPr>
            </w:pPr>
            <w:r w:rsidRPr="00BA4568">
              <w:rPr>
                <w:sz w:val="16"/>
                <w:szCs w:val="16"/>
              </w:rPr>
              <w:t>DOCS –fear of harm</w:t>
            </w:r>
          </w:p>
        </w:tc>
        <w:tc>
          <w:tcPr>
            <w:tcW w:w="333" w:type="pct"/>
          </w:tcPr>
          <w:p w14:paraId="2B586BD2" w14:textId="6926436D" w:rsidR="0088443B" w:rsidRPr="0088443B" w:rsidRDefault="0088443B" w:rsidP="00BA4568">
            <w:pPr>
              <w:rPr>
                <w:sz w:val="16"/>
                <w:szCs w:val="16"/>
              </w:rPr>
            </w:pPr>
            <w:r w:rsidRPr="0088443B">
              <w:rPr>
                <w:sz w:val="16"/>
                <w:szCs w:val="16"/>
              </w:rPr>
              <w:t>-.037</w:t>
            </w:r>
          </w:p>
        </w:tc>
        <w:tc>
          <w:tcPr>
            <w:tcW w:w="333" w:type="pct"/>
          </w:tcPr>
          <w:p w14:paraId="7A2D3326" w14:textId="15F6BF91" w:rsidR="0088443B" w:rsidRPr="0088443B" w:rsidRDefault="0088443B" w:rsidP="00BA4568">
            <w:pPr>
              <w:rPr>
                <w:sz w:val="16"/>
                <w:szCs w:val="16"/>
              </w:rPr>
            </w:pPr>
            <w:r w:rsidRPr="0088443B">
              <w:rPr>
                <w:sz w:val="16"/>
                <w:szCs w:val="16"/>
              </w:rPr>
              <w:t>.043</w:t>
            </w:r>
          </w:p>
        </w:tc>
        <w:tc>
          <w:tcPr>
            <w:tcW w:w="417" w:type="pct"/>
          </w:tcPr>
          <w:p w14:paraId="33102D2B" w14:textId="019B6952" w:rsidR="0088443B" w:rsidRPr="0088443B" w:rsidRDefault="0088443B" w:rsidP="00BA4568">
            <w:pPr>
              <w:rPr>
                <w:sz w:val="16"/>
                <w:szCs w:val="16"/>
              </w:rPr>
            </w:pPr>
            <w:r w:rsidRPr="0088443B">
              <w:rPr>
                <w:sz w:val="16"/>
                <w:szCs w:val="16"/>
              </w:rPr>
              <w:t>.753</w:t>
            </w:r>
          </w:p>
        </w:tc>
        <w:tc>
          <w:tcPr>
            <w:tcW w:w="166" w:type="pct"/>
          </w:tcPr>
          <w:p w14:paraId="0EA1A7E9" w14:textId="004610BE" w:rsidR="0088443B" w:rsidRPr="0088443B" w:rsidRDefault="0088443B" w:rsidP="00BA4568">
            <w:pPr>
              <w:rPr>
                <w:sz w:val="16"/>
                <w:szCs w:val="16"/>
              </w:rPr>
            </w:pPr>
            <w:r w:rsidRPr="0088443B">
              <w:rPr>
                <w:sz w:val="16"/>
                <w:szCs w:val="16"/>
              </w:rPr>
              <w:t>1</w:t>
            </w:r>
          </w:p>
        </w:tc>
        <w:tc>
          <w:tcPr>
            <w:tcW w:w="417" w:type="pct"/>
          </w:tcPr>
          <w:p w14:paraId="6AB34E96" w14:textId="743F0564" w:rsidR="0088443B" w:rsidRPr="0088443B" w:rsidRDefault="0088443B" w:rsidP="00BA4568">
            <w:pPr>
              <w:rPr>
                <w:sz w:val="16"/>
                <w:szCs w:val="16"/>
              </w:rPr>
            </w:pPr>
            <w:r w:rsidRPr="0088443B">
              <w:rPr>
                <w:sz w:val="16"/>
                <w:szCs w:val="16"/>
              </w:rPr>
              <w:t>.386</w:t>
            </w:r>
          </w:p>
        </w:tc>
        <w:tc>
          <w:tcPr>
            <w:tcW w:w="416" w:type="pct"/>
          </w:tcPr>
          <w:p w14:paraId="7BDAD27D" w14:textId="1EE8F9E2" w:rsidR="0088443B" w:rsidRPr="0088443B" w:rsidRDefault="0088443B" w:rsidP="00BA4568">
            <w:pPr>
              <w:rPr>
                <w:sz w:val="16"/>
                <w:szCs w:val="16"/>
              </w:rPr>
            </w:pPr>
            <w:r w:rsidRPr="0088443B">
              <w:rPr>
                <w:sz w:val="16"/>
                <w:szCs w:val="16"/>
              </w:rPr>
              <w:t>.963</w:t>
            </w:r>
          </w:p>
        </w:tc>
        <w:tc>
          <w:tcPr>
            <w:tcW w:w="416" w:type="pct"/>
          </w:tcPr>
          <w:p w14:paraId="14CA0B3C" w14:textId="71E3BB75" w:rsidR="0088443B" w:rsidRPr="0088443B" w:rsidRDefault="0088443B" w:rsidP="00BA4568">
            <w:pPr>
              <w:rPr>
                <w:sz w:val="16"/>
                <w:szCs w:val="16"/>
              </w:rPr>
            </w:pPr>
            <w:r w:rsidRPr="0088443B">
              <w:rPr>
                <w:sz w:val="16"/>
                <w:szCs w:val="16"/>
              </w:rPr>
              <w:t>.885</w:t>
            </w:r>
          </w:p>
        </w:tc>
        <w:tc>
          <w:tcPr>
            <w:tcW w:w="441" w:type="pct"/>
          </w:tcPr>
          <w:p w14:paraId="261DC029" w14:textId="0FA268A0" w:rsidR="0088443B" w:rsidRPr="0088443B" w:rsidRDefault="0088443B" w:rsidP="00BA4568">
            <w:pPr>
              <w:rPr>
                <w:sz w:val="16"/>
                <w:szCs w:val="16"/>
              </w:rPr>
            </w:pPr>
            <w:r w:rsidRPr="0088443B">
              <w:rPr>
                <w:sz w:val="16"/>
                <w:szCs w:val="16"/>
              </w:rPr>
              <w:t>1.048</w:t>
            </w:r>
          </w:p>
        </w:tc>
      </w:tr>
      <w:tr w:rsidR="0088443B" w:rsidRPr="0051246D" w14:paraId="2383EFE6" w14:textId="77777777" w:rsidTr="00AA6213">
        <w:tc>
          <w:tcPr>
            <w:tcW w:w="470" w:type="pct"/>
          </w:tcPr>
          <w:p w14:paraId="62D152A7" w14:textId="77777777" w:rsidR="0088443B" w:rsidRDefault="0088443B" w:rsidP="00BA4568">
            <w:pPr>
              <w:rPr>
                <w:sz w:val="16"/>
                <w:szCs w:val="16"/>
              </w:rPr>
            </w:pPr>
          </w:p>
        </w:tc>
        <w:tc>
          <w:tcPr>
            <w:tcW w:w="1591" w:type="pct"/>
          </w:tcPr>
          <w:p w14:paraId="135CC7F5" w14:textId="4CBA8E48" w:rsidR="0088443B" w:rsidRPr="00860A93" w:rsidRDefault="0088443B" w:rsidP="00BA4568">
            <w:pPr>
              <w:rPr>
                <w:b/>
                <w:sz w:val="16"/>
                <w:szCs w:val="16"/>
              </w:rPr>
            </w:pPr>
            <w:r w:rsidRPr="00BA4568">
              <w:rPr>
                <w:sz w:val="16"/>
                <w:szCs w:val="16"/>
              </w:rPr>
              <w:t xml:space="preserve">DOCS </w:t>
            </w:r>
            <w:r>
              <w:rPr>
                <w:sz w:val="16"/>
                <w:szCs w:val="16"/>
              </w:rPr>
              <w:t xml:space="preserve">- </w:t>
            </w:r>
            <w:r w:rsidRPr="00BA4568">
              <w:rPr>
                <w:sz w:val="16"/>
                <w:szCs w:val="16"/>
              </w:rPr>
              <w:t>unacceptable thoughts</w:t>
            </w:r>
          </w:p>
        </w:tc>
        <w:tc>
          <w:tcPr>
            <w:tcW w:w="333" w:type="pct"/>
          </w:tcPr>
          <w:p w14:paraId="696FBC12" w14:textId="2E22CA1C" w:rsidR="0088443B" w:rsidRPr="0088443B" w:rsidRDefault="0088443B" w:rsidP="00BA4568">
            <w:pPr>
              <w:rPr>
                <w:b/>
                <w:sz w:val="16"/>
                <w:szCs w:val="16"/>
              </w:rPr>
            </w:pPr>
            <w:r w:rsidRPr="0088443B">
              <w:rPr>
                <w:sz w:val="16"/>
                <w:szCs w:val="16"/>
              </w:rPr>
              <w:t>.013</w:t>
            </w:r>
          </w:p>
        </w:tc>
        <w:tc>
          <w:tcPr>
            <w:tcW w:w="333" w:type="pct"/>
          </w:tcPr>
          <w:p w14:paraId="7E8EF5F9" w14:textId="15D56223" w:rsidR="0088443B" w:rsidRPr="0088443B" w:rsidRDefault="0088443B" w:rsidP="00BA4568">
            <w:pPr>
              <w:rPr>
                <w:b/>
                <w:sz w:val="16"/>
                <w:szCs w:val="16"/>
              </w:rPr>
            </w:pPr>
            <w:r w:rsidRPr="0088443B">
              <w:rPr>
                <w:sz w:val="16"/>
                <w:szCs w:val="16"/>
              </w:rPr>
              <w:t>.043</w:t>
            </w:r>
          </w:p>
        </w:tc>
        <w:tc>
          <w:tcPr>
            <w:tcW w:w="417" w:type="pct"/>
          </w:tcPr>
          <w:p w14:paraId="4D7F3FD3" w14:textId="670CDE19" w:rsidR="0088443B" w:rsidRPr="0088443B" w:rsidRDefault="0088443B" w:rsidP="00BA4568">
            <w:pPr>
              <w:rPr>
                <w:b/>
                <w:sz w:val="16"/>
                <w:szCs w:val="16"/>
              </w:rPr>
            </w:pPr>
            <w:r w:rsidRPr="0088443B">
              <w:rPr>
                <w:sz w:val="16"/>
                <w:szCs w:val="16"/>
              </w:rPr>
              <w:t>.085</w:t>
            </w:r>
          </w:p>
        </w:tc>
        <w:tc>
          <w:tcPr>
            <w:tcW w:w="166" w:type="pct"/>
          </w:tcPr>
          <w:p w14:paraId="25C070EC" w14:textId="76C11C1D" w:rsidR="0088443B" w:rsidRPr="0088443B" w:rsidRDefault="0088443B" w:rsidP="00BA4568">
            <w:pPr>
              <w:rPr>
                <w:b/>
                <w:sz w:val="16"/>
                <w:szCs w:val="16"/>
              </w:rPr>
            </w:pPr>
            <w:r w:rsidRPr="0088443B">
              <w:rPr>
                <w:sz w:val="16"/>
                <w:szCs w:val="16"/>
              </w:rPr>
              <w:t>1</w:t>
            </w:r>
          </w:p>
        </w:tc>
        <w:tc>
          <w:tcPr>
            <w:tcW w:w="417" w:type="pct"/>
          </w:tcPr>
          <w:p w14:paraId="62B8DD75" w14:textId="33617FFB" w:rsidR="0088443B" w:rsidRPr="0088443B" w:rsidRDefault="0088443B" w:rsidP="00BA4568">
            <w:pPr>
              <w:rPr>
                <w:b/>
                <w:sz w:val="16"/>
                <w:szCs w:val="16"/>
              </w:rPr>
            </w:pPr>
            <w:r w:rsidRPr="0088443B">
              <w:rPr>
                <w:sz w:val="16"/>
                <w:szCs w:val="16"/>
              </w:rPr>
              <w:t>.771</w:t>
            </w:r>
          </w:p>
        </w:tc>
        <w:tc>
          <w:tcPr>
            <w:tcW w:w="416" w:type="pct"/>
          </w:tcPr>
          <w:p w14:paraId="6914B588" w14:textId="0D990724" w:rsidR="0088443B" w:rsidRPr="0088443B" w:rsidRDefault="0088443B" w:rsidP="00BA4568">
            <w:pPr>
              <w:rPr>
                <w:b/>
                <w:sz w:val="16"/>
                <w:szCs w:val="16"/>
              </w:rPr>
            </w:pPr>
            <w:r w:rsidRPr="0088443B">
              <w:rPr>
                <w:sz w:val="16"/>
                <w:szCs w:val="16"/>
              </w:rPr>
              <w:t>1.013</w:t>
            </w:r>
          </w:p>
        </w:tc>
        <w:tc>
          <w:tcPr>
            <w:tcW w:w="416" w:type="pct"/>
          </w:tcPr>
          <w:p w14:paraId="5A850F0D" w14:textId="7F0C81F9" w:rsidR="0088443B" w:rsidRPr="0088443B" w:rsidRDefault="0088443B" w:rsidP="00BA4568">
            <w:pPr>
              <w:rPr>
                <w:b/>
                <w:sz w:val="16"/>
                <w:szCs w:val="16"/>
              </w:rPr>
            </w:pPr>
            <w:r w:rsidRPr="0088443B">
              <w:rPr>
                <w:sz w:val="16"/>
                <w:szCs w:val="16"/>
              </w:rPr>
              <w:t>.931</w:t>
            </w:r>
          </w:p>
        </w:tc>
        <w:tc>
          <w:tcPr>
            <w:tcW w:w="441" w:type="pct"/>
          </w:tcPr>
          <w:p w14:paraId="3D9F4E19" w14:textId="2DA97199" w:rsidR="0088443B" w:rsidRPr="0088443B" w:rsidRDefault="0088443B" w:rsidP="00BA4568">
            <w:pPr>
              <w:rPr>
                <w:b/>
                <w:sz w:val="16"/>
                <w:szCs w:val="16"/>
              </w:rPr>
            </w:pPr>
            <w:r w:rsidRPr="0088443B">
              <w:rPr>
                <w:sz w:val="16"/>
                <w:szCs w:val="16"/>
              </w:rPr>
              <w:t>1.102</w:t>
            </w:r>
          </w:p>
        </w:tc>
      </w:tr>
      <w:tr w:rsidR="0088443B" w:rsidRPr="0051246D" w14:paraId="5517C37D" w14:textId="77777777" w:rsidTr="00AA6213">
        <w:tc>
          <w:tcPr>
            <w:tcW w:w="470" w:type="pct"/>
          </w:tcPr>
          <w:p w14:paraId="179703BA" w14:textId="77777777" w:rsidR="0088443B" w:rsidRDefault="0088443B" w:rsidP="00BA4568">
            <w:pPr>
              <w:rPr>
                <w:sz w:val="16"/>
                <w:szCs w:val="16"/>
              </w:rPr>
            </w:pPr>
          </w:p>
        </w:tc>
        <w:tc>
          <w:tcPr>
            <w:tcW w:w="1591" w:type="pct"/>
          </w:tcPr>
          <w:p w14:paraId="1776C0C1" w14:textId="6175AFDB" w:rsidR="0088443B" w:rsidRPr="0088443B" w:rsidRDefault="0088443B" w:rsidP="00BA4568">
            <w:pPr>
              <w:rPr>
                <w:sz w:val="16"/>
                <w:szCs w:val="16"/>
              </w:rPr>
            </w:pPr>
            <w:r w:rsidRPr="0088443B">
              <w:rPr>
                <w:sz w:val="16"/>
                <w:szCs w:val="16"/>
              </w:rPr>
              <w:t>DOCS - contamination</w:t>
            </w:r>
          </w:p>
        </w:tc>
        <w:tc>
          <w:tcPr>
            <w:tcW w:w="333" w:type="pct"/>
          </w:tcPr>
          <w:p w14:paraId="41CD58D8" w14:textId="0390D94A" w:rsidR="0088443B" w:rsidRPr="0088443B" w:rsidRDefault="0088443B" w:rsidP="00BA4568">
            <w:pPr>
              <w:rPr>
                <w:b/>
                <w:sz w:val="16"/>
                <w:szCs w:val="16"/>
              </w:rPr>
            </w:pPr>
            <w:r w:rsidRPr="0088443B">
              <w:rPr>
                <w:sz w:val="16"/>
                <w:szCs w:val="16"/>
              </w:rPr>
              <w:t>.043</w:t>
            </w:r>
          </w:p>
        </w:tc>
        <w:tc>
          <w:tcPr>
            <w:tcW w:w="333" w:type="pct"/>
          </w:tcPr>
          <w:p w14:paraId="7DD6412A" w14:textId="1BC1DF97" w:rsidR="0088443B" w:rsidRPr="0088443B" w:rsidRDefault="0088443B" w:rsidP="00BA4568">
            <w:pPr>
              <w:rPr>
                <w:b/>
                <w:sz w:val="16"/>
                <w:szCs w:val="16"/>
              </w:rPr>
            </w:pPr>
            <w:r w:rsidRPr="0088443B">
              <w:rPr>
                <w:sz w:val="16"/>
                <w:szCs w:val="16"/>
              </w:rPr>
              <w:t>.032</w:t>
            </w:r>
          </w:p>
        </w:tc>
        <w:tc>
          <w:tcPr>
            <w:tcW w:w="417" w:type="pct"/>
          </w:tcPr>
          <w:p w14:paraId="1F8EDB46" w14:textId="07EB13E2" w:rsidR="0088443B" w:rsidRPr="0088443B" w:rsidRDefault="0088443B" w:rsidP="00BA4568">
            <w:pPr>
              <w:rPr>
                <w:b/>
                <w:sz w:val="16"/>
                <w:szCs w:val="16"/>
              </w:rPr>
            </w:pPr>
            <w:r w:rsidRPr="0088443B">
              <w:rPr>
                <w:sz w:val="16"/>
                <w:szCs w:val="16"/>
              </w:rPr>
              <w:t>1.801</w:t>
            </w:r>
          </w:p>
        </w:tc>
        <w:tc>
          <w:tcPr>
            <w:tcW w:w="166" w:type="pct"/>
          </w:tcPr>
          <w:p w14:paraId="467EDF60" w14:textId="58883C47" w:rsidR="0088443B" w:rsidRPr="0088443B" w:rsidRDefault="0088443B" w:rsidP="00BA4568">
            <w:pPr>
              <w:rPr>
                <w:b/>
                <w:sz w:val="16"/>
                <w:szCs w:val="16"/>
              </w:rPr>
            </w:pPr>
            <w:r w:rsidRPr="0088443B">
              <w:rPr>
                <w:sz w:val="16"/>
                <w:szCs w:val="16"/>
              </w:rPr>
              <w:t>1</w:t>
            </w:r>
          </w:p>
        </w:tc>
        <w:tc>
          <w:tcPr>
            <w:tcW w:w="417" w:type="pct"/>
          </w:tcPr>
          <w:p w14:paraId="0C4C42A4" w14:textId="4CF70112" w:rsidR="0088443B" w:rsidRPr="0088443B" w:rsidRDefault="0088443B" w:rsidP="00BA4568">
            <w:pPr>
              <w:rPr>
                <w:b/>
                <w:sz w:val="16"/>
                <w:szCs w:val="16"/>
              </w:rPr>
            </w:pPr>
            <w:r w:rsidRPr="0088443B">
              <w:rPr>
                <w:sz w:val="16"/>
                <w:szCs w:val="16"/>
              </w:rPr>
              <w:t>.180</w:t>
            </w:r>
          </w:p>
        </w:tc>
        <w:tc>
          <w:tcPr>
            <w:tcW w:w="416" w:type="pct"/>
          </w:tcPr>
          <w:p w14:paraId="64A53C1B" w14:textId="4946E81D" w:rsidR="0088443B" w:rsidRPr="0088443B" w:rsidRDefault="0088443B" w:rsidP="00BA4568">
            <w:pPr>
              <w:rPr>
                <w:b/>
                <w:sz w:val="16"/>
                <w:szCs w:val="16"/>
              </w:rPr>
            </w:pPr>
            <w:r w:rsidRPr="0088443B">
              <w:rPr>
                <w:sz w:val="16"/>
                <w:szCs w:val="16"/>
              </w:rPr>
              <w:t>1.044</w:t>
            </w:r>
          </w:p>
        </w:tc>
        <w:tc>
          <w:tcPr>
            <w:tcW w:w="416" w:type="pct"/>
          </w:tcPr>
          <w:p w14:paraId="31FFD04B" w14:textId="790237CD" w:rsidR="0088443B" w:rsidRPr="0088443B" w:rsidRDefault="0088443B" w:rsidP="00BA4568">
            <w:pPr>
              <w:rPr>
                <w:b/>
                <w:sz w:val="16"/>
                <w:szCs w:val="16"/>
              </w:rPr>
            </w:pPr>
            <w:r w:rsidRPr="0088443B">
              <w:rPr>
                <w:sz w:val="16"/>
                <w:szCs w:val="16"/>
              </w:rPr>
              <w:t>.980</w:t>
            </w:r>
          </w:p>
        </w:tc>
        <w:tc>
          <w:tcPr>
            <w:tcW w:w="441" w:type="pct"/>
          </w:tcPr>
          <w:p w14:paraId="3DE6AA15" w14:textId="243556AB" w:rsidR="0088443B" w:rsidRPr="0088443B" w:rsidRDefault="0088443B" w:rsidP="00BA4568">
            <w:pPr>
              <w:rPr>
                <w:b/>
                <w:sz w:val="16"/>
                <w:szCs w:val="16"/>
              </w:rPr>
            </w:pPr>
            <w:r w:rsidRPr="0088443B">
              <w:rPr>
                <w:sz w:val="16"/>
                <w:szCs w:val="16"/>
              </w:rPr>
              <w:t>1.113</w:t>
            </w:r>
          </w:p>
        </w:tc>
      </w:tr>
      <w:tr w:rsidR="0088443B" w:rsidRPr="0051246D" w14:paraId="3E781D0C" w14:textId="77777777" w:rsidTr="00AA6213">
        <w:tc>
          <w:tcPr>
            <w:tcW w:w="470" w:type="pct"/>
          </w:tcPr>
          <w:p w14:paraId="0BB386C7" w14:textId="77777777" w:rsidR="0088443B" w:rsidRDefault="0088443B" w:rsidP="00BA4568">
            <w:pPr>
              <w:rPr>
                <w:sz w:val="16"/>
                <w:szCs w:val="16"/>
              </w:rPr>
            </w:pPr>
          </w:p>
        </w:tc>
        <w:tc>
          <w:tcPr>
            <w:tcW w:w="1591" w:type="pct"/>
          </w:tcPr>
          <w:p w14:paraId="01463725" w14:textId="3F602AAB" w:rsidR="0088443B" w:rsidRPr="0088443B" w:rsidRDefault="0088443B" w:rsidP="00BA4568">
            <w:pPr>
              <w:rPr>
                <w:sz w:val="16"/>
                <w:szCs w:val="16"/>
              </w:rPr>
            </w:pPr>
            <w:r w:rsidRPr="0088443B">
              <w:rPr>
                <w:sz w:val="16"/>
                <w:szCs w:val="16"/>
              </w:rPr>
              <w:t>DOCS - symmetry</w:t>
            </w:r>
          </w:p>
        </w:tc>
        <w:tc>
          <w:tcPr>
            <w:tcW w:w="333" w:type="pct"/>
          </w:tcPr>
          <w:p w14:paraId="7DBE386A" w14:textId="22C2F51B" w:rsidR="0088443B" w:rsidRPr="0088443B" w:rsidRDefault="0088443B" w:rsidP="00BA4568">
            <w:pPr>
              <w:rPr>
                <w:b/>
                <w:sz w:val="16"/>
                <w:szCs w:val="16"/>
              </w:rPr>
            </w:pPr>
            <w:r w:rsidRPr="0088443B">
              <w:rPr>
                <w:sz w:val="16"/>
                <w:szCs w:val="16"/>
              </w:rPr>
              <w:t>.053</w:t>
            </w:r>
          </w:p>
        </w:tc>
        <w:tc>
          <w:tcPr>
            <w:tcW w:w="333" w:type="pct"/>
          </w:tcPr>
          <w:p w14:paraId="058740A2" w14:textId="75D8AFE1" w:rsidR="0088443B" w:rsidRPr="0088443B" w:rsidRDefault="0088443B" w:rsidP="00BA4568">
            <w:pPr>
              <w:rPr>
                <w:b/>
                <w:sz w:val="16"/>
                <w:szCs w:val="16"/>
              </w:rPr>
            </w:pPr>
            <w:r w:rsidRPr="0088443B">
              <w:rPr>
                <w:sz w:val="16"/>
                <w:szCs w:val="16"/>
              </w:rPr>
              <w:t>.054</w:t>
            </w:r>
          </w:p>
        </w:tc>
        <w:tc>
          <w:tcPr>
            <w:tcW w:w="417" w:type="pct"/>
          </w:tcPr>
          <w:p w14:paraId="30C74B1D" w14:textId="7CCFE40C" w:rsidR="0088443B" w:rsidRPr="0088443B" w:rsidRDefault="0088443B" w:rsidP="00BA4568">
            <w:pPr>
              <w:rPr>
                <w:b/>
                <w:sz w:val="16"/>
                <w:szCs w:val="16"/>
              </w:rPr>
            </w:pPr>
            <w:r w:rsidRPr="0088443B">
              <w:rPr>
                <w:sz w:val="16"/>
                <w:szCs w:val="16"/>
              </w:rPr>
              <w:t>.970</w:t>
            </w:r>
          </w:p>
        </w:tc>
        <w:tc>
          <w:tcPr>
            <w:tcW w:w="166" w:type="pct"/>
          </w:tcPr>
          <w:p w14:paraId="68995D37" w14:textId="39FF1320" w:rsidR="0088443B" w:rsidRPr="0088443B" w:rsidRDefault="0088443B" w:rsidP="00BA4568">
            <w:pPr>
              <w:rPr>
                <w:b/>
                <w:sz w:val="16"/>
                <w:szCs w:val="16"/>
              </w:rPr>
            </w:pPr>
            <w:r w:rsidRPr="0088443B">
              <w:rPr>
                <w:sz w:val="16"/>
                <w:szCs w:val="16"/>
              </w:rPr>
              <w:t>1</w:t>
            </w:r>
          </w:p>
        </w:tc>
        <w:tc>
          <w:tcPr>
            <w:tcW w:w="417" w:type="pct"/>
          </w:tcPr>
          <w:p w14:paraId="5E9A0455" w14:textId="13CBC001" w:rsidR="0088443B" w:rsidRPr="0088443B" w:rsidRDefault="0088443B" w:rsidP="00BA4568">
            <w:pPr>
              <w:rPr>
                <w:b/>
                <w:sz w:val="16"/>
                <w:szCs w:val="16"/>
              </w:rPr>
            </w:pPr>
            <w:r w:rsidRPr="0088443B">
              <w:rPr>
                <w:sz w:val="16"/>
                <w:szCs w:val="16"/>
              </w:rPr>
              <w:t>.325</w:t>
            </w:r>
          </w:p>
        </w:tc>
        <w:tc>
          <w:tcPr>
            <w:tcW w:w="416" w:type="pct"/>
          </w:tcPr>
          <w:p w14:paraId="55A52CA9" w14:textId="0FB0744E" w:rsidR="0088443B" w:rsidRPr="0088443B" w:rsidRDefault="0088443B" w:rsidP="00BA4568">
            <w:pPr>
              <w:rPr>
                <w:b/>
                <w:sz w:val="16"/>
                <w:szCs w:val="16"/>
              </w:rPr>
            </w:pPr>
            <w:r w:rsidRPr="0088443B">
              <w:rPr>
                <w:sz w:val="16"/>
                <w:szCs w:val="16"/>
              </w:rPr>
              <w:t>1.054</w:t>
            </w:r>
          </w:p>
        </w:tc>
        <w:tc>
          <w:tcPr>
            <w:tcW w:w="416" w:type="pct"/>
          </w:tcPr>
          <w:p w14:paraId="3CAF2BEE" w14:textId="368F9539" w:rsidR="0088443B" w:rsidRPr="0088443B" w:rsidRDefault="0088443B" w:rsidP="00BA4568">
            <w:pPr>
              <w:rPr>
                <w:b/>
                <w:sz w:val="16"/>
                <w:szCs w:val="16"/>
              </w:rPr>
            </w:pPr>
            <w:r w:rsidRPr="0088443B">
              <w:rPr>
                <w:sz w:val="16"/>
                <w:szCs w:val="16"/>
              </w:rPr>
              <w:t>.949</w:t>
            </w:r>
          </w:p>
        </w:tc>
        <w:tc>
          <w:tcPr>
            <w:tcW w:w="441" w:type="pct"/>
          </w:tcPr>
          <w:p w14:paraId="27352FD1" w14:textId="22A15058" w:rsidR="0088443B" w:rsidRPr="0088443B" w:rsidRDefault="0088443B" w:rsidP="00BA4568">
            <w:pPr>
              <w:rPr>
                <w:b/>
                <w:sz w:val="16"/>
                <w:szCs w:val="16"/>
              </w:rPr>
            </w:pPr>
            <w:r w:rsidRPr="0088443B">
              <w:rPr>
                <w:sz w:val="16"/>
                <w:szCs w:val="16"/>
              </w:rPr>
              <w:t>1.171</w:t>
            </w:r>
          </w:p>
        </w:tc>
      </w:tr>
      <w:tr w:rsidR="0088443B" w:rsidRPr="0051246D" w14:paraId="03990A76" w14:textId="77777777" w:rsidTr="00AA6213">
        <w:tc>
          <w:tcPr>
            <w:tcW w:w="470" w:type="pct"/>
          </w:tcPr>
          <w:p w14:paraId="20FF3113" w14:textId="77777777" w:rsidR="0088443B" w:rsidRDefault="0088443B" w:rsidP="00BA4568">
            <w:pPr>
              <w:rPr>
                <w:sz w:val="16"/>
                <w:szCs w:val="16"/>
              </w:rPr>
            </w:pPr>
          </w:p>
        </w:tc>
        <w:tc>
          <w:tcPr>
            <w:tcW w:w="1591" w:type="pct"/>
          </w:tcPr>
          <w:p w14:paraId="790A65F6" w14:textId="46231859" w:rsidR="0088443B" w:rsidRPr="0088443B" w:rsidRDefault="0088443B" w:rsidP="00BA4568">
            <w:pPr>
              <w:rPr>
                <w:sz w:val="16"/>
                <w:szCs w:val="16"/>
              </w:rPr>
            </w:pPr>
            <w:r w:rsidRPr="0088443B">
              <w:rPr>
                <w:sz w:val="16"/>
                <w:szCs w:val="16"/>
              </w:rPr>
              <w:t>AAI total</w:t>
            </w:r>
          </w:p>
        </w:tc>
        <w:tc>
          <w:tcPr>
            <w:tcW w:w="333" w:type="pct"/>
          </w:tcPr>
          <w:p w14:paraId="1EF69A30" w14:textId="441D2C04" w:rsidR="0088443B" w:rsidRPr="0088443B" w:rsidRDefault="0088443B" w:rsidP="00BA4568">
            <w:pPr>
              <w:rPr>
                <w:b/>
                <w:sz w:val="16"/>
                <w:szCs w:val="16"/>
              </w:rPr>
            </w:pPr>
            <w:r w:rsidRPr="0088443B">
              <w:rPr>
                <w:sz w:val="16"/>
                <w:szCs w:val="16"/>
              </w:rPr>
              <w:t>.026</w:t>
            </w:r>
          </w:p>
        </w:tc>
        <w:tc>
          <w:tcPr>
            <w:tcW w:w="333" w:type="pct"/>
          </w:tcPr>
          <w:p w14:paraId="7585D4D0" w14:textId="47FD1012" w:rsidR="0088443B" w:rsidRPr="0088443B" w:rsidRDefault="0088443B" w:rsidP="00BA4568">
            <w:pPr>
              <w:rPr>
                <w:b/>
                <w:sz w:val="16"/>
                <w:szCs w:val="16"/>
              </w:rPr>
            </w:pPr>
            <w:r w:rsidRPr="0088443B">
              <w:rPr>
                <w:sz w:val="16"/>
                <w:szCs w:val="16"/>
              </w:rPr>
              <w:t>.023</w:t>
            </w:r>
          </w:p>
        </w:tc>
        <w:tc>
          <w:tcPr>
            <w:tcW w:w="417" w:type="pct"/>
          </w:tcPr>
          <w:p w14:paraId="2A42244D" w14:textId="09FC3C0D" w:rsidR="0088443B" w:rsidRPr="0088443B" w:rsidRDefault="0088443B" w:rsidP="00BA4568">
            <w:pPr>
              <w:rPr>
                <w:b/>
                <w:sz w:val="16"/>
                <w:szCs w:val="16"/>
              </w:rPr>
            </w:pPr>
            <w:r w:rsidRPr="0088443B">
              <w:rPr>
                <w:sz w:val="16"/>
                <w:szCs w:val="16"/>
              </w:rPr>
              <w:t>1.339</w:t>
            </w:r>
          </w:p>
        </w:tc>
        <w:tc>
          <w:tcPr>
            <w:tcW w:w="166" w:type="pct"/>
          </w:tcPr>
          <w:p w14:paraId="467777D0" w14:textId="6F2E2286" w:rsidR="0088443B" w:rsidRPr="0088443B" w:rsidRDefault="0088443B" w:rsidP="00BA4568">
            <w:pPr>
              <w:rPr>
                <w:b/>
                <w:sz w:val="16"/>
                <w:szCs w:val="16"/>
              </w:rPr>
            </w:pPr>
            <w:r w:rsidRPr="0088443B">
              <w:rPr>
                <w:sz w:val="16"/>
                <w:szCs w:val="16"/>
              </w:rPr>
              <w:t>1</w:t>
            </w:r>
          </w:p>
        </w:tc>
        <w:tc>
          <w:tcPr>
            <w:tcW w:w="417" w:type="pct"/>
          </w:tcPr>
          <w:p w14:paraId="703C383B" w14:textId="170AAB06" w:rsidR="0088443B" w:rsidRPr="0088443B" w:rsidRDefault="0088443B" w:rsidP="00BA4568">
            <w:pPr>
              <w:rPr>
                <w:b/>
                <w:sz w:val="16"/>
                <w:szCs w:val="16"/>
              </w:rPr>
            </w:pPr>
            <w:r w:rsidRPr="0088443B">
              <w:rPr>
                <w:sz w:val="16"/>
                <w:szCs w:val="16"/>
              </w:rPr>
              <w:t>.247</w:t>
            </w:r>
          </w:p>
        </w:tc>
        <w:tc>
          <w:tcPr>
            <w:tcW w:w="416" w:type="pct"/>
          </w:tcPr>
          <w:p w14:paraId="51462F30" w14:textId="031AD7CC" w:rsidR="0088443B" w:rsidRPr="0088443B" w:rsidRDefault="0088443B" w:rsidP="00BA4568">
            <w:pPr>
              <w:rPr>
                <w:b/>
                <w:sz w:val="16"/>
                <w:szCs w:val="16"/>
              </w:rPr>
            </w:pPr>
            <w:r w:rsidRPr="0088443B">
              <w:rPr>
                <w:sz w:val="16"/>
                <w:szCs w:val="16"/>
              </w:rPr>
              <w:t>1.027</w:t>
            </w:r>
          </w:p>
        </w:tc>
        <w:tc>
          <w:tcPr>
            <w:tcW w:w="416" w:type="pct"/>
          </w:tcPr>
          <w:p w14:paraId="0C8D12BE" w14:textId="11B5F759" w:rsidR="0088443B" w:rsidRPr="0088443B" w:rsidRDefault="0088443B" w:rsidP="00BA4568">
            <w:pPr>
              <w:rPr>
                <w:b/>
                <w:sz w:val="16"/>
                <w:szCs w:val="16"/>
              </w:rPr>
            </w:pPr>
            <w:r w:rsidRPr="0088443B">
              <w:rPr>
                <w:sz w:val="16"/>
                <w:szCs w:val="16"/>
              </w:rPr>
              <w:t>.982</w:t>
            </w:r>
          </w:p>
        </w:tc>
        <w:tc>
          <w:tcPr>
            <w:tcW w:w="441" w:type="pct"/>
          </w:tcPr>
          <w:p w14:paraId="1B14AF62" w14:textId="5AE03779" w:rsidR="0088443B" w:rsidRPr="0088443B" w:rsidRDefault="0088443B" w:rsidP="00BA4568">
            <w:pPr>
              <w:rPr>
                <w:b/>
                <w:sz w:val="16"/>
                <w:szCs w:val="16"/>
              </w:rPr>
            </w:pPr>
            <w:r w:rsidRPr="0088443B">
              <w:rPr>
                <w:sz w:val="16"/>
                <w:szCs w:val="16"/>
              </w:rPr>
              <w:t>1.073</w:t>
            </w:r>
          </w:p>
        </w:tc>
      </w:tr>
      <w:tr w:rsidR="0088443B" w:rsidRPr="0051246D" w14:paraId="0CCB069E" w14:textId="77777777" w:rsidTr="00AA6213">
        <w:tc>
          <w:tcPr>
            <w:tcW w:w="470" w:type="pct"/>
          </w:tcPr>
          <w:p w14:paraId="21330BC3" w14:textId="77777777" w:rsidR="0088443B" w:rsidRDefault="0088443B" w:rsidP="00BA4568">
            <w:pPr>
              <w:rPr>
                <w:sz w:val="16"/>
                <w:szCs w:val="16"/>
              </w:rPr>
            </w:pPr>
          </w:p>
        </w:tc>
        <w:tc>
          <w:tcPr>
            <w:tcW w:w="1591" w:type="pct"/>
          </w:tcPr>
          <w:p w14:paraId="3E5708D6" w14:textId="3A7DE054" w:rsidR="0088443B" w:rsidRPr="006A5B99" w:rsidRDefault="0088443B" w:rsidP="00BA4568">
            <w:pPr>
              <w:rPr>
                <w:i/>
                <w:sz w:val="16"/>
                <w:szCs w:val="16"/>
              </w:rPr>
            </w:pPr>
            <w:r w:rsidRPr="006A5B99">
              <w:rPr>
                <w:i/>
                <w:sz w:val="16"/>
                <w:szCs w:val="16"/>
              </w:rPr>
              <w:t>HRS</w:t>
            </w:r>
          </w:p>
        </w:tc>
        <w:tc>
          <w:tcPr>
            <w:tcW w:w="333" w:type="pct"/>
          </w:tcPr>
          <w:p w14:paraId="2BFAE125" w14:textId="799CCA0E" w:rsidR="0088443B" w:rsidRPr="006A5B99" w:rsidRDefault="0088443B" w:rsidP="00BA4568">
            <w:pPr>
              <w:rPr>
                <w:b/>
                <w:i/>
                <w:sz w:val="16"/>
                <w:szCs w:val="16"/>
              </w:rPr>
            </w:pPr>
            <w:r w:rsidRPr="006A5B99">
              <w:rPr>
                <w:i/>
                <w:sz w:val="16"/>
                <w:szCs w:val="16"/>
              </w:rPr>
              <w:t>-.036</w:t>
            </w:r>
          </w:p>
        </w:tc>
        <w:tc>
          <w:tcPr>
            <w:tcW w:w="333" w:type="pct"/>
          </w:tcPr>
          <w:p w14:paraId="529C1564" w14:textId="1FBD60AF" w:rsidR="0088443B" w:rsidRPr="006A5B99" w:rsidRDefault="0088443B" w:rsidP="00BA4568">
            <w:pPr>
              <w:rPr>
                <w:b/>
                <w:i/>
                <w:sz w:val="16"/>
                <w:szCs w:val="16"/>
              </w:rPr>
            </w:pPr>
            <w:r w:rsidRPr="006A5B99">
              <w:rPr>
                <w:i/>
                <w:sz w:val="16"/>
                <w:szCs w:val="16"/>
              </w:rPr>
              <w:t>.022</w:t>
            </w:r>
          </w:p>
        </w:tc>
        <w:tc>
          <w:tcPr>
            <w:tcW w:w="417" w:type="pct"/>
          </w:tcPr>
          <w:p w14:paraId="48ED8C12" w14:textId="1EE7EFBF" w:rsidR="0088443B" w:rsidRPr="006A5B99" w:rsidRDefault="0088443B" w:rsidP="00BA4568">
            <w:pPr>
              <w:rPr>
                <w:b/>
                <w:i/>
                <w:sz w:val="16"/>
                <w:szCs w:val="16"/>
              </w:rPr>
            </w:pPr>
            <w:r w:rsidRPr="006A5B99">
              <w:rPr>
                <w:i/>
                <w:sz w:val="16"/>
                <w:szCs w:val="16"/>
              </w:rPr>
              <w:t>2.697</w:t>
            </w:r>
          </w:p>
        </w:tc>
        <w:tc>
          <w:tcPr>
            <w:tcW w:w="166" w:type="pct"/>
          </w:tcPr>
          <w:p w14:paraId="5C237A36" w14:textId="6C4EFC6E" w:rsidR="0088443B" w:rsidRPr="006A5B99" w:rsidRDefault="0088443B" w:rsidP="00BA4568">
            <w:pPr>
              <w:rPr>
                <w:b/>
                <w:i/>
                <w:sz w:val="16"/>
                <w:szCs w:val="16"/>
              </w:rPr>
            </w:pPr>
            <w:r w:rsidRPr="006A5B99">
              <w:rPr>
                <w:i/>
                <w:sz w:val="16"/>
                <w:szCs w:val="16"/>
              </w:rPr>
              <w:t>1</w:t>
            </w:r>
          </w:p>
        </w:tc>
        <w:tc>
          <w:tcPr>
            <w:tcW w:w="417" w:type="pct"/>
          </w:tcPr>
          <w:p w14:paraId="58144421" w14:textId="2ED19804" w:rsidR="0088443B" w:rsidRPr="006A5B99" w:rsidRDefault="0088443B" w:rsidP="00BA4568">
            <w:pPr>
              <w:rPr>
                <w:b/>
                <w:i/>
                <w:sz w:val="16"/>
                <w:szCs w:val="16"/>
              </w:rPr>
            </w:pPr>
            <w:r w:rsidRPr="006A5B99">
              <w:rPr>
                <w:i/>
                <w:sz w:val="16"/>
                <w:szCs w:val="16"/>
              </w:rPr>
              <w:t>.101</w:t>
            </w:r>
          </w:p>
        </w:tc>
        <w:tc>
          <w:tcPr>
            <w:tcW w:w="416" w:type="pct"/>
          </w:tcPr>
          <w:p w14:paraId="1C869004" w14:textId="527F7454" w:rsidR="0088443B" w:rsidRPr="006A5B99" w:rsidRDefault="0088443B" w:rsidP="00BA4568">
            <w:pPr>
              <w:rPr>
                <w:b/>
                <w:i/>
                <w:sz w:val="16"/>
                <w:szCs w:val="16"/>
              </w:rPr>
            </w:pPr>
            <w:r w:rsidRPr="006A5B99">
              <w:rPr>
                <w:i/>
                <w:sz w:val="16"/>
                <w:szCs w:val="16"/>
              </w:rPr>
              <w:t>.964</w:t>
            </w:r>
          </w:p>
        </w:tc>
        <w:tc>
          <w:tcPr>
            <w:tcW w:w="416" w:type="pct"/>
          </w:tcPr>
          <w:p w14:paraId="714F9DC0" w14:textId="24101FD8" w:rsidR="0088443B" w:rsidRPr="006A5B99" w:rsidRDefault="0088443B" w:rsidP="00BA4568">
            <w:pPr>
              <w:rPr>
                <w:b/>
                <w:i/>
                <w:sz w:val="16"/>
                <w:szCs w:val="16"/>
              </w:rPr>
            </w:pPr>
            <w:r w:rsidRPr="006A5B99">
              <w:rPr>
                <w:i/>
                <w:sz w:val="16"/>
                <w:szCs w:val="16"/>
              </w:rPr>
              <w:t>.924</w:t>
            </w:r>
          </w:p>
        </w:tc>
        <w:tc>
          <w:tcPr>
            <w:tcW w:w="441" w:type="pct"/>
          </w:tcPr>
          <w:p w14:paraId="1663C6B7" w14:textId="08CBDE1A" w:rsidR="0088443B" w:rsidRPr="006A5B99" w:rsidRDefault="0088443B" w:rsidP="00BA4568">
            <w:pPr>
              <w:rPr>
                <w:b/>
                <w:i/>
                <w:sz w:val="16"/>
                <w:szCs w:val="16"/>
              </w:rPr>
            </w:pPr>
            <w:r w:rsidRPr="006A5B99">
              <w:rPr>
                <w:i/>
                <w:sz w:val="16"/>
                <w:szCs w:val="16"/>
              </w:rPr>
              <w:t>1.007</w:t>
            </w:r>
          </w:p>
        </w:tc>
      </w:tr>
      <w:tr w:rsidR="0088443B" w:rsidRPr="0051246D" w14:paraId="314A6291" w14:textId="77777777" w:rsidTr="00AA6213">
        <w:tc>
          <w:tcPr>
            <w:tcW w:w="470" w:type="pct"/>
          </w:tcPr>
          <w:p w14:paraId="63C98E59" w14:textId="77777777" w:rsidR="0088443B" w:rsidRDefault="0088443B" w:rsidP="00BA4568">
            <w:pPr>
              <w:rPr>
                <w:sz w:val="16"/>
                <w:szCs w:val="16"/>
              </w:rPr>
            </w:pPr>
          </w:p>
        </w:tc>
        <w:tc>
          <w:tcPr>
            <w:tcW w:w="1591" w:type="pct"/>
          </w:tcPr>
          <w:p w14:paraId="4666D9F4" w14:textId="32D71FA2" w:rsidR="0088443B" w:rsidRPr="0088443B" w:rsidRDefault="0088443B" w:rsidP="00BA4568">
            <w:pPr>
              <w:rPr>
                <w:sz w:val="16"/>
                <w:szCs w:val="16"/>
              </w:rPr>
            </w:pPr>
            <w:r w:rsidRPr="0088443B">
              <w:rPr>
                <w:sz w:val="16"/>
                <w:szCs w:val="16"/>
              </w:rPr>
              <w:t>MGH-HPS</w:t>
            </w:r>
          </w:p>
        </w:tc>
        <w:tc>
          <w:tcPr>
            <w:tcW w:w="333" w:type="pct"/>
          </w:tcPr>
          <w:p w14:paraId="72C43583" w14:textId="714C1199" w:rsidR="0088443B" w:rsidRPr="0088443B" w:rsidRDefault="0088443B" w:rsidP="00BA4568">
            <w:pPr>
              <w:rPr>
                <w:b/>
                <w:sz w:val="16"/>
                <w:szCs w:val="16"/>
              </w:rPr>
            </w:pPr>
            <w:r w:rsidRPr="0088443B">
              <w:rPr>
                <w:sz w:val="16"/>
                <w:szCs w:val="16"/>
              </w:rPr>
              <w:t>.018</w:t>
            </w:r>
          </w:p>
        </w:tc>
        <w:tc>
          <w:tcPr>
            <w:tcW w:w="333" w:type="pct"/>
          </w:tcPr>
          <w:p w14:paraId="6C45D48E" w14:textId="15428A16" w:rsidR="0088443B" w:rsidRPr="0088443B" w:rsidRDefault="0088443B" w:rsidP="00BA4568">
            <w:pPr>
              <w:rPr>
                <w:b/>
                <w:sz w:val="16"/>
                <w:szCs w:val="16"/>
              </w:rPr>
            </w:pPr>
            <w:r w:rsidRPr="0088443B">
              <w:rPr>
                <w:sz w:val="16"/>
                <w:szCs w:val="16"/>
              </w:rPr>
              <w:t>.038</w:t>
            </w:r>
          </w:p>
        </w:tc>
        <w:tc>
          <w:tcPr>
            <w:tcW w:w="417" w:type="pct"/>
          </w:tcPr>
          <w:p w14:paraId="4DF83010" w14:textId="15E8F5C7" w:rsidR="0088443B" w:rsidRPr="0088443B" w:rsidRDefault="0088443B" w:rsidP="00BA4568">
            <w:pPr>
              <w:rPr>
                <w:b/>
                <w:sz w:val="16"/>
                <w:szCs w:val="16"/>
              </w:rPr>
            </w:pPr>
            <w:r w:rsidRPr="0088443B">
              <w:rPr>
                <w:sz w:val="16"/>
                <w:szCs w:val="16"/>
              </w:rPr>
              <w:t>.219</w:t>
            </w:r>
          </w:p>
        </w:tc>
        <w:tc>
          <w:tcPr>
            <w:tcW w:w="166" w:type="pct"/>
          </w:tcPr>
          <w:p w14:paraId="4558C5FB" w14:textId="484BC0E6" w:rsidR="0088443B" w:rsidRPr="0088443B" w:rsidRDefault="0088443B" w:rsidP="00BA4568">
            <w:pPr>
              <w:rPr>
                <w:b/>
                <w:sz w:val="16"/>
                <w:szCs w:val="16"/>
              </w:rPr>
            </w:pPr>
            <w:r w:rsidRPr="0088443B">
              <w:rPr>
                <w:sz w:val="16"/>
                <w:szCs w:val="16"/>
              </w:rPr>
              <w:t>1</w:t>
            </w:r>
          </w:p>
        </w:tc>
        <w:tc>
          <w:tcPr>
            <w:tcW w:w="417" w:type="pct"/>
          </w:tcPr>
          <w:p w14:paraId="79B004CC" w14:textId="7069CE6C" w:rsidR="0088443B" w:rsidRPr="0088443B" w:rsidRDefault="0088443B" w:rsidP="00BA4568">
            <w:pPr>
              <w:rPr>
                <w:b/>
                <w:sz w:val="16"/>
                <w:szCs w:val="16"/>
              </w:rPr>
            </w:pPr>
            <w:r w:rsidRPr="0088443B">
              <w:rPr>
                <w:sz w:val="16"/>
                <w:szCs w:val="16"/>
              </w:rPr>
              <w:t>.640</w:t>
            </w:r>
          </w:p>
        </w:tc>
        <w:tc>
          <w:tcPr>
            <w:tcW w:w="416" w:type="pct"/>
          </w:tcPr>
          <w:p w14:paraId="70B50569" w14:textId="5AEBD618" w:rsidR="0088443B" w:rsidRPr="0088443B" w:rsidRDefault="0088443B" w:rsidP="00BA4568">
            <w:pPr>
              <w:rPr>
                <w:b/>
                <w:sz w:val="16"/>
                <w:szCs w:val="16"/>
              </w:rPr>
            </w:pPr>
            <w:r w:rsidRPr="0088443B">
              <w:rPr>
                <w:sz w:val="16"/>
                <w:szCs w:val="16"/>
              </w:rPr>
              <w:t>1.018</w:t>
            </w:r>
          </w:p>
        </w:tc>
        <w:tc>
          <w:tcPr>
            <w:tcW w:w="416" w:type="pct"/>
          </w:tcPr>
          <w:p w14:paraId="6B9D7E5C" w14:textId="0AA3D5F6" w:rsidR="0088443B" w:rsidRPr="0088443B" w:rsidRDefault="0088443B" w:rsidP="00BA4568">
            <w:pPr>
              <w:rPr>
                <w:b/>
                <w:sz w:val="16"/>
                <w:szCs w:val="16"/>
              </w:rPr>
            </w:pPr>
            <w:r w:rsidRPr="0088443B">
              <w:rPr>
                <w:sz w:val="16"/>
                <w:szCs w:val="16"/>
              </w:rPr>
              <w:t>.945</w:t>
            </w:r>
          </w:p>
        </w:tc>
        <w:tc>
          <w:tcPr>
            <w:tcW w:w="441" w:type="pct"/>
          </w:tcPr>
          <w:p w14:paraId="14057AF2" w14:textId="12E48C76" w:rsidR="0088443B" w:rsidRPr="0088443B" w:rsidRDefault="0088443B" w:rsidP="00BA4568">
            <w:pPr>
              <w:rPr>
                <w:b/>
                <w:sz w:val="16"/>
                <w:szCs w:val="16"/>
              </w:rPr>
            </w:pPr>
            <w:r w:rsidRPr="0088443B">
              <w:rPr>
                <w:sz w:val="16"/>
                <w:szCs w:val="16"/>
              </w:rPr>
              <w:t>1.097</w:t>
            </w:r>
          </w:p>
        </w:tc>
      </w:tr>
      <w:tr w:rsidR="0088443B" w:rsidRPr="003D42B7" w14:paraId="406A5568" w14:textId="77777777" w:rsidTr="00AA6213">
        <w:tc>
          <w:tcPr>
            <w:tcW w:w="470" w:type="pct"/>
          </w:tcPr>
          <w:p w14:paraId="0DB4278D" w14:textId="77777777" w:rsidR="0088443B" w:rsidRDefault="0088443B" w:rsidP="00BA4568">
            <w:pPr>
              <w:rPr>
                <w:sz w:val="16"/>
                <w:szCs w:val="16"/>
              </w:rPr>
            </w:pPr>
          </w:p>
        </w:tc>
        <w:tc>
          <w:tcPr>
            <w:tcW w:w="1591" w:type="pct"/>
          </w:tcPr>
          <w:p w14:paraId="535DFBA7" w14:textId="54573B33" w:rsidR="0088443B" w:rsidRPr="0088443B" w:rsidRDefault="0088443B" w:rsidP="00BA4568">
            <w:pPr>
              <w:rPr>
                <w:sz w:val="16"/>
                <w:szCs w:val="16"/>
              </w:rPr>
            </w:pPr>
            <w:r w:rsidRPr="0088443B">
              <w:rPr>
                <w:sz w:val="16"/>
                <w:szCs w:val="16"/>
              </w:rPr>
              <w:t>SPS-R</w:t>
            </w:r>
          </w:p>
        </w:tc>
        <w:tc>
          <w:tcPr>
            <w:tcW w:w="333" w:type="pct"/>
          </w:tcPr>
          <w:p w14:paraId="578C0EAF" w14:textId="7D3E1EF9" w:rsidR="0088443B" w:rsidRPr="0088443B" w:rsidRDefault="0088443B" w:rsidP="00BA4568">
            <w:pPr>
              <w:rPr>
                <w:b/>
                <w:sz w:val="16"/>
                <w:szCs w:val="16"/>
              </w:rPr>
            </w:pPr>
            <w:r w:rsidRPr="0088443B">
              <w:rPr>
                <w:sz w:val="16"/>
                <w:szCs w:val="16"/>
              </w:rPr>
              <w:t>.036</w:t>
            </w:r>
          </w:p>
        </w:tc>
        <w:tc>
          <w:tcPr>
            <w:tcW w:w="333" w:type="pct"/>
          </w:tcPr>
          <w:p w14:paraId="331C2152" w14:textId="070530E8" w:rsidR="0088443B" w:rsidRPr="0088443B" w:rsidRDefault="0088443B" w:rsidP="00BA4568">
            <w:pPr>
              <w:rPr>
                <w:b/>
                <w:sz w:val="16"/>
                <w:szCs w:val="16"/>
              </w:rPr>
            </w:pPr>
            <w:r w:rsidRPr="0088443B">
              <w:rPr>
                <w:sz w:val="16"/>
                <w:szCs w:val="16"/>
              </w:rPr>
              <w:t>.032</w:t>
            </w:r>
          </w:p>
        </w:tc>
        <w:tc>
          <w:tcPr>
            <w:tcW w:w="417" w:type="pct"/>
          </w:tcPr>
          <w:p w14:paraId="59372725" w14:textId="315ACF35" w:rsidR="0088443B" w:rsidRPr="0088443B" w:rsidRDefault="0088443B" w:rsidP="00BA4568">
            <w:pPr>
              <w:rPr>
                <w:b/>
                <w:sz w:val="16"/>
                <w:szCs w:val="16"/>
              </w:rPr>
            </w:pPr>
            <w:r w:rsidRPr="0088443B">
              <w:rPr>
                <w:sz w:val="16"/>
                <w:szCs w:val="16"/>
              </w:rPr>
              <w:t>1.270</w:t>
            </w:r>
          </w:p>
        </w:tc>
        <w:tc>
          <w:tcPr>
            <w:tcW w:w="166" w:type="pct"/>
          </w:tcPr>
          <w:p w14:paraId="33E5A6E9" w14:textId="40C09458" w:rsidR="0088443B" w:rsidRPr="0088443B" w:rsidRDefault="0088443B" w:rsidP="00BA4568">
            <w:pPr>
              <w:rPr>
                <w:b/>
                <w:sz w:val="16"/>
                <w:szCs w:val="16"/>
              </w:rPr>
            </w:pPr>
            <w:r w:rsidRPr="0088443B">
              <w:rPr>
                <w:sz w:val="16"/>
                <w:szCs w:val="16"/>
              </w:rPr>
              <w:t>1</w:t>
            </w:r>
          </w:p>
        </w:tc>
        <w:tc>
          <w:tcPr>
            <w:tcW w:w="417" w:type="pct"/>
          </w:tcPr>
          <w:p w14:paraId="0C4104C6" w14:textId="4094D9B3" w:rsidR="0088443B" w:rsidRPr="0088443B" w:rsidRDefault="0088443B" w:rsidP="00BA4568">
            <w:pPr>
              <w:rPr>
                <w:b/>
                <w:sz w:val="16"/>
                <w:szCs w:val="16"/>
              </w:rPr>
            </w:pPr>
            <w:r w:rsidRPr="0088443B">
              <w:rPr>
                <w:sz w:val="16"/>
                <w:szCs w:val="16"/>
              </w:rPr>
              <w:t>.260</w:t>
            </w:r>
          </w:p>
        </w:tc>
        <w:tc>
          <w:tcPr>
            <w:tcW w:w="416" w:type="pct"/>
          </w:tcPr>
          <w:p w14:paraId="3560E863" w14:textId="5D13293B" w:rsidR="0088443B" w:rsidRPr="0088443B" w:rsidRDefault="0088443B" w:rsidP="00BA4568">
            <w:pPr>
              <w:rPr>
                <w:b/>
                <w:sz w:val="16"/>
                <w:szCs w:val="16"/>
              </w:rPr>
            </w:pPr>
            <w:r w:rsidRPr="0088443B">
              <w:rPr>
                <w:sz w:val="16"/>
                <w:szCs w:val="16"/>
              </w:rPr>
              <w:t>1.037</w:t>
            </w:r>
          </w:p>
        </w:tc>
        <w:tc>
          <w:tcPr>
            <w:tcW w:w="416" w:type="pct"/>
          </w:tcPr>
          <w:p w14:paraId="61BFEA3D" w14:textId="7E0FA4C0" w:rsidR="0088443B" w:rsidRPr="0088443B" w:rsidRDefault="0088443B" w:rsidP="00BA4568">
            <w:pPr>
              <w:rPr>
                <w:b/>
                <w:sz w:val="16"/>
                <w:szCs w:val="16"/>
              </w:rPr>
            </w:pPr>
            <w:r w:rsidRPr="0088443B">
              <w:rPr>
                <w:sz w:val="16"/>
                <w:szCs w:val="16"/>
              </w:rPr>
              <w:t>.974</w:t>
            </w:r>
          </w:p>
        </w:tc>
        <w:tc>
          <w:tcPr>
            <w:tcW w:w="441" w:type="pct"/>
          </w:tcPr>
          <w:p w14:paraId="1A8A22EB" w14:textId="0BEF9A4F" w:rsidR="0088443B" w:rsidRPr="0088443B" w:rsidRDefault="0088443B" w:rsidP="00BA4568">
            <w:pPr>
              <w:rPr>
                <w:b/>
                <w:sz w:val="16"/>
                <w:szCs w:val="16"/>
              </w:rPr>
            </w:pPr>
            <w:r w:rsidRPr="0088443B">
              <w:rPr>
                <w:sz w:val="16"/>
                <w:szCs w:val="16"/>
              </w:rPr>
              <w:t>1.104</w:t>
            </w:r>
          </w:p>
        </w:tc>
      </w:tr>
      <w:tr w:rsidR="0088443B" w:rsidRPr="003D42B7" w14:paraId="4F9A690C" w14:textId="77777777" w:rsidTr="00AA6213">
        <w:tc>
          <w:tcPr>
            <w:tcW w:w="470" w:type="pct"/>
          </w:tcPr>
          <w:p w14:paraId="7E396BDD" w14:textId="77777777" w:rsidR="0088443B" w:rsidRDefault="0088443B" w:rsidP="00BA4568">
            <w:pPr>
              <w:rPr>
                <w:sz w:val="16"/>
                <w:szCs w:val="16"/>
              </w:rPr>
            </w:pPr>
          </w:p>
        </w:tc>
        <w:tc>
          <w:tcPr>
            <w:tcW w:w="1591" w:type="pct"/>
          </w:tcPr>
          <w:p w14:paraId="7BEBFC83" w14:textId="24905F34" w:rsidR="0088443B" w:rsidRPr="0088443B" w:rsidRDefault="0088443B" w:rsidP="00BA4568">
            <w:pPr>
              <w:rPr>
                <w:sz w:val="16"/>
                <w:szCs w:val="16"/>
              </w:rPr>
            </w:pPr>
            <w:r w:rsidRPr="0088443B">
              <w:rPr>
                <w:sz w:val="16"/>
                <w:szCs w:val="16"/>
              </w:rPr>
              <w:t>SPQ</w:t>
            </w:r>
            <w:r w:rsidR="00826D77">
              <w:rPr>
                <w:sz w:val="16"/>
                <w:szCs w:val="16"/>
              </w:rPr>
              <w:t>-B</w:t>
            </w:r>
            <w:r w:rsidRPr="0088443B">
              <w:rPr>
                <w:sz w:val="16"/>
                <w:szCs w:val="16"/>
              </w:rPr>
              <w:t>– cognitive perceptual</w:t>
            </w:r>
          </w:p>
        </w:tc>
        <w:tc>
          <w:tcPr>
            <w:tcW w:w="333" w:type="pct"/>
          </w:tcPr>
          <w:p w14:paraId="274317EA" w14:textId="01FF82D9" w:rsidR="0088443B" w:rsidRPr="0088443B" w:rsidRDefault="0088443B" w:rsidP="00BA4568">
            <w:pPr>
              <w:rPr>
                <w:sz w:val="16"/>
                <w:szCs w:val="16"/>
              </w:rPr>
            </w:pPr>
            <w:r w:rsidRPr="0088443B">
              <w:rPr>
                <w:sz w:val="16"/>
                <w:szCs w:val="16"/>
              </w:rPr>
              <w:t>.067</w:t>
            </w:r>
          </w:p>
        </w:tc>
        <w:tc>
          <w:tcPr>
            <w:tcW w:w="333" w:type="pct"/>
          </w:tcPr>
          <w:p w14:paraId="53F93C41" w14:textId="424B7082" w:rsidR="0088443B" w:rsidRPr="0088443B" w:rsidRDefault="0088443B" w:rsidP="00BA4568">
            <w:pPr>
              <w:rPr>
                <w:sz w:val="16"/>
                <w:szCs w:val="16"/>
              </w:rPr>
            </w:pPr>
            <w:r w:rsidRPr="0088443B">
              <w:rPr>
                <w:sz w:val="16"/>
                <w:szCs w:val="16"/>
              </w:rPr>
              <w:t>.077</w:t>
            </w:r>
          </w:p>
        </w:tc>
        <w:tc>
          <w:tcPr>
            <w:tcW w:w="417" w:type="pct"/>
          </w:tcPr>
          <w:p w14:paraId="1B89780F" w14:textId="6328157A" w:rsidR="0088443B" w:rsidRPr="0088443B" w:rsidRDefault="0088443B" w:rsidP="00BA4568">
            <w:pPr>
              <w:rPr>
                <w:sz w:val="16"/>
                <w:szCs w:val="16"/>
              </w:rPr>
            </w:pPr>
            <w:r w:rsidRPr="0088443B">
              <w:rPr>
                <w:sz w:val="16"/>
                <w:szCs w:val="16"/>
              </w:rPr>
              <w:t>.750</w:t>
            </w:r>
          </w:p>
        </w:tc>
        <w:tc>
          <w:tcPr>
            <w:tcW w:w="166" w:type="pct"/>
          </w:tcPr>
          <w:p w14:paraId="03CFA740" w14:textId="13CCC988" w:rsidR="0088443B" w:rsidRPr="0088443B" w:rsidRDefault="0088443B" w:rsidP="00BA4568">
            <w:pPr>
              <w:rPr>
                <w:sz w:val="16"/>
                <w:szCs w:val="16"/>
              </w:rPr>
            </w:pPr>
            <w:r w:rsidRPr="0088443B">
              <w:rPr>
                <w:sz w:val="16"/>
                <w:szCs w:val="16"/>
              </w:rPr>
              <w:t>1</w:t>
            </w:r>
          </w:p>
        </w:tc>
        <w:tc>
          <w:tcPr>
            <w:tcW w:w="417" w:type="pct"/>
          </w:tcPr>
          <w:p w14:paraId="505006E2" w14:textId="325C2293" w:rsidR="0088443B" w:rsidRPr="0088443B" w:rsidRDefault="0088443B" w:rsidP="00BA4568">
            <w:pPr>
              <w:rPr>
                <w:sz w:val="16"/>
                <w:szCs w:val="16"/>
              </w:rPr>
            </w:pPr>
            <w:r w:rsidRPr="0088443B">
              <w:rPr>
                <w:sz w:val="16"/>
                <w:szCs w:val="16"/>
              </w:rPr>
              <w:t>.386</w:t>
            </w:r>
          </w:p>
        </w:tc>
        <w:tc>
          <w:tcPr>
            <w:tcW w:w="416" w:type="pct"/>
          </w:tcPr>
          <w:p w14:paraId="2924F4A1" w14:textId="13A735C6" w:rsidR="0088443B" w:rsidRPr="0088443B" w:rsidRDefault="0088443B" w:rsidP="00BA4568">
            <w:pPr>
              <w:rPr>
                <w:sz w:val="16"/>
                <w:szCs w:val="16"/>
              </w:rPr>
            </w:pPr>
            <w:r w:rsidRPr="0088443B">
              <w:rPr>
                <w:sz w:val="16"/>
                <w:szCs w:val="16"/>
              </w:rPr>
              <w:t>1.069</w:t>
            </w:r>
          </w:p>
        </w:tc>
        <w:tc>
          <w:tcPr>
            <w:tcW w:w="416" w:type="pct"/>
          </w:tcPr>
          <w:p w14:paraId="09C986E1" w14:textId="10C6B4A4" w:rsidR="0088443B" w:rsidRPr="0088443B" w:rsidRDefault="0088443B" w:rsidP="00BA4568">
            <w:pPr>
              <w:rPr>
                <w:sz w:val="16"/>
                <w:szCs w:val="16"/>
              </w:rPr>
            </w:pPr>
            <w:r w:rsidRPr="0088443B">
              <w:rPr>
                <w:sz w:val="16"/>
                <w:szCs w:val="16"/>
              </w:rPr>
              <w:t>.919</w:t>
            </w:r>
          </w:p>
        </w:tc>
        <w:tc>
          <w:tcPr>
            <w:tcW w:w="441" w:type="pct"/>
          </w:tcPr>
          <w:p w14:paraId="134816AB" w14:textId="320CA489" w:rsidR="0088443B" w:rsidRPr="0088443B" w:rsidRDefault="0088443B" w:rsidP="00BA4568">
            <w:pPr>
              <w:rPr>
                <w:sz w:val="16"/>
                <w:szCs w:val="16"/>
              </w:rPr>
            </w:pPr>
            <w:r w:rsidRPr="0088443B">
              <w:rPr>
                <w:sz w:val="16"/>
                <w:szCs w:val="16"/>
              </w:rPr>
              <w:t>1.242</w:t>
            </w:r>
          </w:p>
        </w:tc>
      </w:tr>
      <w:tr w:rsidR="0088443B" w:rsidRPr="003D42B7" w14:paraId="36F983F9" w14:textId="77777777" w:rsidTr="00AA6213">
        <w:tc>
          <w:tcPr>
            <w:tcW w:w="470" w:type="pct"/>
          </w:tcPr>
          <w:p w14:paraId="08D54E08" w14:textId="77777777" w:rsidR="0088443B" w:rsidRDefault="0088443B" w:rsidP="00BA4568">
            <w:pPr>
              <w:rPr>
                <w:sz w:val="16"/>
                <w:szCs w:val="16"/>
              </w:rPr>
            </w:pPr>
          </w:p>
        </w:tc>
        <w:tc>
          <w:tcPr>
            <w:tcW w:w="1591" w:type="pct"/>
          </w:tcPr>
          <w:p w14:paraId="7A1F4D50" w14:textId="51A102DD" w:rsidR="0088443B" w:rsidRPr="0088443B" w:rsidRDefault="0088443B" w:rsidP="00BA4568">
            <w:pPr>
              <w:rPr>
                <w:sz w:val="16"/>
                <w:szCs w:val="16"/>
              </w:rPr>
            </w:pPr>
            <w:r w:rsidRPr="0088443B">
              <w:rPr>
                <w:sz w:val="16"/>
                <w:szCs w:val="16"/>
              </w:rPr>
              <w:t>SPQ</w:t>
            </w:r>
            <w:r w:rsidR="00826D77">
              <w:rPr>
                <w:sz w:val="16"/>
                <w:szCs w:val="16"/>
              </w:rPr>
              <w:t>-B</w:t>
            </w:r>
            <w:r w:rsidRPr="0088443B">
              <w:rPr>
                <w:sz w:val="16"/>
                <w:szCs w:val="16"/>
              </w:rPr>
              <w:t>– interpersonal</w:t>
            </w:r>
          </w:p>
        </w:tc>
        <w:tc>
          <w:tcPr>
            <w:tcW w:w="333" w:type="pct"/>
          </w:tcPr>
          <w:p w14:paraId="1DE5F00C" w14:textId="2A10F503" w:rsidR="0088443B" w:rsidRPr="0088443B" w:rsidRDefault="0088443B" w:rsidP="00BA4568">
            <w:pPr>
              <w:rPr>
                <w:sz w:val="16"/>
                <w:szCs w:val="16"/>
              </w:rPr>
            </w:pPr>
            <w:r w:rsidRPr="0088443B">
              <w:rPr>
                <w:sz w:val="16"/>
                <w:szCs w:val="16"/>
              </w:rPr>
              <w:t>.007</w:t>
            </w:r>
          </w:p>
        </w:tc>
        <w:tc>
          <w:tcPr>
            <w:tcW w:w="333" w:type="pct"/>
          </w:tcPr>
          <w:p w14:paraId="1936CB1D" w14:textId="67943460" w:rsidR="0088443B" w:rsidRPr="0088443B" w:rsidRDefault="0088443B" w:rsidP="00BA4568">
            <w:pPr>
              <w:rPr>
                <w:sz w:val="16"/>
                <w:szCs w:val="16"/>
              </w:rPr>
            </w:pPr>
            <w:r w:rsidRPr="0088443B">
              <w:rPr>
                <w:sz w:val="16"/>
                <w:szCs w:val="16"/>
              </w:rPr>
              <w:t>.055</w:t>
            </w:r>
          </w:p>
        </w:tc>
        <w:tc>
          <w:tcPr>
            <w:tcW w:w="417" w:type="pct"/>
          </w:tcPr>
          <w:p w14:paraId="661AC756" w14:textId="3BAA413C" w:rsidR="0088443B" w:rsidRPr="0088443B" w:rsidRDefault="0088443B" w:rsidP="00BA4568">
            <w:pPr>
              <w:rPr>
                <w:sz w:val="16"/>
                <w:szCs w:val="16"/>
              </w:rPr>
            </w:pPr>
            <w:r w:rsidRPr="0088443B">
              <w:rPr>
                <w:sz w:val="16"/>
                <w:szCs w:val="16"/>
              </w:rPr>
              <w:t>.018</w:t>
            </w:r>
          </w:p>
        </w:tc>
        <w:tc>
          <w:tcPr>
            <w:tcW w:w="166" w:type="pct"/>
          </w:tcPr>
          <w:p w14:paraId="2C5E2A1A" w14:textId="0D956607" w:rsidR="0088443B" w:rsidRPr="0088443B" w:rsidRDefault="0088443B" w:rsidP="00BA4568">
            <w:pPr>
              <w:rPr>
                <w:sz w:val="16"/>
                <w:szCs w:val="16"/>
              </w:rPr>
            </w:pPr>
            <w:r w:rsidRPr="0088443B">
              <w:rPr>
                <w:sz w:val="16"/>
                <w:szCs w:val="16"/>
              </w:rPr>
              <w:t>1</w:t>
            </w:r>
          </w:p>
        </w:tc>
        <w:tc>
          <w:tcPr>
            <w:tcW w:w="417" w:type="pct"/>
          </w:tcPr>
          <w:p w14:paraId="3381E496" w14:textId="3777DC1B" w:rsidR="0088443B" w:rsidRPr="0088443B" w:rsidRDefault="0088443B" w:rsidP="00BA4568">
            <w:pPr>
              <w:rPr>
                <w:sz w:val="16"/>
                <w:szCs w:val="16"/>
              </w:rPr>
            </w:pPr>
            <w:r w:rsidRPr="0088443B">
              <w:rPr>
                <w:sz w:val="16"/>
                <w:szCs w:val="16"/>
              </w:rPr>
              <w:t>.894</w:t>
            </w:r>
          </w:p>
        </w:tc>
        <w:tc>
          <w:tcPr>
            <w:tcW w:w="416" w:type="pct"/>
          </w:tcPr>
          <w:p w14:paraId="192B30BA" w14:textId="0C43CF2E" w:rsidR="0088443B" w:rsidRPr="0088443B" w:rsidRDefault="0088443B" w:rsidP="00BA4568">
            <w:pPr>
              <w:rPr>
                <w:sz w:val="16"/>
                <w:szCs w:val="16"/>
              </w:rPr>
            </w:pPr>
            <w:r w:rsidRPr="0088443B">
              <w:rPr>
                <w:sz w:val="16"/>
                <w:szCs w:val="16"/>
              </w:rPr>
              <w:t>1.007</w:t>
            </w:r>
          </w:p>
        </w:tc>
        <w:tc>
          <w:tcPr>
            <w:tcW w:w="416" w:type="pct"/>
          </w:tcPr>
          <w:p w14:paraId="28F90811" w14:textId="206FC33F" w:rsidR="0088443B" w:rsidRPr="0088443B" w:rsidRDefault="0088443B" w:rsidP="00BA4568">
            <w:pPr>
              <w:rPr>
                <w:sz w:val="16"/>
                <w:szCs w:val="16"/>
              </w:rPr>
            </w:pPr>
            <w:r w:rsidRPr="0088443B">
              <w:rPr>
                <w:sz w:val="16"/>
                <w:szCs w:val="16"/>
              </w:rPr>
              <w:t>.904</w:t>
            </w:r>
          </w:p>
        </w:tc>
        <w:tc>
          <w:tcPr>
            <w:tcW w:w="441" w:type="pct"/>
          </w:tcPr>
          <w:p w14:paraId="74B74C5D" w14:textId="7AA20FD1" w:rsidR="0088443B" w:rsidRPr="0088443B" w:rsidRDefault="0088443B" w:rsidP="00BA4568">
            <w:pPr>
              <w:rPr>
                <w:sz w:val="16"/>
                <w:szCs w:val="16"/>
              </w:rPr>
            </w:pPr>
            <w:r w:rsidRPr="0088443B">
              <w:rPr>
                <w:sz w:val="16"/>
                <w:szCs w:val="16"/>
              </w:rPr>
              <w:t>1.122</w:t>
            </w:r>
          </w:p>
        </w:tc>
      </w:tr>
      <w:tr w:rsidR="0088443B" w:rsidRPr="003D42B7" w14:paraId="63DB7B16" w14:textId="77777777" w:rsidTr="00AA6213">
        <w:tc>
          <w:tcPr>
            <w:tcW w:w="470" w:type="pct"/>
          </w:tcPr>
          <w:p w14:paraId="34F0C144" w14:textId="77777777" w:rsidR="0088443B" w:rsidRDefault="0088443B" w:rsidP="00BA4568">
            <w:pPr>
              <w:rPr>
                <w:sz w:val="16"/>
                <w:szCs w:val="16"/>
              </w:rPr>
            </w:pPr>
          </w:p>
        </w:tc>
        <w:tc>
          <w:tcPr>
            <w:tcW w:w="1591" w:type="pct"/>
          </w:tcPr>
          <w:p w14:paraId="13332E70" w14:textId="28F7C23C" w:rsidR="0088443B" w:rsidRPr="0088443B" w:rsidRDefault="0088443B" w:rsidP="00BA4568">
            <w:pPr>
              <w:rPr>
                <w:sz w:val="16"/>
                <w:szCs w:val="16"/>
              </w:rPr>
            </w:pPr>
            <w:r w:rsidRPr="0088443B">
              <w:rPr>
                <w:sz w:val="16"/>
                <w:szCs w:val="16"/>
              </w:rPr>
              <w:t>SPQ</w:t>
            </w:r>
            <w:r w:rsidR="00826D77">
              <w:rPr>
                <w:sz w:val="16"/>
                <w:szCs w:val="16"/>
              </w:rPr>
              <w:t>-B</w:t>
            </w:r>
            <w:r w:rsidRPr="0088443B">
              <w:rPr>
                <w:sz w:val="16"/>
                <w:szCs w:val="16"/>
              </w:rPr>
              <w:t>– disorganized</w:t>
            </w:r>
          </w:p>
        </w:tc>
        <w:tc>
          <w:tcPr>
            <w:tcW w:w="333" w:type="pct"/>
          </w:tcPr>
          <w:p w14:paraId="2D894545" w14:textId="3645AD27" w:rsidR="0088443B" w:rsidRPr="0088443B" w:rsidRDefault="0088443B" w:rsidP="00BA4568">
            <w:pPr>
              <w:rPr>
                <w:sz w:val="16"/>
                <w:szCs w:val="16"/>
              </w:rPr>
            </w:pPr>
            <w:r w:rsidRPr="0088443B">
              <w:rPr>
                <w:sz w:val="16"/>
                <w:szCs w:val="16"/>
              </w:rPr>
              <w:t>.022</w:t>
            </w:r>
          </w:p>
        </w:tc>
        <w:tc>
          <w:tcPr>
            <w:tcW w:w="333" w:type="pct"/>
          </w:tcPr>
          <w:p w14:paraId="063345F5" w14:textId="2A107E1F" w:rsidR="0088443B" w:rsidRPr="0088443B" w:rsidRDefault="0088443B" w:rsidP="00BA4568">
            <w:pPr>
              <w:rPr>
                <w:sz w:val="16"/>
                <w:szCs w:val="16"/>
              </w:rPr>
            </w:pPr>
            <w:r w:rsidRPr="0088443B">
              <w:rPr>
                <w:sz w:val="16"/>
                <w:szCs w:val="16"/>
              </w:rPr>
              <w:t>.089</w:t>
            </w:r>
          </w:p>
        </w:tc>
        <w:tc>
          <w:tcPr>
            <w:tcW w:w="417" w:type="pct"/>
          </w:tcPr>
          <w:p w14:paraId="780F6BF7" w14:textId="55C333A4" w:rsidR="0088443B" w:rsidRPr="0088443B" w:rsidRDefault="0088443B" w:rsidP="00BA4568">
            <w:pPr>
              <w:rPr>
                <w:sz w:val="16"/>
                <w:szCs w:val="16"/>
              </w:rPr>
            </w:pPr>
            <w:r w:rsidRPr="0088443B">
              <w:rPr>
                <w:sz w:val="16"/>
                <w:szCs w:val="16"/>
              </w:rPr>
              <w:t>.061</w:t>
            </w:r>
          </w:p>
        </w:tc>
        <w:tc>
          <w:tcPr>
            <w:tcW w:w="166" w:type="pct"/>
          </w:tcPr>
          <w:p w14:paraId="02ADEA21" w14:textId="3CA10640" w:rsidR="0088443B" w:rsidRPr="0088443B" w:rsidRDefault="0088443B" w:rsidP="00BA4568">
            <w:pPr>
              <w:rPr>
                <w:sz w:val="16"/>
                <w:szCs w:val="16"/>
              </w:rPr>
            </w:pPr>
            <w:r w:rsidRPr="0088443B">
              <w:rPr>
                <w:sz w:val="16"/>
                <w:szCs w:val="16"/>
              </w:rPr>
              <w:t>1</w:t>
            </w:r>
          </w:p>
        </w:tc>
        <w:tc>
          <w:tcPr>
            <w:tcW w:w="417" w:type="pct"/>
          </w:tcPr>
          <w:p w14:paraId="64FBB027" w14:textId="08799FC4" w:rsidR="0088443B" w:rsidRPr="0088443B" w:rsidRDefault="0088443B" w:rsidP="00BA4568">
            <w:pPr>
              <w:rPr>
                <w:sz w:val="16"/>
                <w:szCs w:val="16"/>
              </w:rPr>
            </w:pPr>
            <w:r w:rsidRPr="0088443B">
              <w:rPr>
                <w:sz w:val="16"/>
                <w:szCs w:val="16"/>
              </w:rPr>
              <w:t>.805</w:t>
            </w:r>
          </w:p>
        </w:tc>
        <w:tc>
          <w:tcPr>
            <w:tcW w:w="416" w:type="pct"/>
          </w:tcPr>
          <w:p w14:paraId="26A1C2E8" w14:textId="3CF2E5DD" w:rsidR="0088443B" w:rsidRPr="0088443B" w:rsidRDefault="0088443B" w:rsidP="00BA4568">
            <w:pPr>
              <w:rPr>
                <w:sz w:val="16"/>
                <w:szCs w:val="16"/>
              </w:rPr>
            </w:pPr>
            <w:r w:rsidRPr="0088443B">
              <w:rPr>
                <w:sz w:val="16"/>
                <w:szCs w:val="16"/>
              </w:rPr>
              <w:t>1.022</w:t>
            </w:r>
          </w:p>
        </w:tc>
        <w:tc>
          <w:tcPr>
            <w:tcW w:w="416" w:type="pct"/>
          </w:tcPr>
          <w:p w14:paraId="26BEF6A1" w14:textId="4D6929F3" w:rsidR="0088443B" w:rsidRPr="0088443B" w:rsidRDefault="0088443B" w:rsidP="00BA4568">
            <w:pPr>
              <w:rPr>
                <w:sz w:val="16"/>
                <w:szCs w:val="16"/>
              </w:rPr>
            </w:pPr>
            <w:r w:rsidRPr="0088443B">
              <w:rPr>
                <w:sz w:val="16"/>
                <w:szCs w:val="16"/>
              </w:rPr>
              <w:t>.859</w:t>
            </w:r>
          </w:p>
        </w:tc>
        <w:tc>
          <w:tcPr>
            <w:tcW w:w="441" w:type="pct"/>
          </w:tcPr>
          <w:p w14:paraId="070848BF" w14:textId="567B20E0" w:rsidR="0088443B" w:rsidRPr="0088443B" w:rsidRDefault="0088443B" w:rsidP="00BA4568">
            <w:pPr>
              <w:rPr>
                <w:sz w:val="16"/>
                <w:szCs w:val="16"/>
              </w:rPr>
            </w:pPr>
            <w:r w:rsidRPr="0088443B">
              <w:rPr>
                <w:sz w:val="16"/>
                <w:szCs w:val="16"/>
              </w:rPr>
              <w:t>1.216</w:t>
            </w:r>
          </w:p>
        </w:tc>
      </w:tr>
      <w:tr w:rsidR="0088443B" w:rsidRPr="003D42B7" w14:paraId="733B2E13" w14:textId="77777777" w:rsidTr="00AA6213">
        <w:tc>
          <w:tcPr>
            <w:tcW w:w="470" w:type="pct"/>
          </w:tcPr>
          <w:p w14:paraId="16520F4B" w14:textId="77777777" w:rsidR="0088443B" w:rsidRDefault="0088443B" w:rsidP="00BA4568">
            <w:pPr>
              <w:rPr>
                <w:sz w:val="16"/>
                <w:szCs w:val="16"/>
              </w:rPr>
            </w:pPr>
          </w:p>
        </w:tc>
        <w:tc>
          <w:tcPr>
            <w:tcW w:w="1591" w:type="pct"/>
          </w:tcPr>
          <w:p w14:paraId="652174BB" w14:textId="4D10D64C" w:rsidR="0088443B" w:rsidRPr="0088443B" w:rsidRDefault="0088443B" w:rsidP="00BA4568">
            <w:pPr>
              <w:rPr>
                <w:sz w:val="16"/>
                <w:szCs w:val="16"/>
              </w:rPr>
            </w:pPr>
            <w:r w:rsidRPr="0088443B">
              <w:rPr>
                <w:sz w:val="16"/>
                <w:szCs w:val="16"/>
              </w:rPr>
              <w:t>DASS 21</w:t>
            </w:r>
          </w:p>
        </w:tc>
        <w:tc>
          <w:tcPr>
            <w:tcW w:w="333" w:type="pct"/>
          </w:tcPr>
          <w:p w14:paraId="4F880485" w14:textId="4CA903CC" w:rsidR="0088443B" w:rsidRPr="0088443B" w:rsidRDefault="0088443B" w:rsidP="00BA4568">
            <w:pPr>
              <w:rPr>
                <w:sz w:val="16"/>
                <w:szCs w:val="16"/>
              </w:rPr>
            </w:pPr>
            <w:r w:rsidRPr="0088443B">
              <w:rPr>
                <w:sz w:val="16"/>
                <w:szCs w:val="16"/>
              </w:rPr>
              <w:t>-.025</w:t>
            </w:r>
          </w:p>
        </w:tc>
        <w:tc>
          <w:tcPr>
            <w:tcW w:w="333" w:type="pct"/>
          </w:tcPr>
          <w:p w14:paraId="3022534F" w14:textId="0B037B76" w:rsidR="0088443B" w:rsidRPr="0088443B" w:rsidRDefault="0088443B" w:rsidP="00BA4568">
            <w:pPr>
              <w:rPr>
                <w:sz w:val="16"/>
                <w:szCs w:val="16"/>
              </w:rPr>
            </w:pPr>
            <w:r w:rsidRPr="0088443B">
              <w:rPr>
                <w:sz w:val="16"/>
                <w:szCs w:val="16"/>
              </w:rPr>
              <w:t>.016</w:t>
            </w:r>
          </w:p>
        </w:tc>
        <w:tc>
          <w:tcPr>
            <w:tcW w:w="417" w:type="pct"/>
          </w:tcPr>
          <w:p w14:paraId="2FE2D43E" w14:textId="1FA402E2" w:rsidR="0088443B" w:rsidRPr="0088443B" w:rsidRDefault="0088443B" w:rsidP="00BA4568">
            <w:pPr>
              <w:rPr>
                <w:sz w:val="16"/>
                <w:szCs w:val="16"/>
              </w:rPr>
            </w:pPr>
            <w:r w:rsidRPr="0088443B">
              <w:rPr>
                <w:sz w:val="16"/>
                <w:szCs w:val="16"/>
              </w:rPr>
              <w:t>2.482</w:t>
            </w:r>
          </w:p>
        </w:tc>
        <w:tc>
          <w:tcPr>
            <w:tcW w:w="166" w:type="pct"/>
          </w:tcPr>
          <w:p w14:paraId="2BF5207F" w14:textId="720F6799" w:rsidR="0088443B" w:rsidRPr="0088443B" w:rsidRDefault="0088443B" w:rsidP="00BA4568">
            <w:pPr>
              <w:rPr>
                <w:sz w:val="16"/>
                <w:szCs w:val="16"/>
              </w:rPr>
            </w:pPr>
            <w:r w:rsidRPr="0088443B">
              <w:rPr>
                <w:sz w:val="16"/>
                <w:szCs w:val="16"/>
              </w:rPr>
              <w:t>1</w:t>
            </w:r>
          </w:p>
        </w:tc>
        <w:tc>
          <w:tcPr>
            <w:tcW w:w="417" w:type="pct"/>
          </w:tcPr>
          <w:p w14:paraId="75EC7709" w14:textId="54064E12" w:rsidR="0088443B" w:rsidRPr="0088443B" w:rsidRDefault="0088443B" w:rsidP="00BA4568">
            <w:pPr>
              <w:rPr>
                <w:sz w:val="16"/>
                <w:szCs w:val="16"/>
              </w:rPr>
            </w:pPr>
            <w:r w:rsidRPr="0088443B">
              <w:rPr>
                <w:sz w:val="16"/>
                <w:szCs w:val="16"/>
              </w:rPr>
              <w:t>.115</w:t>
            </w:r>
          </w:p>
        </w:tc>
        <w:tc>
          <w:tcPr>
            <w:tcW w:w="416" w:type="pct"/>
          </w:tcPr>
          <w:p w14:paraId="0B9F7861" w14:textId="10EDDB30" w:rsidR="0088443B" w:rsidRPr="0088443B" w:rsidRDefault="0088443B" w:rsidP="00BA4568">
            <w:pPr>
              <w:rPr>
                <w:sz w:val="16"/>
                <w:szCs w:val="16"/>
              </w:rPr>
            </w:pPr>
            <w:r w:rsidRPr="0088443B">
              <w:rPr>
                <w:sz w:val="16"/>
                <w:szCs w:val="16"/>
              </w:rPr>
              <w:t>.975</w:t>
            </w:r>
          </w:p>
        </w:tc>
        <w:tc>
          <w:tcPr>
            <w:tcW w:w="416" w:type="pct"/>
          </w:tcPr>
          <w:p w14:paraId="7FD9C81F" w14:textId="0FFE8154" w:rsidR="0088443B" w:rsidRPr="0088443B" w:rsidRDefault="0088443B" w:rsidP="00BA4568">
            <w:pPr>
              <w:rPr>
                <w:sz w:val="16"/>
                <w:szCs w:val="16"/>
              </w:rPr>
            </w:pPr>
            <w:r w:rsidRPr="0088443B">
              <w:rPr>
                <w:sz w:val="16"/>
                <w:szCs w:val="16"/>
              </w:rPr>
              <w:t>.946</w:t>
            </w:r>
          </w:p>
        </w:tc>
        <w:tc>
          <w:tcPr>
            <w:tcW w:w="441" w:type="pct"/>
          </w:tcPr>
          <w:p w14:paraId="60DF57E1" w14:textId="31B43288" w:rsidR="0088443B" w:rsidRPr="0088443B" w:rsidRDefault="0088443B" w:rsidP="00BA4568">
            <w:pPr>
              <w:rPr>
                <w:sz w:val="16"/>
                <w:szCs w:val="16"/>
              </w:rPr>
            </w:pPr>
            <w:r w:rsidRPr="0088443B">
              <w:rPr>
                <w:sz w:val="16"/>
                <w:szCs w:val="16"/>
              </w:rPr>
              <w:t>1.006</w:t>
            </w:r>
          </w:p>
        </w:tc>
      </w:tr>
    </w:tbl>
    <w:p w14:paraId="34C35F54" w14:textId="529E80FC" w:rsidR="006572EB" w:rsidRPr="006572EB" w:rsidRDefault="006572EB" w:rsidP="006572EB">
      <w:pPr>
        <w:rPr>
          <w:sz w:val="20"/>
          <w:szCs w:val="20"/>
        </w:rPr>
      </w:pPr>
      <w:r w:rsidRPr="006572EB">
        <w:rPr>
          <w:sz w:val="20"/>
          <w:szCs w:val="20"/>
        </w:rPr>
        <w:t xml:space="preserve">Footnote: DOCS=Dimensional Obsessive-Compulsive Scale; AA= Appearance </w:t>
      </w:r>
      <w:r w:rsidR="005768CA">
        <w:rPr>
          <w:sz w:val="20"/>
          <w:szCs w:val="20"/>
        </w:rPr>
        <w:t xml:space="preserve">Anxiety </w:t>
      </w:r>
      <w:r w:rsidRPr="006572EB">
        <w:rPr>
          <w:sz w:val="20"/>
          <w:szCs w:val="20"/>
        </w:rPr>
        <w:t>Inventory; HRS=Hoarding Rating Scale; MGHHPS=Massachusetts</w:t>
      </w:r>
      <w:r>
        <w:rPr>
          <w:sz w:val="20"/>
          <w:szCs w:val="20"/>
        </w:rPr>
        <w:t xml:space="preserve"> </w:t>
      </w:r>
      <w:r w:rsidRPr="006572EB">
        <w:rPr>
          <w:sz w:val="20"/>
          <w:szCs w:val="20"/>
        </w:rPr>
        <w:t>General Hospital Hair Pulling Scale; SPD-R=Skin Picking Disorder-Revised, SPQ-B- Schizotypal Personality Questionnaire-Brief; and DASS-21=Depression Anxiety and Stress Scale- 21 items.</w:t>
      </w:r>
    </w:p>
    <w:p w14:paraId="468AC9A6" w14:textId="77777777" w:rsidR="00E66110" w:rsidRDefault="00E66110">
      <w:pPr>
        <w:rPr>
          <w:b/>
        </w:rPr>
      </w:pPr>
    </w:p>
    <w:p w14:paraId="5143610F" w14:textId="77777777" w:rsidR="005E24C5" w:rsidRDefault="005E24C5">
      <w:pPr>
        <w:rPr>
          <w:b/>
        </w:rPr>
      </w:pPr>
    </w:p>
    <w:p w14:paraId="49F15782" w14:textId="1C1FF446" w:rsidR="00AF7993" w:rsidRDefault="00526026">
      <w:pPr>
        <w:rPr>
          <w:b/>
        </w:rPr>
      </w:pPr>
      <w:r w:rsidRPr="00526026">
        <w:rPr>
          <w:b/>
        </w:rPr>
        <w:t>DISCUSSION</w:t>
      </w:r>
    </w:p>
    <w:p w14:paraId="0EB08D45" w14:textId="77777777" w:rsidR="00526026" w:rsidRDefault="00526026">
      <w:pPr>
        <w:rPr>
          <w:b/>
        </w:rPr>
      </w:pPr>
    </w:p>
    <w:p w14:paraId="55553419" w14:textId="0DB14275" w:rsidR="00526026" w:rsidRDefault="005A7BF1">
      <w:r>
        <w:t xml:space="preserve">In this study </w:t>
      </w:r>
      <w:r w:rsidR="00FB2F10">
        <w:t>which included</w:t>
      </w:r>
      <w:r>
        <w:t xml:space="preserve"> </w:t>
      </w:r>
      <w:r w:rsidR="00F46B54">
        <w:t>7</w:t>
      </w:r>
      <w:r w:rsidR="00FB2F10">
        <w:t>74</w:t>
      </w:r>
      <w:r w:rsidR="00F46B54">
        <w:t xml:space="preserve"> </w:t>
      </w:r>
      <w:r>
        <w:t xml:space="preserve">participants, </w:t>
      </w:r>
      <w:r w:rsidR="001C5746">
        <w:t xml:space="preserve">we performed </w:t>
      </w:r>
      <w:r>
        <w:t>two</w:t>
      </w:r>
      <w:r w:rsidR="00F63BEF">
        <w:t xml:space="preserve"> K-means</w:t>
      </w:r>
      <w:r>
        <w:t xml:space="preserve"> cluster analyses to </w:t>
      </w:r>
      <w:r w:rsidR="00747CEB">
        <w:t>investigate how</w:t>
      </w:r>
      <w:r>
        <w:t xml:space="preserve"> </w:t>
      </w:r>
      <w:r w:rsidRPr="00042E3C">
        <w:t xml:space="preserve">individuals could be classified </w:t>
      </w:r>
      <w:r w:rsidR="00747CEB" w:rsidRPr="00042E3C">
        <w:t xml:space="preserve">within </w:t>
      </w:r>
      <w:r w:rsidR="001C5746" w:rsidRPr="00042E3C">
        <w:t>a</w:t>
      </w:r>
      <w:r w:rsidR="00747CEB" w:rsidRPr="00042E3C">
        <w:t xml:space="preserve"> compulsive-impulsive spectrum</w:t>
      </w:r>
      <w:r w:rsidRPr="00042E3C">
        <w:t>.</w:t>
      </w:r>
      <w:r w:rsidR="00513B30" w:rsidRPr="00042E3C">
        <w:t xml:space="preserve"> </w:t>
      </w:r>
      <w:r w:rsidR="00526026" w:rsidRPr="00042E3C">
        <w:t>The solution</w:t>
      </w:r>
      <w:r w:rsidR="00725AA9" w:rsidRPr="00042E3C">
        <w:t xml:space="preserve"> most consistent with </w:t>
      </w:r>
      <w:r w:rsidR="009B0666" w:rsidRPr="00042E3C">
        <w:t>our hypothesis</w:t>
      </w:r>
      <w:r w:rsidR="00526026" w:rsidRPr="00526026">
        <w:t xml:space="preserve"> identified one “healthy” and three “clinical” (more severe) clusters (i.e. one mixed</w:t>
      </w:r>
      <w:r w:rsidR="00E10D33">
        <w:t xml:space="preserve"> and more severe</w:t>
      </w:r>
      <w:r w:rsidR="00526026" w:rsidRPr="00526026">
        <w:t xml:space="preserve"> compulsive-impulsive group, one predominantly compulsive group and one predominantly impulsive group). </w:t>
      </w:r>
      <w:r w:rsidR="00747CEB">
        <w:t xml:space="preserve">This analysis was followed by </w:t>
      </w:r>
      <w:r w:rsidR="00A22C00">
        <w:t>two</w:t>
      </w:r>
      <w:r w:rsidR="00227075">
        <w:t xml:space="preserve"> regression</w:t>
      </w:r>
      <w:r w:rsidR="00A22C00">
        <w:t>s</w:t>
      </w:r>
      <w:r w:rsidR="00227075">
        <w:t xml:space="preserve"> to identify </w:t>
      </w:r>
      <w:r w:rsidR="00443133">
        <w:t>which</w:t>
      </w:r>
      <w:r w:rsidR="00747CEB">
        <w:t xml:space="preserve"> OCRDs symptoms predicted these clusters </w:t>
      </w:r>
      <w:r w:rsidR="00320518">
        <w:t>(</w:t>
      </w:r>
      <w:r w:rsidR="00747CEB">
        <w:t>using the “healthy” group as a reference</w:t>
      </w:r>
      <w:r w:rsidR="00320518">
        <w:t>)</w:t>
      </w:r>
      <w:r w:rsidR="00747CEB">
        <w:t>.</w:t>
      </w:r>
      <w:r w:rsidR="00526026" w:rsidRPr="00526026">
        <w:t xml:space="preserve"> </w:t>
      </w:r>
      <w:r w:rsidR="00C349F8">
        <w:t>Findings can be summarized in three main points.</w:t>
      </w:r>
      <w:r w:rsidR="00AB4AD7">
        <w:t xml:space="preserve"> </w:t>
      </w:r>
      <w:r w:rsidR="00C349F8">
        <w:t>Firstly, as hypothesized, the compulsive cluster was predicted by OCD symptoms</w:t>
      </w:r>
      <w:r w:rsidR="00227075">
        <w:t xml:space="preserve"> </w:t>
      </w:r>
      <w:r w:rsidR="009B0666">
        <w:t>and</w:t>
      </w:r>
      <w:r w:rsidR="00E712F2">
        <w:t xml:space="preserve"> (</w:t>
      </w:r>
      <w:r w:rsidR="00227075">
        <w:t>although</w:t>
      </w:r>
      <w:r w:rsidR="00C349F8">
        <w:t xml:space="preserve"> unexpectedly</w:t>
      </w:r>
      <w:r w:rsidR="00E712F2">
        <w:t>)</w:t>
      </w:r>
      <w:r w:rsidR="00C349F8">
        <w:t xml:space="preserve"> also by BDD and </w:t>
      </w:r>
      <w:r w:rsidR="00935673">
        <w:t>psychotic</w:t>
      </w:r>
      <w:r w:rsidR="00A22C00">
        <w:t>-like</w:t>
      </w:r>
      <w:r w:rsidR="00935673">
        <w:t>/</w:t>
      </w:r>
      <w:r w:rsidR="001C5746">
        <w:t>schizotyp</w:t>
      </w:r>
      <w:r w:rsidR="00511978">
        <w:t>al</w:t>
      </w:r>
      <w:r w:rsidR="001C5746">
        <w:t xml:space="preserve"> </w:t>
      </w:r>
      <w:r w:rsidR="00227075">
        <w:t>symptoms</w:t>
      </w:r>
      <w:r w:rsidR="00C349F8">
        <w:t>. Secondly, consistently with our hypothesis, BDD predicted the mixed cluster</w:t>
      </w:r>
      <w:r w:rsidR="00227075">
        <w:t>. However</w:t>
      </w:r>
      <w:r w:rsidR="00C349F8">
        <w:t xml:space="preserve">, </w:t>
      </w:r>
      <w:r w:rsidR="00806AAC">
        <w:t xml:space="preserve">similarly to the compulsive cluster, </w:t>
      </w:r>
      <w:r w:rsidR="00227075">
        <w:t xml:space="preserve">the later </w:t>
      </w:r>
      <w:r w:rsidR="00F62BF3">
        <w:t xml:space="preserve">cluster was </w:t>
      </w:r>
      <w:r w:rsidR="00806AAC">
        <w:t xml:space="preserve">also </w:t>
      </w:r>
      <w:r w:rsidR="00F62BF3">
        <w:t xml:space="preserve">associated with </w:t>
      </w:r>
      <w:r w:rsidR="00227075">
        <w:t>OCD and SCZ</w:t>
      </w:r>
      <w:r w:rsidR="00A22C00">
        <w:t>-like symptoms</w:t>
      </w:r>
      <w:r w:rsidR="00227075">
        <w:t xml:space="preserve">, instead of </w:t>
      </w:r>
      <w:r w:rsidR="00C349F8">
        <w:t>HD symptoms</w:t>
      </w:r>
      <w:r w:rsidR="00227075">
        <w:t xml:space="preserve">. Thirdly, the impulsive cluster was not predicted by </w:t>
      </w:r>
      <w:r w:rsidR="00590148">
        <w:t>TTM</w:t>
      </w:r>
      <w:r w:rsidR="00227075">
        <w:t xml:space="preserve"> and SPD but, only marginally, by HD symptoms. </w:t>
      </w:r>
      <w:r w:rsidR="00A01772">
        <w:t>Taken together</w:t>
      </w:r>
      <w:r w:rsidR="002D1AAB">
        <w:t>, these findings indicate that</w:t>
      </w:r>
      <w:r w:rsidR="0081311F">
        <w:t xml:space="preserve"> OCRD symptoms (particularly OCD and BDD) do not map </w:t>
      </w:r>
      <w:r w:rsidR="000C4A23">
        <w:t>onto</w:t>
      </w:r>
      <w:r w:rsidR="0081311F">
        <w:t xml:space="preserve"> specific </w:t>
      </w:r>
      <w:r w:rsidR="00F62BF3">
        <w:t xml:space="preserve">ends of the impulsive-compulsive spectrum, but </w:t>
      </w:r>
      <w:r w:rsidR="000C4A23">
        <w:t xml:space="preserve">that they are </w:t>
      </w:r>
      <w:r w:rsidR="0081311F">
        <w:t xml:space="preserve">associated with </w:t>
      </w:r>
      <w:r w:rsidR="003A022E">
        <w:t xml:space="preserve">high levels of </w:t>
      </w:r>
      <w:r w:rsidR="00665BF3">
        <w:t xml:space="preserve">mixed compulsive and impulsive </w:t>
      </w:r>
      <w:r w:rsidR="003D22BF">
        <w:t>traits</w:t>
      </w:r>
      <w:r w:rsidR="00F92182">
        <w:t xml:space="preserve">. </w:t>
      </w:r>
    </w:p>
    <w:p w14:paraId="40BC7820" w14:textId="77777777" w:rsidR="00526026" w:rsidRDefault="00526026"/>
    <w:p w14:paraId="3F583B81" w14:textId="65F5A803" w:rsidR="00DB0A49" w:rsidRDefault="00526026">
      <w:r>
        <w:t xml:space="preserve">OCD </w:t>
      </w:r>
      <w:r w:rsidR="00A1647B">
        <w:t xml:space="preserve">and BDD </w:t>
      </w:r>
      <w:r w:rsidR="00B1088C">
        <w:t xml:space="preserve">symptoms </w:t>
      </w:r>
      <w:r w:rsidR="00D270CD">
        <w:t>predict</w:t>
      </w:r>
      <w:r w:rsidR="00EC3771">
        <w:t>ing</w:t>
      </w:r>
      <w:r>
        <w:t xml:space="preserve"> </w:t>
      </w:r>
      <w:r w:rsidR="0081311F">
        <w:t>the same</w:t>
      </w:r>
      <w:r w:rsidR="006B52B9">
        <w:t xml:space="preserve"> </w:t>
      </w:r>
      <w:r>
        <w:t>clusters</w:t>
      </w:r>
      <w:r w:rsidR="00D270CD">
        <w:t xml:space="preserve"> is</w:t>
      </w:r>
      <w:r>
        <w:t xml:space="preserve"> consistent with </w:t>
      </w:r>
      <w:r w:rsidR="00806AAC">
        <w:t xml:space="preserve">comorbidity studies and </w:t>
      </w:r>
      <w:r w:rsidR="00DD6974">
        <w:t xml:space="preserve">other </w:t>
      </w:r>
      <w:r w:rsidR="00392630">
        <w:t>statistical</w:t>
      </w:r>
      <w:r w:rsidR="00DD6974">
        <w:t xml:space="preserve"> models</w:t>
      </w:r>
      <w:r w:rsidR="002E6E7C">
        <w:t xml:space="preserve"> </w:t>
      </w:r>
      <w:r w:rsidR="00EC3771">
        <w:t>showing</w:t>
      </w:r>
      <w:r w:rsidR="00F318F0">
        <w:t xml:space="preserve"> </w:t>
      </w:r>
      <w:r w:rsidR="00B1088C">
        <w:t xml:space="preserve">these </w:t>
      </w:r>
      <w:r w:rsidR="00F62BF3">
        <w:t xml:space="preserve">disorders </w:t>
      </w:r>
      <w:r w:rsidR="00A1647B">
        <w:t>load</w:t>
      </w:r>
      <w:r w:rsidR="00F62BF3">
        <w:t>ing</w:t>
      </w:r>
      <w:r w:rsidR="00A1647B">
        <w:t xml:space="preserve"> in the same factor.</w:t>
      </w:r>
      <w:r w:rsidR="005B4856">
        <w:t xml:space="preserve"> </w:t>
      </w:r>
      <w:r w:rsidR="005B4856">
        <w:fldChar w:fldCharType="begin"/>
      </w:r>
      <w:r w:rsidR="00B05C3E">
        <w:instrText xml:space="preserve"> ADDIN EN.CITE &lt;EndNote&gt;&lt;Cite&gt;&lt;Author&gt;Snorrason&lt;/Author&gt;&lt;Year&gt;2020&lt;/Year&gt;&lt;RecNum&gt;117&lt;/RecNum&gt;&lt;DisplayText&gt;&lt;style face="superscript"&gt;35&lt;/style&gt;&lt;/DisplayText&gt;&lt;record&gt;&lt;rec-number&gt;117&lt;/rec-number&gt;&lt;foreign-keys&gt;&lt;key app="EN" db-id="srfr9tzelfvzplexew85t0vnf0f2fx9z222e" timestamp="1608345030"&gt;117&lt;/key&gt;&lt;/foreign-keys&gt;&lt;ref-type name="Journal Article"&gt;17&lt;/ref-type&gt;&lt;contributors&gt;&lt;authors&gt;&lt;author&gt;Snorrason, I.&lt;/author&gt;&lt;author&gt;Beard, C.&lt;/author&gt;&lt;author&gt;Peckham, A. D.&lt;/author&gt;&lt;author&gt;Björgvinsson, T.&lt;/author&gt;&lt;/authors&gt;&lt;/contributors&gt;&lt;auth-address&gt;McLean Hospital, Belmont, Massachusetts, USA.&amp;#xD;Department of Psychiatry, Harvard Medical School, Boston, Massachusetts, USA.&lt;/auth-address&gt;&lt;titles&gt;&lt;title&gt;Transdiagnostic dimensions in obsessive-compulsive and related disorders: associations with internalizing and externalizing symptom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9&lt;/pages&gt;&lt;edition&gt;2020/03/07&lt;/edition&gt;&lt;keywords&gt;&lt;keyword&gt;Addiction&lt;/keyword&gt;&lt;keyword&gt;HiTOP&lt;/keyword&gt;&lt;keyword&gt;grooming&lt;/keyword&gt;&lt;keyword&gt;internalizing&lt;/keyword&gt;&lt;keyword&gt;obsessive-compulsive spectrum&lt;/keyword&gt;&lt;keyword&gt;structure&lt;/keyword&gt;&lt;/keywords&gt;&lt;dates&gt;&lt;year&gt;2020&lt;/year&gt;&lt;pub-dates&gt;&lt;date&gt;Mar 6&lt;/date&gt;&lt;/pub-dates&gt;&lt;/dates&gt;&lt;isbn&gt;0033-2917&lt;/isbn&gt;&lt;accession-num&gt;32138800&lt;/accession-num&gt;&lt;urls&gt;&lt;/urls&gt;&lt;electronic-resource-num&gt;10.1017/s0033291720000380&lt;/electronic-resource-num&gt;&lt;remote-database-provider&gt;NLM&lt;/remote-database-provider&gt;&lt;language&gt;eng&lt;/language&gt;&lt;/record&gt;&lt;/Cite&gt;&lt;/EndNote&gt;</w:instrText>
      </w:r>
      <w:r w:rsidR="005B4856">
        <w:fldChar w:fldCharType="separate"/>
      </w:r>
      <w:r w:rsidR="00B05C3E" w:rsidRPr="00B05C3E">
        <w:rPr>
          <w:noProof/>
          <w:vertAlign w:val="superscript"/>
        </w:rPr>
        <w:t>35</w:t>
      </w:r>
      <w:r w:rsidR="005B4856">
        <w:fldChar w:fldCharType="end"/>
      </w:r>
      <w:r w:rsidR="00CB652E">
        <w:t xml:space="preserve"> </w:t>
      </w:r>
      <w:r w:rsidR="0081311F">
        <w:t>On the other hand</w:t>
      </w:r>
      <w:r w:rsidR="00A1647B">
        <w:t xml:space="preserve">, the </w:t>
      </w:r>
      <w:r w:rsidR="0081311F">
        <w:t>relationship</w:t>
      </w:r>
      <w:r w:rsidR="00A1647B">
        <w:t xml:space="preserve"> </w:t>
      </w:r>
      <w:r w:rsidR="00EC3771">
        <w:t xml:space="preserve">between </w:t>
      </w:r>
      <w:r w:rsidR="00A1647B">
        <w:t xml:space="preserve">OCD </w:t>
      </w:r>
      <w:r w:rsidR="00EC3771">
        <w:t xml:space="preserve">and </w:t>
      </w:r>
      <w:r w:rsidR="00AA14D2">
        <w:t xml:space="preserve">two </w:t>
      </w:r>
      <w:r w:rsidR="00A1647B">
        <w:t>cluster</w:t>
      </w:r>
      <w:r w:rsidR="0081311F">
        <w:t>s</w:t>
      </w:r>
      <w:r w:rsidR="00303A58">
        <w:t xml:space="preserve"> </w:t>
      </w:r>
      <w:r w:rsidR="009C103C">
        <w:t xml:space="preserve">that are characterized by </w:t>
      </w:r>
      <w:r w:rsidR="00A1647B">
        <w:t>d</w:t>
      </w:r>
      <w:r w:rsidR="0081311F">
        <w:t xml:space="preserve">ifferent </w:t>
      </w:r>
      <w:r w:rsidR="00F318F0">
        <w:t>impulsivity levels</w:t>
      </w:r>
      <w:r w:rsidR="00A1647B">
        <w:t xml:space="preserve"> </w:t>
      </w:r>
      <w:r w:rsidR="00C94172">
        <w:t>dovetails</w:t>
      </w:r>
      <w:r w:rsidR="00A1647B">
        <w:t xml:space="preserve"> with </w:t>
      </w:r>
      <w:r w:rsidR="00DD6974">
        <w:t xml:space="preserve">the </w:t>
      </w:r>
      <w:r w:rsidR="002E6E7C">
        <w:t xml:space="preserve">heterogeneous </w:t>
      </w:r>
      <w:r w:rsidR="009D7811">
        <w:t>findings</w:t>
      </w:r>
      <w:r w:rsidR="00392630">
        <w:t xml:space="preserve"> in the </w:t>
      </w:r>
      <w:r w:rsidR="00F318F0">
        <w:t xml:space="preserve">OCD </w:t>
      </w:r>
      <w:r w:rsidR="00392630">
        <w:t>literature</w:t>
      </w:r>
      <w:r w:rsidR="00134532">
        <w:t xml:space="preserve"> </w:t>
      </w:r>
      <w:r w:rsidR="00B05C3E">
        <w:fldChar w:fldCharType="begin">
          <w:fldData xml:space="preserve">PEVuZE5vdGU+PENpdGU+PEF1dGhvcj5HcmFudDwvQXV0aG9yPjxZZWFyPjIwMDY8L1llYXI+PFJl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xMDktMTM8L3BhZ2VzPjx2b2x1bWU+MTc1PC92b2x1bWU+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</w:fldData>
        </w:fldChar>
      </w:r>
      <w:r w:rsidR="00B05C3E">
        <w:instrText xml:space="preserve"> ADDIN EN.CITE </w:instrText>
      </w:r>
      <w:r w:rsidR="00B05C3E">
        <w:fldChar w:fldCharType="begin">
          <w:fldData xml:space="preserve">PEVuZE5vdGU+PENpdGU+PEF1dGhvcj5HcmFudDwvQXV0aG9yPjxZZWFyPjIwMDY8L1llYXI+PFJl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</w:fldData>
        </w:fldChar>
      </w:r>
      <w:r w:rsidR="00B05C3E">
        <w:instrText xml:space="preserve"> ADDIN EN.CITE.DATA </w:instrText>
      </w:r>
      <w:r w:rsidR="00B05C3E">
        <w:fldChar w:fldCharType="end"/>
      </w:r>
      <w:r w:rsidR="00B05C3E">
        <w:fldChar w:fldCharType="separate"/>
      </w:r>
      <w:r w:rsidR="00B05C3E" w:rsidRPr="00B05C3E">
        <w:rPr>
          <w:noProof/>
          <w:vertAlign w:val="superscript"/>
        </w:rPr>
        <w:t>36-44</w:t>
      </w:r>
      <w:r w:rsidR="00B05C3E">
        <w:fldChar w:fldCharType="end"/>
      </w:r>
      <w:r w:rsidR="00B05C3E">
        <w:t xml:space="preserve"> </w:t>
      </w:r>
      <w:r w:rsidR="00134532">
        <w:t xml:space="preserve"> </w:t>
      </w:r>
      <w:r w:rsidR="002E6E7C">
        <w:t xml:space="preserve">and </w:t>
      </w:r>
      <w:r w:rsidR="009C103C">
        <w:t>suggest</w:t>
      </w:r>
      <w:r w:rsidR="0081311F">
        <w:t xml:space="preserve"> that the</w:t>
      </w:r>
      <w:r w:rsidR="00E04767">
        <w:t xml:space="preserve"> association between OCD and increased impulsivity</w:t>
      </w:r>
      <w:r w:rsidR="00211ED8">
        <w:t xml:space="preserve"> might reflect</w:t>
      </w:r>
      <w:r w:rsidR="00D11C9F">
        <w:t xml:space="preserve"> the</w:t>
      </w:r>
      <w:r w:rsidR="00E04767">
        <w:t xml:space="preserve"> </w:t>
      </w:r>
      <w:r w:rsidR="00E04767" w:rsidRPr="008477C3">
        <w:t xml:space="preserve">inclusion of specific </w:t>
      </w:r>
      <w:r w:rsidR="00211ED8" w:rsidRPr="008477C3">
        <w:t xml:space="preserve">OCD </w:t>
      </w:r>
      <w:r w:rsidR="006B52B9" w:rsidRPr="008477C3">
        <w:t>sub</w:t>
      </w:r>
      <w:r w:rsidR="00392630" w:rsidRPr="008477C3">
        <w:t>populations</w:t>
      </w:r>
      <w:r w:rsidR="00E04767" w:rsidRPr="008477C3">
        <w:t xml:space="preserve"> </w:t>
      </w:r>
      <w:r w:rsidR="006B52B9" w:rsidRPr="008477C3">
        <w:t>(or phenotypes)</w:t>
      </w:r>
      <w:r w:rsidR="002E6E7C" w:rsidRPr="008477C3">
        <w:t xml:space="preserve"> in some studies</w:t>
      </w:r>
      <w:r w:rsidR="00A07993" w:rsidRPr="008477C3">
        <w:t>.</w:t>
      </w:r>
      <w:r w:rsidR="00E04767" w:rsidRPr="008477C3">
        <w:t xml:space="preserve"> </w:t>
      </w:r>
      <w:r w:rsidR="006C7FD5" w:rsidRPr="00AD0597">
        <w:t xml:space="preserve">This interpretation is consistent with </w:t>
      </w:r>
      <w:r w:rsidR="00C94F7C" w:rsidRPr="00AD0597">
        <w:t>studies showing</w:t>
      </w:r>
      <w:r w:rsidR="0090009E" w:rsidRPr="00AD0597">
        <w:t xml:space="preserve"> that</w:t>
      </w:r>
      <w:r w:rsidR="00C94F7C" w:rsidRPr="00AD0597">
        <w:t xml:space="preserve"> impulsivity levels </w:t>
      </w:r>
      <w:r w:rsidR="0090009E" w:rsidRPr="00AD0597">
        <w:t xml:space="preserve">in OCD </w:t>
      </w:r>
      <w:r w:rsidR="00AB4AD7">
        <w:t>may be associated with distinct</w:t>
      </w:r>
      <w:r w:rsidR="008477C3" w:rsidRPr="00AD0597">
        <w:t xml:space="preserve"> </w:t>
      </w:r>
      <w:r w:rsidR="00404FDD" w:rsidRPr="00AD0597">
        <w:t>age at onset</w:t>
      </w:r>
      <w:r w:rsidR="00E83EFD">
        <w:t xml:space="preserve"> </w:t>
      </w:r>
      <w:r w:rsidR="009A679E">
        <w:fldChar w:fldCharType="begin">
          <w:fldData xml:space="preserve">PEVuZE5vdGU+PENpdGU+PEF1dGhvcj5Gb250ZW5lbGxlPC9BdXRob3I+PFllYXI+MjAwNTwvWWVh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</w:fldData>
        </w:fldChar>
      </w:r>
      <w:r w:rsidR="00180116">
        <w:instrText xml:space="preserve"> ADDIN EN.CITE </w:instrText>
      </w:r>
      <w:r w:rsidR="00180116">
        <w:fldChar w:fldCharType="begin">
          <w:fldData xml:space="preserve">PEVuZE5vdGU+PENpdGU+PEF1dGhvcj5Gb250ZW5lbGxlPC9BdXRob3I+PFllYXI+MjAwNTwvWWVh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</w:fldData>
        </w:fldChar>
      </w:r>
      <w:r w:rsidR="00180116">
        <w:instrText xml:space="preserve"> ADDIN EN.CITE.DATA </w:instrText>
      </w:r>
      <w:r w:rsidR="00180116">
        <w:fldChar w:fldCharType="end"/>
      </w:r>
      <w:r w:rsidR="009A679E">
        <w:fldChar w:fldCharType="separate"/>
      </w:r>
      <w:r w:rsidR="00180116" w:rsidRPr="00180116">
        <w:rPr>
          <w:noProof/>
          <w:vertAlign w:val="superscript"/>
        </w:rPr>
        <w:t>38,41</w:t>
      </w:r>
      <w:r w:rsidR="009A679E">
        <w:fldChar w:fldCharType="end"/>
      </w:r>
      <w:r w:rsidR="00E83EFD">
        <w:t xml:space="preserve"> </w:t>
      </w:r>
      <w:r w:rsidR="00C94F7C" w:rsidRPr="00AD0597">
        <w:t>and comorbidity patterns</w:t>
      </w:r>
      <w:r w:rsidR="00581689">
        <w:t xml:space="preserve"> </w:t>
      </w:r>
      <w:r w:rsidR="00B05C3E">
        <w:fldChar w:fldCharType="begin">
          <w:fldData xml:space="preserve">PEVuZE5vdGU+PENpdGU+PEF1dGhvcj5HcmFudDwvQXV0aG9yPjxZZWFyPjIwMDY8L1llYXI+PFJl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</w:fldData>
        </w:fldChar>
      </w:r>
      <w:r w:rsidR="00180116">
        <w:instrText xml:space="preserve"> ADDIN EN.CITE </w:instrText>
      </w:r>
      <w:r w:rsidR="00180116">
        <w:fldChar w:fldCharType="begin">
          <w:fldData xml:space="preserve">PEVuZE5vdGU+PENpdGU+PEF1dGhvcj5HcmFudDwvQXV0aG9yPjxZZWFyPjIwMDY8L1llYXI+PFJl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</w:fldData>
        </w:fldChar>
      </w:r>
      <w:r w:rsidR="00180116">
        <w:instrText xml:space="preserve"> ADDIN EN.CITE.DATA </w:instrText>
      </w:r>
      <w:r w:rsidR="00180116">
        <w:fldChar w:fldCharType="end"/>
      </w:r>
      <w:r w:rsidR="00B05C3E">
        <w:fldChar w:fldCharType="separate"/>
      </w:r>
      <w:r w:rsidR="00180116" w:rsidRPr="00180116">
        <w:rPr>
          <w:noProof/>
          <w:vertAlign w:val="superscript"/>
        </w:rPr>
        <w:t>38,41,43-45</w:t>
      </w:r>
      <w:r w:rsidR="00B05C3E">
        <w:fldChar w:fldCharType="end"/>
      </w:r>
      <w:r w:rsidR="00B05C3E">
        <w:t xml:space="preserve"> </w:t>
      </w:r>
      <w:r w:rsidR="00665BF3">
        <w:t>In the present study</w:t>
      </w:r>
      <w:r w:rsidR="008477C3" w:rsidRPr="00AD0597">
        <w:t>,</w:t>
      </w:r>
      <w:r w:rsidR="00C94F7C" w:rsidRPr="00AD0597">
        <w:t xml:space="preserve"> we were unable to confirm </w:t>
      </w:r>
      <w:r w:rsidR="008477C3" w:rsidRPr="00AD0597">
        <w:t>the findings by</w:t>
      </w:r>
      <w:r w:rsidR="00C34C7D" w:rsidRPr="00AD0597">
        <w:t xml:space="preserve"> Stein</w:t>
      </w:r>
      <w:r w:rsidR="006E13E8" w:rsidRPr="00AD0597">
        <w:t xml:space="preserve"> et al.</w:t>
      </w:r>
      <w:r w:rsidR="008477C3" w:rsidRPr="00AD0597">
        <w:t xml:space="preserve">, </w:t>
      </w:r>
      <w:r w:rsidR="00E83EFD">
        <w:fldChar w:fldCharType="begin">
          <w:fldData xml:space="preserve">PEVuZE5vdGU+PENpdGU+PEF1dGhvcj5TdGVpbjwvQXV0aG9yPjxZZWFyPjE5OTQ8L1llYXI+PFJl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</w:fldData>
        </w:fldChar>
      </w:r>
      <w:r w:rsidR="00B05C3E">
        <w:instrText xml:space="preserve"> ADDIN EN.CITE </w:instrText>
      </w:r>
      <w:r w:rsidR="00B05C3E">
        <w:fldChar w:fldCharType="begin">
          <w:fldData xml:space="preserve">PEVuZE5vdGU+PENpdGU+PEF1dGhvcj5TdGVpbjwvQXV0aG9yPjxZZWFyPjE5OTQ8L1llYXI+PFJl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</w:fldData>
        </w:fldChar>
      </w:r>
      <w:r w:rsidR="00B05C3E">
        <w:instrText xml:space="preserve"> ADDIN EN.CITE.DATA </w:instrText>
      </w:r>
      <w:r w:rsidR="00B05C3E">
        <w:fldChar w:fldCharType="end"/>
      </w:r>
      <w:r w:rsidR="00E83EFD">
        <w:fldChar w:fldCharType="separate"/>
      </w:r>
      <w:r w:rsidR="00B05C3E" w:rsidRPr="00B05C3E">
        <w:rPr>
          <w:noProof/>
          <w:vertAlign w:val="superscript"/>
        </w:rPr>
        <w:t>46</w:t>
      </w:r>
      <w:r w:rsidR="00E83EFD">
        <w:fldChar w:fldCharType="end"/>
      </w:r>
      <w:r w:rsidR="00E83EFD">
        <w:t xml:space="preserve"> </w:t>
      </w:r>
      <w:r w:rsidR="008477C3" w:rsidRPr="00AD0597">
        <w:t xml:space="preserve">who </w:t>
      </w:r>
      <w:r w:rsidR="006E13E8" w:rsidRPr="00AD0597">
        <w:t xml:space="preserve">described </w:t>
      </w:r>
      <w:r w:rsidR="00274B1F" w:rsidRPr="00AD0597">
        <w:t xml:space="preserve">aggression </w:t>
      </w:r>
      <w:r w:rsidR="006B52B9" w:rsidRPr="00AD0597">
        <w:t>and sexual</w:t>
      </w:r>
      <w:r w:rsidR="006B52B9" w:rsidRPr="008477C3">
        <w:t xml:space="preserve">/religious </w:t>
      </w:r>
      <w:r w:rsidR="00274B1F" w:rsidRPr="008477C3">
        <w:t>symptoms</w:t>
      </w:r>
      <w:r w:rsidR="00C94F7C" w:rsidRPr="008477C3">
        <w:t xml:space="preserve"> in association with increased impulsivity in OCD patients</w:t>
      </w:r>
      <w:r w:rsidR="00C34C7D" w:rsidRPr="008477C3">
        <w:t xml:space="preserve">. </w:t>
      </w:r>
      <w:r w:rsidR="002E6E7C" w:rsidRPr="008477C3">
        <w:t>Arguably</w:t>
      </w:r>
      <w:r w:rsidR="00382A12" w:rsidRPr="008477C3">
        <w:t xml:space="preserve">, the relationship between OCD symptoms and </w:t>
      </w:r>
      <w:r w:rsidR="002E6E7C" w:rsidRPr="008477C3">
        <w:t xml:space="preserve">mixed </w:t>
      </w:r>
      <w:r w:rsidR="00382A12" w:rsidRPr="008477C3">
        <w:t>compulsive and impulsive traits may</w:t>
      </w:r>
      <w:r w:rsidR="002E6E7C" w:rsidRPr="008477C3">
        <w:t xml:space="preserve"> also</w:t>
      </w:r>
      <w:r w:rsidR="00382A12" w:rsidRPr="008477C3">
        <w:t xml:space="preserve"> </w:t>
      </w:r>
      <w:r w:rsidR="002E6E7C" w:rsidRPr="008477C3">
        <w:t xml:space="preserve">depend </w:t>
      </w:r>
      <w:r w:rsidR="00382A12" w:rsidRPr="008477C3">
        <w:t>on the study setting, as i</w:t>
      </w:r>
      <w:r w:rsidR="00B5001A" w:rsidRPr="008477C3">
        <w:t xml:space="preserve">ndividuals with compulsive traits who display </w:t>
      </w:r>
      <w:r w:rsidR="000951EE" w:rsidRPr="008477C3">
        <w:t>increased impulsivity</w:t>
      </w:r>
      <w:r w:rsidR="000951EE">
        <w:t xml:space="preserve"> or </w:t>
      </w:r>
      <w:r w:rsidR="00B5001A">
        <w:t xml:space="preserve">unacceptable </w:t>
      </w:r>
      <w:r w:rsidR="000951EE">
        <w:t xml:space="preserve">urges </w:t>
      </w:r>
      <w:r w:rsidR="00B5001A">
        <w:t xml:space="preserve">may </w:t>
      </w:r>
      <w:proofErr w:type="gramStart"/>
      <w:r w:rsidR="00B5001A">
        <w:t xml:space="preserve">be </w:t>
      </w:r>
      <w:r w:rsidR="00EC3771">
        <w:t xml:space="preserve"> </w:t>
      </w:r>
      <w:r w:rsidR="00382A12">
        <w:t>over</w:t>
      </w:r>
      <w:proofErr w:type="gramEnd"/>
      <w:r w:rsidR="00EC3771">
        <w:t>-</w:t>
      </w:r>
      <w:r w:rsidR="00382A12">
        <w:t>represented in treatment seeking samples</w:t>
      </w:r>
      <w:r w:rsidR="006C6C70">
        <w:t xml:space="preserve"> for being more fearful of their symptoms</w:t>
      </w:r>
      <w:r w:rsidR="00B5001A">
        <w:t>.</w:t>
      </w:r>
    </w:p>
    <w:p w14:paraId="6210D1CF" w14:textId="77777777" w:rsidR="00B10F8A" w:rsidRDefault="00B10F8A"/>
    <w:p w14:paraId="61D045BE" w14:textId="55C91072" w:rsidR="0071388E" w:rsidRDefault="00B10F8A">
      <w:r>
        <w:t xml:space="preserve">We also found that BDD symptoms predicted membership to </w:t>
      </w:r>
      <w:r w:rsidR="006B52B9">
        <w:t xml:space="preserve">the </w:t>
      </w:r>
      <w:r w:rsidR="00590D37">
        <w:t>same clusters as OCD did</w:t>
      </w:r>
      <w:r>
        <w:t xml:space="preserve">, namely, the </w:t>
      </w:r>
      <w:r w:rsidR="00B913FF">
        <w:t xml:space="preserve">mixed </w:t>
      </w:r>
      <w:r w:rsidR="009E5BD7">
        <w:t>(</w:t>
      </w:r>
      <w:r w:rsidR="008E406D">
        <w:t>and severe</w:t>
      </w:r>
      <w:r w:rsidR="009E5BD7">
        <w:t>)</w:t>
      </w:r>
      <w:r w:rsidR="008E406D">
        <w:t xml:space="preserve"> cluster </w:t>
      </w:r>
      <w:r w:rsidR="00B913FF">
        <w:t xml:space="preserve">and the predominantly compulsive </w:t>
      </w:r>
      <w:r>
        <w:t>cluster</w:t>
      </w:r>
      <w:r w:rsidR="006C7D91">
        <w:t xml:space="preserve">. </w:t>
      </w:r>
      <w:r>
        <w:t>This finding</w:t>
      </w:r>
      <w:r w:rsidR="006C7D91">
        <w:t xml:space="preserve"> </w:t>
      </w:r>
      <w:r>
        <w:t xml:space="preserve">is consistent </w:t>
      </w:r>
      <w:r w:rsidR="008E406D">
        <w:t xml:space="preserve">with </w:t>
      </w:r>
      <w:r w:rsidR="007B0D41">
        <w:t xml:space="preserve">studies </w:t>
      </w:r>
      <w:r>
        <w:t xml:space="preserve">showing BDD individuals to exhibit increased </w:t>
      </w:r>
      <w:r w:rsidR="007655AD">
        <w:t>compulsive</w:t>
      </w:r>
      <w:r w:rsidR="001C173D">
        <w:t xml:space="preserve"> and impulsive</w:t>
      </w:r>
      <w:r w:rsidR="007655AD">
        <w:t xml:space="preserve"> traits</w:t>
      </w:r>
      <w:r w:rsidR="001C173D">
        <w:t>,</w:t>
      </w:r>
      <w:r w:rsidR="00E83EFD">
        <w:t xml:space="preserve"> </w:t>
      </w:r>
      <w:r w:rsidR="00E83EFD">
        <w:fldChar w:fldCharType="begin">
          <w:fldData xml:space="preserve">PEVuZE5vdGU+PENpdGU+PEF1dGhvcj5HcmFudDwvQXV0aG9yPjxZZWFyPjIwMTk8L1llYXI+PFJl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</w:fldData>
        </w:fldChar>
      </w:r>
      <w:r w:rsidR="00B05C3E">
        <w:instrText xml:space="preserve"> ADDIN EN.CITE </w:instrText>
      </w:r>
      <w:r w:rsidR="00B05C3E">
        <w:fldChar w:fldCharType="begin">
          <w:fldData xml:space="preserve">PEVuZE5vdGU+PENpdGU+PEF1dGhvcj5HcmFudDwvQXV0aG9yPjxZZWFyPjIwMTk8L1llYXI+PFJl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</w:fldData>
        </w:fldChar>
      </w:r>
      <w:r w:rsidR="00B05C3E">
        <w:instrText xml:space="preserve"> ADDIN EN.CITE.DATA </w:instrText>
      </w:r>
      <w:r w:rsidR="00B05C3E">
        <w:fldChar w:fldCharType="end"/>
      </w:r>
      <w:r w:rsidR="00E83EFD">
        <w:fldChar w:fldCharType="separate"/>
      </w:r>
      <w:r w:rsidR="00B05C3E" w:rsidRPr="00B05C3E">
        <w:rPr>
          <w:noProof/>
          <w:vertAlign w:val="superscript"/>
        </w:rPr>
        <w:t>47</w:t>
      </w:r>
      <w:r w:rsidR="00E83EFD">
        <w:fldChar w:fldCharType="end"/>
      </w:r>
      <w:r w:rsidR="001C173D">
        <w:t xml:space="preserve"> higher </w:t>
      </w:r>
      <w:r>
        <w:t xml:space="preserve">prevalence of </w:t>
      </w:r>
      <w:r w:rsidR="007B0D41">
        <w:t xml:space="preserve">impulse control disorders </w:t>
      </w:r>
      <w:r w:rsidR="009E5BD7">
        <w:t>(</w:t>
      </w:r>
      <w:r w:rsidR="007B0D41">
        <w:t xml:space="preserve">such as </w:t>
      </w:r>
      <w:r>
        <w:t>skin picking disorder</w:t>
      </w:r>
      <w:r w:rsidR="00E83EFD">
        <w:t xml:space="preserve"> </w:t>
      </w:r>
      <w:r w:rsidR="00E83EFD">
        <w:fldChar w:fldCharType="begin">
          <w:fldData xml:space="preserve">PEVuZE5vdGU+PENpdGU+PEF1dGhvcj5HcmFudDwvQXV0aG9yPjxZZWFyPjIwMTU8L1llYXI+PFJl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=
</w:fldData>
        </w:fldChar>
      </w:r>
      <w:r w:rsidR="00B05C3E">
        <w:instrText xml:space="preserve"> ADDIN EN.CITE </w:instrText>
      </w:r>
      <w:r w:rsidR="00B05C3E">
        <w:fldChar w:fldCharType="begin">
          <w:fldData xml:space="preserve">PEVuZE5vdGU+PENpdGU+PEF1dGhvcj5HcmFudDwvQXV0aG9yPjxZZWFyPjIwMTU8L1llYXI+PFJl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=
</w:fldData>
        </w:fldChar>
      </w:r>
      <w:r w:rsidR="00B05C3E">
        <w:instrText xml:space="preserve"> ADDIN EN.CITE.DATA </w:instrText>
      </w:r>
      <w:r w:rsidR="00B05C3E">
        <w:fldChar w:fldCharType="end"/>
      </w:r>
      <w:r w:rsidR="00E83EFD">
        <w:fldChar w:fldCharType="separate"/>
      </w:r>
      <w:r w:rsidR="00B05C3E" w:rsidRPr="00B05C3E">
        <w:rPr>
          <w:noProof/>
          <w:vertAlign w:val="superscript"/>
        </w:rPr>
        <w:t>48</w:t>
      </w:r>
      <w:r w:rsidR="00E83EFD">
        <w:fldChar w:fldCharType="end"/>
      </w:r>
      <w:r w:rsidR="00265147">
        <w:t xml:space="preserve"> and compulsive sexual behavior</w:t>
      </w:r>
      <w:r w:rsidR="00E83EFD">
        <w:t xml:space="preserve"> </w:t>
      </w:r>
      <w:r w:rsidR="00E83EFD">
        <w:fldChar w:fldCharType="begin">
          <w:fldData xml:space="preserve">PEVuZE5vdGU+PENpdGU+PEF1dGhvcj5HcmFudDwvQXV0aG9yPjxZZWFyPjIwMTk8L1llYXI+PFJl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</w:fldData>
        </w:fldChar>
      </w:r>
      <w:r w:rsidR="00B05C3E">
        <w:instrText xml:space="preserve"> ADDIN EN.CITE </w:instrText>
      </w:r>
      <w:r w:rsidR="00B05C3E">
        <w:fldChar w:fldCharType="begin">
          <w:fldData xml:space="preserve">PEVuZE5vdGU+PENpdGU+PEF1dGhvcj5HcmFudDwvQXV0aG9yPjxZZWFyPjIwMTk8L1llYXI+PFJl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</w:fldData>
        </w:fldChar>
      </w:r>
      <w:r w:rsidR="00B05C3E">
        <w:instrText xml:space="preserve"> ADDIN EN.CITE.DATA </w:instrText>
      </w:r>
      <w:r w:rsidR="00B05C3E">
        <w:fldChar w:fldCharType="end"/>
      </w:r>
      <w:r w:rsidR="00E83EFD">
        <w:fldChar w:fldCharType="separate"/>
      </w:r>
      <w:r w:rsidR="00B05C3E" w:rsidRPr="00B05C3E">
        <w:rPr>
          <w:noProof/>
          <w:vertAlign w:val="superscript"/>
        </w:rPr>
        <w:t>47</w:t>
      </w:r>
      <w:r w:rsidR="00E83EFD">
        <w:fldChar w:fldCharType="end"/>
      </w:r>
      <w:r w:rsidR="009E5BD7">
        <w:t>)</w:t>
      </w:r>
      <w:r>
        <w:t xml:space="preserve">, </w:t>
      </w:r>
      <w:r w:rsidR="007B0D41">
        <w:t>greater rates of</w:t>
      </w:r>
      <w:r>
        <w:t xml:space="preserve"> alcohol and </w:t>
      </w:r>
      <w:r w:rsidR="006C7F14">
        <w:t>other substance use disorders</w:t>
      </w:r>
      <w:r w:rsidR="007B0D41">
        <w:t>,</w:t>
      </w:r>
      <w:r w:rsidR="00805A53" w:rsidRPr="00805A53">
        <w:t xml:space="preserve"> </w:t>
      </w:r>
      <w:r w:rsidR="00805A53">
        <w:fldChar w:fldCharType="begin">
          <w:fldData xml:space="preserve">PEVuZE5vdGU+PENpdGU+PEF1dGhvcj5HcmFudDwvQXV0aG9yPjxZZWFyPjIwMDU8L1llYXI+PFJl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zA5LTE2OyBxdWl6IDQwNC01PC9wYWdlcz48dm9sdW1lPjY2PC92b2x1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</w:fldData>
        </w:fldChar>
      </w:r>
      <w:r w:rsidR="00B05C3E">
        <w:instrText xml:space="preserve"> ADDIN EN.CITE </w:instrText>
      </w:r>
      <w:r w:rsidR="00B05C3E">
        <w:fldChar w:fldCharType="begin">
          <w:fldData xml:space="preserve">PEVuZE5vdGU+PENpdGU+PEF1dGhvcj5HcmFudDwvQXV0aG9yPjxZZWFyPjIwMDU8L1llYXI+PFJl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zA5LTE2OyBxdWl6IDQwNC01PC9wYWdlcz48dm9sdW1lPjY2PC92b2x1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</w:fldData>
        </w:fldChar>
      </w:r>
      <w:r w:rsidR="00B05C3E">
        <w:instrText xml:space="preserve"> ADDIN EN.CITE.DATA </w:instrText>
      </w:r>
      <w:r w:rsidR="00B05C3E">
        <w:fldChar w:fldCharType="end"/>
      </w:r>
      <w:r w:rsidR="00805A53">
        <w:fldChar w:fldCharType="separate"/>
      </w:r>
      <w:r w:rsidR="00B05C3E" w:rsidRPr="00B05C3E">
        <w:rPr>
          <w:noProof/>
          <w:vertAlign w:val="superscript"/>
        </w:rPr>
        <w:t>49</w:t>
      </w:r>
      <w:r w:rsidR="00805A53">
        <w:fldChar w:fldCharType="end"/>
      </w:r>
      <w:r>
        <w:t xml:space="preserve"> </w:t>
      </w:r>
      <w:r w:rsidR="00265147">
        <w:t>increased neurocognitive impulsivity,</w:t>
      </w:r>
      <w:r w:rsidR="00805A53">
        <w:t xml:space="preserve"> </w:t>
      </w:r>
      <w:r w:rsidR="00805A53">
        <w:fldChar w:fldCharType="begin">
          <w:fldData xml:space="preserve">PEVuZE5vdGU+PENpdGU+PEF1dGhvcj5KZWZmZXJpZXMtU2V3ZWxsPC9BdXRob3I+PFllYXI+MjAx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</w:fldData>
        </w:fldChar>
      </w:r>
      <w:r w:rsidR="00B05C3E">
        <w:instrText xml:space="preserve"> ADDIN EN.CITE </w:instrText>
      </w:r>
      <w:r w:rsidR="00B05C3E">
        <w:fldChar w:fldCharType="begin">
          <w:fldData xml:space="preserve">PEVuZE5vdGU+PENpdGU+PEF1dGhvcj5KZWZmZXJpZXMtU2V3ZWxsPC9BdXRob3I+PFllYXI+MjAx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</w:fldData>
        </w:fldChar>
      </w:r>
      <w:r w:rsidR="00B05C3E">
        <w:instrText xml:space="preserve"> ADDIN EN.CITE.DATA </w:instrText>
      </w:r>
      <w:r w:rsidR="00B05C3E">
        <w:fldChar w:fldCharType="end"/>
      </w:r>
      <w:r w:rsidR="00805A53">
        <w:fldChar w:fldCharType="separate"/>
      </w:r>
      <w:r w:rsidR="00B05C3E" w:rsidRPr="00B05C3E">
        <w:rPr>
          <w:noProof/>
          <w:vertAlign w:val="superscript"/>
        </w:rPr>
        <w:t>50</w:t>
      </w:r>
      <w:r w:rsidR="00805A53">
        <w:fldChar w:fldCharType="end"/>
      </w:r>
      <w:r w:rsidR="00265147">
        <w:t xml:space="preserve"> </w:t>
      </w:r>
      <w:r>
        <w:t xml:space="preserve">and increased </w:t>
      </w:r>
      <w:r w:rsidR="006F2F9C">
        <w:t>suicide attempts and ideation</w:t>
      </w:r>
      <w:r w:rsidR="00805A53">
        <w:t xml:space="preserve"> </w:t>
      </w:r>
      <w:r w:rsidR="00805A53">
        <w:fldChar w:fldCharType="begin"/>
      </w:r>
      <w:r w:rsidR="00B05C3E">
        <w:instrText xml:space="preserve"> ADDIN EN.CITE &lt;EndNote&gt;&lt;Cite&gt;&lt;Author&gt;Angelakis&lt;/Author&gt;&lt;Year&gt;2016&lt;/Year&gt;&lt;RecNum&gt;131&lt;/RecNum&gt;&lt;DisplayText&gt;&lt;style face="superscript"&gt;51&lt;/style&gt;&lt;/DisplayText&gt;&lt;record&gt;&lt;rec-number&gt;131&lt;/rec-number&gt;&lt;foreign-keys&gt;&lt;key app="EN" db-id="srfr9tzelfvzplexew85t0vnf0f2fx9z222e" timestamp="1608345030"&gt;131&lt;/key&gt;&lt;/foreign-keys&gt;&lt;ref-type name="Journal Article"&gt;17&lt;/ref-type&gt;&lt;contributors&gt;&lt;authors&gt;&lt;author&gt;Angelakis, I.&lt;/author&gt;&lt;author&gt;Gooding, P. A.&lt;/author&gt;&lt;author&gt;Panagioti, M.&lt;/author&gt;&lt;/authors&gt;&lt;/contributors&gt;&lt;auth-address&gt;School of Psychology, University of South Wales, UK.&amp;#xD;School of Psychological Sciences, University of Manchester, UK.&amp;#xD;Division of Population Health, Health Services Research &amp;amp; Primary Care, University of Manchester, UK. Electronic address: maria.panagioti@manchester.ac.uk.&lt;/auth-address&gt;&lt;titles&gt;&lt;title&gt;Suicidality in body dysmorphic disorder (BDD): A systematic review with meta-analysis&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55-66&lt;/pages&gt;&lt;volume&gt;49&lt;/volume&gt;&lt;edition&gt;2016/10/26&lt;/edition&gt;&lt;keywords&gt;&lt;keyword&gt;*Body Dysmorphic Disorders&lt;/keyword&gt;&lt;keyword&gt;Humans&lt;/keyword&gt;&lt;keyword&gt;*Suicidal Ideation&lt;/keyword&gt;&lt;/keywords&gt;&lt;dates&gt;&lt;year&gt;2016&lt;/year&gt;&lt;pub-dates&gt;&lt;date&gt;Nov&lt;/date&gt;&lt;/pub-dates&gt;&lt;/dates&gt;&lt;isbn&gt;0272-7358&lt;/isbn&gt;&lt;accession-num&gt;27607741&lt;/accession-num&gt;&lt;urls&gt;&lt;/urls&gt;&lt;electronic-resource-num&gt;10.1016/j.cpr.2016.08.002&lt;/electronic-resource-num&gt;&lt;remote-database-provider&gt;NLM&lt;/remote-database-provider&gt;&lt;language&gt;eng&lt;/language&gt;&lt;/record&gt;&lt;/Cite&gt;&lt;/EndNote&gt;</w:instrText>
      </w:r>
      <w:r w:rsidR="00805A53">
        <w:fldChar w:fldCharType="separate"/>
      </w:r>
      <w:r w:rsidR="00B05C3E" w:rsidRPr="00B05C3E">
        <w:rPr>
          <w:noProof/>
          <w:vertAlign w:val="superscript"/>
        </w:rPr>
        <w:t>51</w:t>
      </w:r>
      <w:r w:rsidR="00805A53">
        <w:fldChar w:fldCharType="end"/>
      </w:r>
      <w:r>
        <w:t xml:space="preserve">. On the other hand, they also </w:t>
      </w:r>
      <w:r w:rsidR="003929F1">
        <w:t>indicate</w:t>
      </w:r>
      <w:r>
        <w:t xml:space="preserve"> that </w:t>
      </w:r>
      <w:r w:rsidR="003929F1">
        <w:t xml:space="preserve">a significant amount of individuals with </w:t>
      </w:r>
      <w:r>
        <w:t xml:space="preserve">BDD may be related to compulsivity </w:t>
      </w:r>
      <w:r w:rsidR="00B913FF">
        <w:t xml:space="preserve">that is </w:t>
      </w:r>
      <w:r>
        <w:t>relatively devoid of associated impulsivity</w:t>
      </w:r>
      <w:r w:rsidR="00B913FF">
        <w:t xml:space="preserve"> traits</w:t>
      </w:r>
      <w:r>
        <w:t xml:space="preserve">. Whether these </w:t>
      </w:r>
      <w:r w:rsidR="003929F1">
        <w:t xml:space="preserve">later findings suggest that </w:t>
      </w:r>
      <w:r>
        <w:t xml:space="preserve">BDD symptoms </w:t>
      </w:r>
      <w:r w:rsidR="00531EFE">
        <w:t xml:space="preserve">with lower </w:t>
      </w:r>
      <w:r w:rsidR="003929F1">
        <w:t xml:space="preserve">impulsivity </w:t>
      </w:r>
      <w:r w:rsidR="00531EFE">
        <w:t xml:space="preserve">levels </w:t>
      </w:r>
      <w:r>
        <w:t>may be better conceptualized as an</w:t>
      </w:r>
      <w:r w:rsidR="008E406D">
        <w:t xml:space="preserve"> obsessional form of </w:t>
      </w:r>
      <w:proofErr w:type="gramStart"/>
      <w:r w:rsidR="008E406D">
        <w:t>BDD</w:t>
      </w:r>
      <w:r w:rsidR="005B1105">
        <w:t xml:space="preserve"> </w:t>
      </w:r>
      <w:r w:rsidR="00EC3771">
        <w:t xml:space="preserve"> similar</w:t>
      </w:r>
      <w:proofErr w:type="gramEnd"/>
      <w:r w:rsidR="00EC3771">
        <w:t xml:space="preserve"> </w:t>
      </w:r>
      <w:r w:rsidR="008E406D">
        <w:t>to the traditional Y-BOCS “somatic obsessions”, an</w:t>
      </w:r>
      <w:r>
        <w:t xml:space="preserve"> </w:t>
      </w:r>
      <w:r w:rsidR="005B1105">
        <w:t>“inhibited” (non-impulsive)</w:t>
      </w:r>
      <w:r>
        <w:t xml:space="preserve"> form of BDD</w:t>
      </w:r>
      <w:r w:rsidR="00531EFE">
        <w:t xml:space="preserve"> </w:t>
      </w:r>
      <w:r w:rsidR="00EC3771">
        <w:t>characterized by avoidant behaviour</w:t>
      </w:r>
      <w:r w:rsidR="005B1105">
        <w:t xml:space="preserve">, or </w:t>
      </w:r>
      <w:r w:rsidR="007B0D41">
        <w:t>a “genuine” form of d</w:t>
      </w:r>
      <w:r w:rsidR="00522C06">
        <w:t>y</w:t>
      </w:r>
      <w:r w:rsidR="007B0D41">
        <w:t xml:space="preserve">smorphia, </w:t>
      </w:r>
      <w:r>
        <w:t>remains to be clarified by future studies.</w:t>
      </w:r>
      <w:r w:rsidR="007B0D41">
        <w:t xml:space="preserve"> It would </w:t>
      </w:r>
      <w:r w:rsidR="004F3916">
        <w:t>be interesting to test how BDD symptoms within these clusters differ from each other.</w:t>
      </w:r>
    </w:p>
    <w:p w14:paraId="26502BE0" w14:textId="77777777" w:rsidR="002577BC" w:rsidRDefault="002577BC"/>
    <w:p w14:paraId="0204FA04" w14:textId="154701B6" w:rsidR="00BC408D" w:rsidRDefault="00BC408D" w:rsidP="00C37AD2">
      <w:r>
        <w:t xml:space="preserve">Since </w:t>
      </w:r>
      <w:r w:rsidR="002577BC">
        <w:t xml:space="preserve">OCD, </w:t>
      </w:r>
      <w:r>
        <w:t xml:space="preserve">BDD </w:t>
      </w:r>
      <w:r w:rsidR="002577BC">
        <w:t xml:space="preserve">and </w:t>
      </w:r>
      <w:r w:rsidR="007572B2">
        <w:t xml:space="preserve">psychotic-like </w:t>
      </w:r>
      <w:r>
        <w:t xml:space="preserve">symptoms predicted both compulsive and </w:t>
      </w:r>
      <w:r w:rsidR="000958C5">
        <w:t xml:space="preserve">mixed </w:t>
      </w:r>
      <w:r>
        <w:t>clusters</w:t>
      </w:r>
      <w:r w:rsidR="002577BC">
        <w:t xml:space="preserve"> in a very similar way</w:t>
      </w:r>
      <w:r w:rsidRPr="00BC408D">
        <w:t xml:space="preserve"> </w:t>
      </w:r>
      <w:r w:rsidR="008477C3">
        <w:t xml:space="preserve">in our first regression model, </w:t>
      </w:r>
      <w:r>
        <w:t xml:space="preserve">we </w:t>
      </w:r>
      <w:r w:rsidR="00E36FE5">
        <w:t>broke down</w:t>
      </w:r>
      <w:r>
        <w:t xml:space="preserve"> </w:t>
      </w:r>
      <w:r w:rsidR="00752565">
        <w:t xml:space="preserve">OCD and </w:t>
      </w:r>
      <w:r>
        <w:t>SPQ</w:t>
      </w:r>
      <w:r w:rsidR="007572B2">
        <w:t>-B</w:t>
      </w:r>
      <w:r>
        <w:t xml:space="preserve"> total scores and test</w:t>
      </w:r>
      <w:r w:rsidR="002577BC">
        <w:t>ed</w:t>
      </w:r>
      <w:r>
        <w:t xml:space="preserve">, in </w:t>
      </w:r>
      <w:r w:rsidRPr="00E7697D">
        <w:t xml:space="preserve">a different </w:t>
      </w:r>
      <w:r w:rsidR="00E36FE5" w:rsidRPr="00E7697D">
        <w:t xml:space="preserve">exploratory </w:t>
      </w:r>
      <w:r w:rsidRPr="00E7697D">
        <w:t xml:space="preserve">model, whether </w:t>
      </w:r>
      <w:r w:rsidR="00752565">
        <w:t>their</w:t>
      </w:r>
      <w:r w:rsidR="00752565" w:rsidRPr="00E7697D">
        <w:t xml:space="preserve"> </w:t>
      </w:r>
      <w:proofErr w:type="spellStart"/>
      <w:r w:rsidR="00D07D4A" w:rsidRPr="00E7697D">
        <w:t>subscores</w:t>
      </w:r>
      <w:proofErr w:type="spellEnd"/>
      <w:r w:rsidR="00D07D4A" w:rsidRPr="00E7697D">
        <w:t xml:space="preserve"> were able to predict </w:t>
      </w:r>
      <w:r w:rsidRPr="00E7697D">
        <w:t xml:space="preserve">different </w:t>
      </w:r>
      <w:r w:rsidR="00E20604" w:rsidRPr="00E7697D">
        <w:t xml:space="preserve">compulsive and/or </w:t>
      </w:r>
      <w:r w:rsidR="001D09B7">
        <w:t>i</w:t>
      </w:r>
      <w:r w:rsidR="00E20604" w:rsidRPr="00E7697D">
        <w:t xml:space="preserve">mpulsive </w:t>
      </w:r>
      <w:r w:rsidRPr="00E7697D">
        <w:t xml:space="preserve">clusters. </w:t>
      </w:r>
      <w:r w:rsidR="00E20604" w:rsidRPr="00E7697D">
        <w:t>These analyses demonstrated that, i</w:t>
      </w:r>
      <w:r w:rsidR="00E2352F" w:rsidRPr="00E7697D">
        <w:t xml:space="preserve">n addition to OCD and BDD, the interpersonal </w:t>
      </w:r>
      <w:r w:rsidR="001D09B7">
        <w:t>schizotyp</w:t>
      </w:r>
      <w:r w:rsidR="006572EB">
        <w:t>al</w:t>
      </w:r>
      <w:r w:rsidR="001D09B7">
        <w:t xml:space="preserve"> </w:t>
      </w:r>
      <w:proofErr w:type="spellStart"/>
      <w:r w:rsidR="00E2352F" w:rsidRPr="00E7697D">
        <w:t>subscore</w:t>
      </w:r>
      <w:proofErr w:type="spellEnd"/>
      <w:r w:rsidR="00E2352F" w:rsidRPr="00E7697D">
        <w:t xml:space="preserve"> was associated with the compulsive</w:t>
      </w:r>
      <w:r w:rsidR="00C37AD2" w:rsidRPr="00E7697D">
        <w:t xml:space="preserve"> cluster</w:t>
      </w:r>
      <w:r w:rsidR="00096BBF" w:rsidRPr="00E7697D">
        <w:t>, while</w:t>
      </w:r>
      <w:r w:rsidR="00E2352F" w:rsidRPr="00E7697D">
        <w:t xml:space="preserve"> the cognitive-perceptual </w:t>
      </w:r>
      <w:proofErr w:type="spellStart"/>
      <w:r w:rsidR="00E25E19">
        <w:t>schizotypy</w:t>
      </w:r>
      <w:proofErr w:type="spellEnd"/>
      <w:r w:rsidR="007B6D40">
        <w:t xml:space="preserve"> </w:t>
      </w:r>
      <w:proofErr w:type="spellStart"/>
      <w:r w:rsidR="00E2352F" w:rsidRPr="00E7697D">
        <w:t>subscore</w:t>
      </w:r>
      <w:proofErr w:type="spellEnd"/>
      <w:r w:rsidR="00E2352F" w:rsidRPr="00E7697D">
        <w:t xml:space="preserve"> </w:t>
      </w:r>
      <w:r w:rsidR="00096BBF" w:rsidRPr="00E7697D">
        <w:t>predicted the</w:t>
      </w:r>
      <w:r w:rsidR="00752565">
        <w:t xml:space="preserve"> mixed</w:t>
      </w:r>
      <w:r w:rsidR="00096BBF" w:rsidRPr="00E7697D">
        <w:t xml:space="preserve"> compulsive-impulsive </w:t>
      </w:r>
      <w:r w:rsidR="009D7DB3" w:rsidRPr="00E7697D">
        <w:t>group</w:t>
      </w:r>
      <w:r w:rsidR="00096BBF" w:rsidRPr="00E7697D">
        <w:t>.</w:t>
      </w:r>
      <w:r w:rsidR="00C37AD2" w:rsidRPr="00E7697D">
        <w:t xml:space="preserve"> </w:t>
      </w:r>
      <w:r w:rsidR="00FF1E0A" w:rsidRPr="00BA4568">
        <w:t>Previous research has indicated that the i</w:t>
      </w:r>
      <w:r w:rsidR="00C37AD2" w:rsidRPr="00BA4568">
        <w:t xml:space="preserve">nterpersonal </w:t>
      </w:r>
      <w:r w:rsidR="00E7697D">
        <w:t xml:space="preserve">domain </w:t>
      </w:r>
      <w:r w:rsidR="00C37AD2" w:rsidRPr="00BA4568">
        <w:t xml:space="preserve">did not </w:t>
      </w:r>
      <w:r w:rsidR="00E7697D">
        <w:t xml:space="preserve">discriminate </w:t>
      </w:r>
      <w:r w:rsidR="001D09B7">
        <w:t>schizotypal personality disorder (</w:t>
      </w:r>
      <w:r w:rsidR="007B6D40">
        <w:t>SCZPD</w:t>
      </w:r>
      <w:r w:rsidR="001D09B7">
        <w:t>)</w:t>
      </w:r>
      <w:r w:rsidR="00E7697D">
        <w:t xml:space="preserve"> </w:t>
      </w:r>
      <w:r w:rsidR="00C37AD2" w:rsidRPr="00BA4568">
        <w:t>from other personality disorders</w:t>
      </w:r>
      <w:r w:rsidR="00C34028" w:rsidRPr="00BA4568">
        <w:t>.</w:t>
      </w:r>
      <w:r w:rsidR="00805A53">
        <w:t xml:space="preserve"> </w:t>
      </w:r>
      <w:r w:rsidR="00805A53">
        <w:fldChar w:fldCharType="begin">
          <w:fldData xml:space="preserve">PEVuZE5vdGU+PENpdGU+PEF1dGhvcj5Sb3NlbGw8L0F1dGhvcj48WWVhcj4yMDE0PC9ZZWFyPjxS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==
</w:fldData>
        </w:fldChar>
      </w:r>
      <w:r w:rsidR="00B05C3E">
        <w:instrText xml:space="preserve"> ADDIN EN.CITE </w:instrText>
      </w:r>
      <w:r w:rsidR="00B05C3E">
        <w:fldChar w:fldCharType="begin">
          <w:fldData xml:space="preserve">PEVuZE5vdGU+PENpdGU+PEF1dGhvcj5Sb3NlbGw8L0F1dGhvcj48WWVhcj4yMDE0PC9ZZWFyPjxS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==
</w:fldData>
        </w:fldChar>
      </w:r>
      <w:r w:rsidR="00B05C3E">
        <w:instrText xml:space="preserve"> ADDIN EN.CITE.DATA </w:instrText>
      </w:r>
      <w:r w:rsidR="00B05C3E">
        <w:fldChar w:fldCharType="end"/>
      </w:r>
      <w:r w:rsidR="00805A53">
        <w:fldChar w:fldCharType="separate"/>
      </w:r>
      <w:r w:rsidR="00B05C3E" w:rsidRPr="00B05C3E">
        <w:rPr>
          <w:noProof/>
          <w:vertAlign w:val="superscript"/>
        </w:rPr>
        <w:t>52</w:t>
      </w:r>
      <w:r w:rsidR="00805A53">
        <w:fldChar w:fldCharType="end"/>
      </w:r>
      <w:r w:rsidR="00C34028" w:rsidRPr="00BA4568">
        <w:t xml:space="preserve"> Thus, our finding may simply indicate that interpersonal problems related to a number of conditions may be overrepresented in the predominantly compulsive cluster. In contrast, the</w:t>
      </w:r>
      <w:r w:rsidR="00C37AD2" w:rsidRPr="00BA4568">
        <w:t xml:space="preserve"> </w:t>
      </w:r>
      <w:r w:rsidR="00FF1E0A" w:rsidRPr="00BA4568">
        <w:t>c</w:t>
      </w:r>
      <w:r w:rsidR="007B6D40">
        <w:t>ognitive-p</w:t>
      </w:r>
      <w:r w:rsidR="00C37AD2" w:rsidRPr="00BA4568">
        <w:t xml:space="preserve">erceptual </w:t>
      </w:r>
      <w:r w:rsidR="00FF1E0A" w:rsidRPr="00BA4568">
        <w:t>symptoms</w:t>
      </w:r>
      <w:r w:rsidR="00C37AD2" w:rsidRPr="00BA4568">
        <w:t xml:space="preserve"> (namely,</w:t>
      </w:r>
      <w:r w:rsidR="00FF1E0A" w:rsidRPr="00BA4568">
        <w:t xml:space="preserve"> </w:t>
      </w:r>
      <w:r w:rsidR="00C37AD2" w:rsidRPr="00BA4568">
        <w:t>ideas of reference, odd beliefs, and perceptual disturbances)</w:t>
      </w:r>
      <w:r w:rsidR="00C34028" w:rsidRPr="00BA4568">
        <w:t>, which</w:t>
      </w:r>
      <w:r w:rsidR="00C37AD2" w:rsidRPr="00BA4568">
        <w:t xml:space="preserve"> </w:t>
      </w:r>
      <w:r w:rsidR="00C34028" w:rsidRPr="00BA4568">
        <w:t>show</w:t>
      </w:r>
      <w:r w:rsidR="00C37AD2" w:rsidRPr="00BA4568">
        <w:t xml:space="preserve"> high</w:t>
      </w:r>
      <w:r w:rsidR="00FF1E0A" w:rsidRPr="00BA4568">
        <w:t xml:space="preserve"> </w:t>
      </w:r>
      <w:r w:rsidR="00C37AD2" w:rsidRPr="00BA4568">
        <w:t>sensitivity and moderate</w:t>
      </w:r>
      <w:r w:rsidR="007B6D40">
        <w:t xml:space="preserve"> positive predictive value</w:t>
      </w:r>
      <w:r w:rsidR="00C37AD2" w:rsidRPr="00BA4568">
        <w:t xml:space="preserve"> in terms of diagnosis of </w:t>
      </w:r>
      <w:r w:rsidR="00C94F7C">
        <w:t>SCZPD</w:t>
      </w:r>
      <w:r w:rsidR="00C34028">
        <w:t>,</w:t>
      </w:r>
      <w:r w:rsidR="00805A53">
        <w:t xml:space="preserve"> </w:t>
      </w:r>
      <w:r w:rsidR="00805A53">
        <w:fldChar w:fldCharType="begin">
          <w:fldData xml:space="preserve">PEVuZE5vdGU+PENpdGU+PEF1dGhvcj5Sb3NlbGw8L0F1dGhvcj48WWVhcj4yMDE0PC9ZZWFyPjxS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==
</w:fldData>
        </w:fldChar>
      </w:r>
      <w:r w:rsidR="00B05C3E">
        <w:instrText xml:space="preserve"> ADDIN EN.CITE </w:instrText>
      </w:r>
      <w:r w:rsidR="00B05C3E">
        <w:fldChar w:fldCharType="begin">
          <w:fldData xml:space="preserve">PEVuZE5vdGU+PENpdGU+PEF1dGhvcj5Sb3NlbGw8L0F1dGhvcj48WWVhcj4yMDE0PC9ZZWFyPjxS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==
</w:fldData>
        </w:fldChar>
      </w:r>
      <w:r w:rsidR="00B05C3E">
        <w:instrText xml:space="preserve"> ADDIN EN.CITE.DATA </w:instrText>
      </w:r>
      <w:r w:rsidR="00B05C3E">
        <w:fldChar w:fldCharType="end"/>
      </w:r>
      <w:r w:rsidR="00805A53">
        <w:fldChar w:fldCharType="separate"/>
      </w:r>
      <w:r w:rsidR="00B05C3E" w:rsidRPr="00B05C3E">
        <w:rPr>
          <w:noProof/>
          <w:vertAlign w:val="superscript"/>
        </w:rPr>
        <w:t>52</w:t>
      </w:r>
      <w:r w:rsidR="00805A53">
        <w:fldChar w:fldCharType="end"/>
      </w:r>
      <w:r w:rsidR="00C34028">
        <w:t xml:space="preserve"> may reflect the more severe nature of the compulsive-impulsive cluster</w:t>
      </w:r>
      <w:r w:rsidR="00CC35D2">
        <w:t>, which may also contain more psychotic-like symptoms.</w:t>
      </w:r>
    </w:p>
    <w:p w14:paraId="1BC2F319" w14:textId="77777777" w:rsidR="00BC408D" w:rsidRDefault="00BC408D"/>
    <w:p w14:paraId="0EC63299" w14:textId="463E80D9" w:rsidR="00E81FD6" w:rsidRDefault="00BC408D">
      <w:r>
        <w:t xml:space="preserve">In contrast </w:t>
      </w:r>
      <w:r w:rsidR="00253A00">
        <w:t>to</w:t>
      </w:r>
      <w:r w:rsidR="00E81FD6">
        <w:t xml:space="preserve"> </w:t>
      </w:r>
      <w:r w:rsidR="00E81FD6" w:rsidRPr="00E6727A">
        <w:t>Snorrason et al</w:t>
      </w:r>
      <w:r w:rsidR="00805A53">
        <w:t xml:space="preserve"> </w:t>
      </w:r>
      <w:r w:rsidR="00805A53">
        <w:fldChar w:fldCharType="begin"/>
      </w:r>
      <w:r w:rsidR="00B05C3E">
        <w:instrText xml:space="preserve"> ADDIN EN.CITE &lt;EndNote&gt;&lt;Cite&gt;&lt;Author&gt;Snorrason&lt;/Author&gt;&lt;Year&gt;2020&lt;/Year&gt;&lt;RecNum&gt;117&lt;/RecNum&gt;&lt;DisplayText&gt;&lt;style face="superscript"&gt;35&lt;/style&gt;&lt;/DisplayText&gt;&lt;record&gt;&lt;rec-number&gt;117&lt;/rec-number&gt;&lt;foreign-keys&gt;&lt;key app="EN" db-id="srfr9tzelfvzplexew85t0vnf0f2fx9z222e" timestamp="1608345030"&gt;117&lt;/key&gt;&lt;/foreign-keys&gt;&lt;ref-type name="Journal Article"&gt;17&lt;/ref-type&gt;&lt;contributors&gt;&lt;authors&gt;&lt;author&gt;Snorrason, I.&lt;/author&gt;&lt;author&gt;Beard, C.&lt;/author&gt;&lt;author&gt;Peckham, A. D.&lt;/author&gt;&lt;author&gt;Björgvinsson, T.&lt;/author&gt;&lt;/authors&gt;&lt;/contributors&gt;&lt;auth-address&gt;McLean Hospital, Belmont, Massachusetts, USA.&amp;#xD;Department of Psychiatry, Harvard Medical School, Boston, Massachusetts, USA.&lt;/auth-address&gt;&lt;titles&gt;&lt;title&gt;Transdiagnostic dimensions in obsessive-compulsive and related disorders: associations with internalizing and externalizing symptom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9&lt;/pages&gt;&lt;edition&gt;2020/03/07&lt;/edition&gt;&lt;keywords&gt;&lt;keyword&gt;Addiction&lt;/keyword&gt;&lt;keyword&gt;HiTOP&lt;/keyword&gt;&lt;keyword&gt;grooming&lt;/keyword&gt;&lt;keyword&gt;internalizing&lt;/keyword&gt;&lt;keyword&gt;obsessive-compulsive spectrum&lt;/keyword&gt;&lt;keyword&gt;structure&lt;/keyword&gt;&lt;/keywords&gt;&lt;dates&gt;&lt;year&gt;2020&lt;/year&gt;&lt;pub-dates&gt;&lt;date&gt;Mar 6&lt;/date&gt;&lt;/pub-dates&gt;&lt;/dates&gt;&lt;isbn&gt;0033-2917&lt;/isbn&gt;&lt;accession-num&gt;32138800&lt;/accession-num&gt;&lt;urls&gt;&lt;/urls&gt;&lt;electronic-resource-num&gt;10.1017/s0033291720000380&lt;/electronic-resource-num&gt;&lt;remote-database-provider&gt;NLM&lt;/remote-database-provider&gt;&lt;language&gt;eng&lt;/language&gt;&lt;/record&gt;&lt;/Cite&gt;&lt;/EndNote&gt;</w:instrText>
      </w:r>
      <w:r w:rsidR="00805A53">
        <w:fldChar w:fldCharType="separate"/>
      </w:r>
      <w:r w:rsidR="00B05C3E" w:rsidRPr="00B05C3E">
        <w:rPr>
          <w:noProof/>
          <w:vertAlign w:val="superscript"/>
        </w:rPr>
        <w:t>35</w:t>
      </w:r>
      <w:r w:rsidR="00805A53">
        <w:fldChar w:fldCharType="end"/>
      </w:r>
      <w:r w:rsidR="005E24C5" w:rsidRPr="005E24C5">
        <w:t xml:space="preserve"> </w:t>
      </w:r>
      <w:r w:rsidR="006E0553" w:rsidRPr="00E6727A">
        <w:t xml:space="preserve">who </w:t>
      </w:r>
      <w:r w:rsidR="004521D2">
        <w:t xml:space="preserve">reported HD to load in </w:t>
      </w:r>
      <w:r w:rsidR="00E6727A" w:rsidRPr="00E6727A">
        <w:t xml:space="preserve">an “obsessive-compulsive” factor (comprising OCD, BDD, </w:t>
      </w:r>
      <w:r w:rsidR="00B72829">
        <w:t xml:space="preserve">and </w:t>
      </w:r>
      <w:r w:rsidR="00E6727A" w:rsidRPr="00E6727A">
        <w:t>HD</w:t>
      </w:r>
      <w:r w:rsidR="00B72829">
        <w:t xml:space="preserve"> symptoms</w:t>
      </w:r>
      <w:r w:rsidR="00E6727A" w:rsidRPr="00E6727A">
        <w:t>)</w:t>
      </w:r>
      <w:r w:rsidR="004521D2">
        <w:t xml:space="preserve">, </w:t>
      </w:r>
      <w:r w:rsidR="00B269E2">
        <w:t xml:space="preserve">we found </w:t>
      </w:r>
      <w:r>
        <w:t xml:space="preserve">HD </w:t>
      </w:r>
      <w:r w:rsidR="00D2333F">
        <w:t>symptoms</w:t>
      </w:r>
      <w:r w:rsidR="00B269E2">
        <w:t xml:space="preserve"> to </w:t>
      </w:r>
      <w:r w:rsidR="00AF1AF6">
        <w:t>be associated</w:t>
      </w:r>
      <w:r w:rsidR="004521D2">
        <w:t>, on a trend level,</w:t>
      </w:r>
      <w:r w:rsidR="00AF1AF6">
        <w:t xml:space="preserve"> with</w:t>
      </w:r>
      <w:r w:rsidR="00B269E2">
        <w:t xml:space="preserve"> </w:t>
      </w:r>
      <w:r w:rsidR="000958C5">
        <w:t xml:space="preserve">a separate </w:t>
      </w:r>
      <w:r w:rsidR="00AF1AF6">
        <w:t>impulsive cluster</w:t>
      </w:r>
      <w:r w:rsidR="00B269E2">
        <w:t xml:space="preserve">. </w:t>
      </w:r>
      <w:r w:rsidR="009757CE">
        <w:t xml:space="preserve">Despite not reaching statistical significance, </w:t>
      </w:r>
      <w:r w:rsidR="00E8302F">
        <w:t>this finding is consistent with</w:t>
      </w:r>
      <w:r w:rsidR="004521D2">
        <w:t xml:space="preserve"> the almost universal presence of acquisition behaviors (</w:t>
      </w:r>
      <w:r w:rsidR="000A6CF2">
        <w:t xml:space="preserve">e.g. </w:t>
      </w:r>
      <w:r w:rsidR="004521D2">
        <w:t xml:space="preserve">compulsive buying) in HD, which </w:t>
      </w:r>
      <w:r w:rsidR="003323B0">
        <w:t xml:space="preserve">are </w:t>
      </w:r>
      <w:r w:rsidR="006D3576">
        <w:t>conceptually related</w:t>
      </w:r>
      <w:r w:rsidR="003323B0">
        <w:t xml:space="preserve"> </w:t>
      </w:r>
      <w:r w:rsidR="006D3576">
        <w:t>to</w:t>
      </w:r>
      <w:r w:rsidR="003323B0">
        <w:t xml:space="preserve"> impulsive behaviors</w:t>
      </w:r>
      <w:r w:rsidR="000A6CF2">
        <w:t xml:space="preserve">, and </w:t>
      </w:r>
      <w:r w:rsidR="00C16B60">
        <w:t>the increased prevalence of hoarding symptoms in adults with attention deficit and hyperactivity disorder</w:t>
      </w:r>
      <w:r w:rsidR="00E8302F">
        <w:t>.</w:t>
      </w:r>
      <w:r w:rsidR="00805A53">
        <w:t xml:space="preserve"> </w:t>
      </w:r>
      <w:r w:rsidR="00805A53">
        <w:fldChar w:fldCharType="begin"/>
      </w:r>
      <w:r w:rsidR="00B05C3E">
        <w:instrText xml:space="preserve"> ADDIN EN.CITE &lt;EndNote&gt;&lt;Cite&gt;&lt;Author&gt;Morein-Zamir&lt;/Author&gt;&lt;Year&gt;2020&lt;/Year&gt;&lt;RecNum&gt;140&lt;/RecNum&gt;&lt;DisplayText&gt;&lt;style face="superscript"&gt;53&lt;/style&gt;&lt;/DisplayText&gt;&lt;record&gt;&lt;rec-number&gt;140&lt;/rec-number&gt;&lt;foreign-keys&gt;&lt;key app="EN" db-id="srfr9tzelfvzplexew85t0vnf0f2fx9z222e" timestamp="1608345435"&gt;140&lt;/key&gt;&lt;/foreign-keys&gt;&lt;ref-type name="Book"&gt;6&lt;/ref-type&gt;&lt;contributors&gt;&lt;authors&gt;&lt;author&gt;Morein-Zamir, Sharon&lt;/author&gt;&lt;author&gt;Kasese, Michael&lt;/author&gt;&lt;author&gt;Chamberlain, Samuel&lt;/author&gt;&lt;author&gt;Trachtenberg, Estherina&lt;/author&gt;&lt;/authors&gt;&lt;/contributors&gt;&lt;titles&gt;&lt;title&gt;Elevated levels of hoarding in ADHD: a special link with inattention&lt;/title&gt;&lt;/titles&gt;&lt;dates&gt;&lt;year&gt;2020&lt;/year&gt;&lt;/dates&gt;&lt;urls&gt;&lt;/urls&gt;&lt;electronic-resource-num&gt;10.1101/2020.06.09.20126490&lt;/electronic-resource-num&gt;&lt;/record&gt;&lt;/Cite&gt;&lt;/EndNote&gt;</w:instrText>
      </w:r>
      <w:r w:rsidR="00805A53">
        <w:fldChar w:fldCharType="separate"/>
      </w:r>
      <w:r w:rsidR="00B05C3E" w:rsidRPr="00B05C3E">
        <w:rPr>
          <w:noProof/>
          <w:vertAlign w:val="superscript"/>
        </w:rPr>
        <w:t>53</w:t>
      </w:r>
      <w:r w:rsidR="00805A53">
        <w:fldChar w:fldCharType="end"/>
      </w:r>
      <w:r w:rsidR="00A07C45">
        <w:t xml:space="preserve"> </w:t>
      </w:r>
      <w:r w:rsidR="00D07D4A">
        <w:t>Perhaps compulsive traits are not critical components of HD, and difficult discarding is more related to avoidance rather than compulsivity</w:t>
      </w:r>
      <w:r w:rsidR="004521D2">
        <w:t xml:space="preserve"> it</w:t>
      </w:r>
      <w:r w:rsidR="00124DD6">
        <w:t>self</w:t>
      </w:r>
      <w:r w:rsidR="00D07D4A">
        <w:t>.</w:t>
      </w:r>
      <w:r w:rsidR="005B325B">
        <w:t xml:space="preserve"> </w:t>
      </w:r>
      <w:r w:rsidR="002A40FC">
        <w:t>Although it is difficult to explain this unanticipated find</w:t>
      </w:r>
      <w:r w:rsidR="001D09B7">
        <w:t>ing</w:t>
      </w:r>
      <w:r w:rsidR="00124DD6">
        <w:t xml:space="preserve"> (we initially hypothesized hoarding to predict the mixed cluster)</w:t>
      </w:r>
      <w:r w:rsidR="002A40FC">
        <w:t xml:space="preserve">, we speculate it being to the </w:t>
      </w:r>
      <w:r w:rsidR="00033E89">
        <w:t xml:space="preserve">lower numbers in the impulsive cluster and/or to the </w:t>
      </w:r>
      <w:r w:rsidR="002A40FC">
        <w:t xml:space="preserve">relatively short nature of the instrument to assess hoarding, which included only one </w:t>
      </w:r>
      <w:r w:rsidR="00452583">
        <w:t xml:space="preserve">broad </w:t>
      </w:r>
      <w:r w:rsidR="002A40FC">
        <w:t>item for inability to discard, thus not being able to fully capture the phenomenology complexity of HD. Finally, the</w:t>
      </w:r>
      <w:r w:rsidR="00C3398C">
        <w:t xml:space="preserve"> fact that </w:t>
      </w:r>
      <w:r w:rsidR="001D09B7">
        <w:t xml:space="preserve">TTM </w:t>
      </w:r>
      <w:r w:rsidR="002A40FC">
        <w:t xml:space="preserve">and </w:t>
      </w:r>
      <w:r w:rsidR="00B72829">
        <w:t xml:space="preserve">SPD symptoms </w:t>
      </w:r>
      <w:r w:rsidR="00F45457">
        <w:t>did</w:t>
      </w:r>
      <w:r w:rsidR="00C3398C">
        <w:t xml:space="preserve"> not </w:t>
      </w:r>
      <w:r w:rsidR="00F45457">
        <w:t>emerge as independent predictor</w:t>
      </w:r>
      <w:r w:rsidR="00B72829">
        <w:t>s</w:t>
      </w:r>
      <w:r w:rsidR="00F45457">
        <w:t xml:space="preserve"> </w:t>
      </w:r>
      <w:r w:rsidR="00C3398C">
        <w:t xml:space="preserve">of the impulsive cluster might be ascribed to </w:t>
      </w:r>
      <w:r w:rsidR="002A40FC">
        <w:t xml:space="preserve">them </w:t>
      </w:r>
      <w:r w:rsidR="00F45457">
        <w:t>being overshadowed by other highly associated constructs, particularly BDD</w:t>
      </w:r>
      <w:r w:rsidR="00003D42">
        <w:t xml:space="preserve">. </w:t>
      </w:r>
      <w:r w:rsidR="009A679E">
        <w:fldChar w:fldCharType="begin">
          <w:fldData xml:space="preserve">PEVuZE5vdGU+PENpdGU+PEF1dGhvcj5HcmFudDwvQXV0aG9yPjxZZWFyPjIwMDY8L1llYXI+PFJl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</w:fldData>
        </w:fldChar>
      </w:r>
      <w:r w:rsidR="00B05C3E">
        <w:instrText xml:space="preserve"> ADDIN EN.CITE </w:instrText>
      </w:r>
      <w:r w:rsidR="00B05C3E">
        <w:fldChar w:fldCharType="begin">
          <w:fldData xml:space="preserve">PEVuZE5vdGU+PENpdGU+PEF1dGhvcj5HcmFudDwvQXV0aG9yPjxZZWFyPjIwMDY8L1llYXI+PFJl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</w:fldData>
        </w:fldChar>
      </w:r>
      <w:r w:rsidR="00B05C3E">
        <w:instrText xml:space="preserve"> ADDIN EN.CITE.DATA </w:instrText>
      </w:r>
      <w:r w:rsidR="00B05C3E">
        <w:fldChar w:fldCharType="end"/>
      </w:r>
      <w:r w:rsidR="009A679E">
        <w:fldChar w:fldCharType="separate"/>
      </w:r>
      <w:r w:rsidR="00B05C3E" w:rsidRPr="00B05C3E">
        <w:rPr>
          <w:noProof/>
          <w:vertAlign w:val="superscript"/>
        </w:rPr>
        <w:t>54</w:t>
      </w:r>
      <w:r w:rsidR="009A679E">
        <w:fldChar w:fldCharType="end"/>
      </w:r>
    </w:p>
    <w:p w14:paraId="1F48ADAC" w14:textId="77777777" w:rsidR="00DB0A49" w:rsidRDefault="00DB0A49"/>
    <w:p w14:paraId="3D3F74C0" w14:textId="29A33FAD" w:rsidR="00AF1AF6" w:rsidRPr="00C56EFF" w:rsidRDefault="00A72902">
      <w:r>
        <w:t xml:space="preserve">Our study has a number of limitations including </w:t>
      </w:r>
      <w:r w:rsidR="00C60AD0">
        <w:t xml:space="preserve">(1) </w:t>
      </w:r>
      <w:r>
        <w:t xml:space="preserve">its cross sectional nature, </w:t>
      </w:r>
      <w:r w:rsidR="00C60AD0">
        <w:t xml:space="preserve">(2) </w:t>
      </w:r>
      <w:r w:rsidRPr="002E658C">
        <w:rPr>
          <w:highlight w:val="yellow"/>
        </w:rPr>
        <w:t xml:space="preserve">the use of </w:t>
      </w:r>
      <w:r w:rsidR="00C60AD0" w:rsidRPr="002E658C">
        <w:rPr>
          <w:highlight w:val="yellow"/>
        </w:rPr>
        <w:t xml:space="preserve">self-report </w:t>
      </w:r>
      <w:r w:rsidR="00347254" w:rsidRPr="002E658C">
        <w:rPr>
          <w:highlight w:val="yellow"/>
        </w:rPr>
        <w:t xml:space="preserve">instruments </w:t>
      </w:r>
      <w:r w:rsidR="00C60AD0" w:rsidRPr="002E658C">
        <w:rPr>
          <w:highlight w:val="yellow"/>
        </w:rPr>
        <w:t>(i.e. BIS</w:t>
      </w:r>
      <w:r w:rsidR="00935673" w:rsidRPr="002E658C">
        <w:rPr>
          <w:highlight w:val="yellow"/>
        </w:rPr>
        <w:t>-11</w:t>
      </w:r>
      <w:r w:rsidR="00C60AD0" w:rsidRPr="002E658C">
        <w:rPr>
          <w:highlight w:val="yellow"/>
        </w:rPr>
        <w:t xml:space="preserve"> and CHI</w:t>
      </w:r>
      <w:r w:rsidR="00935673" w:rsidRPr="002E658C">
        <w:rPr>
          <w:highlight w:val="yellow"/>
        </w:rPr>
        <w:t>-</w:t>
      </w:r>
      <w:r w:rsidR="00C60AD0" w:rsidRPr="002E658C">
        <w:rPr>
          <w:highlight w:val="yellow"/>
        </w:rPr>
        <w:t xml:space="preserve">T) </w:t>
      </w:r>
      <w:r w:rsidR="001A4C45" w:rsidRPr="002E658C">
        <w:rPr>
          <w:highlight w:val="yellow"/>
        </w:rPr>
        <w:t>that either ignore</w:t>
      </w:r>
      <w:r w:rsidR="003D7580" w:rsidRPr="002E658C">
        <w:rPr>
          <w:highlight w:val="yellow"/>
        </w:rPr>
        <w:t xml:space="preserve"> </w:t>
      </w:r>
      <w:r w:rsidRPr="002E658C">
        <w:rPr>
          <w:highlight w:val="yellow"/>
        </w:rPr>
        <w:t>important domains associated with impulsive behaviors (e.g. negative urgency)</w:t>
      </w:r>
      <w:r w:rsidR="003D7580" w:rsidRPr="002E658C">
        <w:rPr>
          <w:highlight w:val="yellow"/>
        </w:rPr>
        <w:t xml:space="preserve"> or that it</w:t>
      </w:r>
      <w:r w:rsidRPr="002E658C">
        <w:rPr>
          <w:highlight w:val="yellow"/>
        </w:rPr>
        <w:t xml:space="preserve"> is still new </w:t>
      </w:r>
      <w:r w:rsidR="00C60AD0" w:rsidRPr="002E658C">
        <w:rPr>
          <w:highlight w:val="yellow"/>
        </w:rPr>
        <w:t>(despite promising results)</w:t>
      </w:r>
      <w:r w:rsidRPr="002E658C">
        <w:rPr>
          <w:highlight w:val="yellow"/>
        </w:rPr>
        <w:t>,</w:t>
      </w:r>
      <w:r>
        <w:t xml:space="preserve"> </w:t>
      </w:r>
      <w:r w:rsidR="00C60AD0">
        <w:t xml:space="preserve">(3) the </w:t>
      </w:r>
      <w:r>
        <w:t xml:space="preserve">lack of information on underlying cognitive functioning, </w:t>
      </w:r>
      <w:r w:rsidR="00C5647B">
        <w:t>and (4) the fact that compulsivity and impulsivity may shift to one another in a temporally dynamic manner.</w:t>
      </w:r>
      <w:r w:rsidR="00003D42" w:rsidRPr="00003D42">
        <w:t xml:space="preserve"> </w:t>
      </w:r>
      <w:r w:rsidR="009A679E">
        <w:fldChar w:fldCharType="begin">
          <w:fldData xml:space="preserve">PEVuZE5vdGU+PENpdGU+PEF1dGhvcj5GaW5lYmVyZzwvQXV0aG9yPjxZZWFyPjIwMTA8L1llYXI+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1OTEtNjA0PC9wYWdlcz48dm9sdW1lPjM1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</w:fldData>
        </w:fldChar>
      </w:r>
      <w:r w:rsidR="00B05C3E">
        <w:instrText xml:space="preserve"> ADDIN EN.CITE </w:instrText>
      </w:r>
      <w:r w:rsidR="00B05C3E">
        <w:fldChar w:fldCharType="begin">
          <w:fldData xml:space="preserve">PEVuZE5vdGU+PENpdGU+PEF1dGhvcj5GaW5lYmVyZzwvQXV0aG9yPjxZZWFyPjIwMTA8L1llYXI+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1OTEtNjA0PC9wYWdlcz48dm9sdW1lPjM1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</w:fldData>
        </w:fldChar>
      </w:r>
      <w:r w:rsidR="00B05C3E">
        <w:instrText xml:space="preserve"> ADDIN EN.CITE.DATA </w:instrText>
      </w:r>
      <w:r w:rsidR="00B05C3E">
        <w:fldChar w:fldCharType="end"/>
      </w:r>
      <w:r w:rsidR="009A679E">
        <w:fldChar w:fldCharType="separate"/>
      </w:r>
      <w:r w:rsidR="00B05C3E" w:rsidRPr="00B05C3E">
        <w:rPr>
          <w:noProof/>
          <w:vertAlign w:val="superscript"/>
        </w:rPr>
        <w:t>10</w:t>
      </w:r>
      <w:r w:rsidR="009A679E">
        <w:fldChar w:fldCharType="end"/>
      </w:r>
      <w:r w:rsidR="00C5647B" w:rsidRPr="00C050E1">
        <w:t xml:space="preserve"> </w:t>
      </w:r>
      <w:r w:rsidR="00462BF5">
        <w:t xml:space="preserve">Also, though the sample was an online cohort expected to be normative, relatively high levels of symptoms were found. </w:t>
      </w:r>
      <w:r>
        <w:t xml:space="preserve">Future studies should investigate the stability of these clusters and whether individuals </w:t>
      </w:r>
      <w:r w:rsidR="00C60AD0">
        <w:t>can</w:t>
      </w:r>
      <w:r>
        <w:t xml:space="preserve"> transit between clusters, e.g. it is important to clarify if individuals from the impulsive or the compulsive traits cluster can convert to the compulsive-impulsive </w:t>
      </w:r>
      <w:r w:rsidRPr="00C56EFF">
        <w:t xml:space="preserve">cluster </w:t>
      </w:r>
      <w:r w:rsidR="00C60AD0" w:rsidRPr="00C56EFF">
        <w:t>u</w:t>
      </w:r>
      <w:r w:rsidRPr="00C56EFF">
        <w:t>nder specific circumstance. Finally, our</w:t>
      </w:r>
      <w:r w:rsidR="00526026" w:rsidRPr="00C56EFF">
        <w:t xml:space="preserve"> findings also suggest that </w:t>
      </w:r>
      <w:r w:rsidR="0097679B" w:rsidRPr="00C56EFF">
        <w:t xml:space="preserve">increased </w:t>
      </w:r>
      <w:r w:rsidR="00526026" w:rsidRPr="00C56EFF">
        <w:t xml:space="preserve">compulsivity and impulsivity </w:t>
      </w:r>
      <w:r w:rsidR="0097679B" w:rsidRPr="00C56EFF">
        <w:t xml:space="preserve">traits that are observed in the </w:t>
      </w:r>
      <w:r w:rsidR="007060AF" w:rsidRPr="00C56EFF">
        <w:t xml:space="preserve">general population </w:t>
      </w:r>
      <w:r w:rsidR="00526026" w:rsidRPr="00C56EFF">
        <w:t xml:space="preserve">may increase the risk for </w:t>
      </w:r>
      <w:r w:rsidR="007060AF" w:rsidRPr="00C56EFF">
        <w:t>OCRDs</w:t>
      </w:r>
      <w:r w:rsidR="00526026" w:rsidRPr="00C56EFF">
        <w:t xml:space="preserve"> </w:t>
      </w:r>
      <w:r w:rsidR="007060AF" w:rsidRPr="00C56EFF">
        <w:t xml:space="preserve">under exposure to stressful life events. Perhaps treatments targeting these traits in people exposed to other risk factors </w:t>
      </w:r>
      <w:r w:rsidR="00526026" w:rsidRPr="00C56EFF">
        <w:t xml:space="preserve">and that treatments targeting these traits should be pursued in the future with a view to decrease </w:t>
      </w:r>
      <w:r w:rsidR="00CB760E" w:rsidRPr="00C56EFF">
        <w:t>conversion to more severe OC</w:t>
      </w:r>
      <w:r w:rsidR="001D09B7" w:rsidRPr="00C56EFF">
        <w:t>R</w:t>
      </w:r>
      <w:r w:rsidR="00CB760E" w:rsidRPr="00C56EFF">
        <w:t>D symptoms.</w:t>
      </w:r>
      <w:r w:rsidR="00AF1AF6" w:rsidRPr="00C56EFF">
        <w:t xml:space="preserve"> </w:t>
      </w:r>
    </w:p>
    <w:p w14:paraId="22D96373" w14:textId="77777777" w:rsidR="00AF1AF6" w:rsidRPr="00C56EFF" w:rsidRDefault="00AF1AF6"/>
    <w:p w14:paraId="69CB588A" w14:textId="77777777" w:rsidR="00C56EFF" w:rsidRPr="00C56EFF" w:rsidRDefault="00C56EFF" w:rsidP="00A45D14">
      <w:pPr>
        <w:rPr>
          <w:b/>
        </w:rPr>
      </w:pPr>
      <w:r w:rsidRPr="00C56EFF">
        <w:rPr>
          <w:b/>
        </w:rPr>
        <w:t>ACKNOWLDGEMENTS</w:t>
      </w:r>
    </w:p>
    <w:p w14:paraId="34E47B2D" w14:textId="77777777" w:rsidR="00C56EFF" w:rsidRPr="00C56EFF" w:rsidRDefault="00C56EFF" w:rsidP="00A45D14"/>
    <w:p w14:paraId="2F623140" w14:textId="0648E0CB" w:rsidR="00C56EFF" w:rsidRPr="00C56EFF" w:rsidRDefault="00C56EFF" w:rsidP="00A45D14">
      <w:r w:rsidRPr="00C56EFF">
        <w:t>None.</w:t>
      </w:r>
    </w:p>
    <w:p w14:paraId="4C713DF1" w14:textId="77777777" w:rsidR="00C56EFF" w:rsidRPr="00C56EFF" w:rsidRDefault="00C56EFF" w:rsidP="00A45D14">
      <w:pPr>
        <w:rPr>
          <w:b/>
        </w:rPr>
      </w:pPr>
    </w:p>
    <w:p w14:paraId="3C56465D" w14:textId="77777777" w:rsidR="00C56EFF" w:rsidRDefault="00C56EFF" w:rsidP="00A45D14">
      <w:pPr>
        <w:rPr>
          <w:b/>
          <w:highlight w:val="yellow"/>
        </w:rPr>
      </w:pPr>
    </w:p>
    <w:p w14:paraId="5EAA0198" w14:textId="391096AD" w:rsidR="00A45D14" w:rsidRPr="00C56EFF" w:rsidRDefault="00C56EFF" w:rsidP="00A45D14">
      <w:pPr>
        <w:rPr>
          <w:b/>
        </w:rPr>
      </w:pPr>
      <w:r w:rsidRPr="00C56EFF">
        <w:rPr>
          <w:b/>
        </w:rPr>
        <w:t>FUNDING</w:t>
      </w:r>
    </w:p>
    <w:p w14:paraId="5A48C724" w14:textId="77777777" w:rsidR="00A45D14" w:rsidRPr="00C56EFF" w:rsidRDefault="00A45D14" w:rsidP="00A45D14">
      <w:pPr>
        <w:rPr>
          <w:b/>
        </w:rPr>
      </w:pPr>
    </w:p>
    <w:p w14:paraId="42621A08" w14:textId="0C44B006" w:rsidR="00A45D14" w:rsidRPr="00C56EFF" w:rsidRDefault="00A45D14" w:rsidP="00A45D14">
      <w:r w:rsidRPr="00C56EFF">
        <w:t xml:space="preserve">Dr. Fontenelle is funded by the </w:t>
      </w:r>
      <w:proofErr w:type="spellStart"/>
      <w:r w:rsidRPr="00C56EFF">
        <w:t>Conselho</w:t>
      </w:r>
      <w:proofErr w:type="spellEnd"/>
      <w:r w:rsidRPr="00C56EFF">
        <w:t xml:space="preserve"> Nacional de </w:t>
      </w:r>
      <w:proofErr w:type="spellStart"/>
      <w:r w:rsidRPr="00C56EFF">
        <w:t>Desenvolvimento</w:t>
      </w:r>
      <w:proofErr w:type="spellEnd"/>
      <w:r w:rsidRPr="00C56EFF">
        <w:t xml:space="preserve"> </w:t>
      </w:r>
      <w:proofErr w:type="spellStart"/>
      <w:r w:rsidRPr="00C56EFF">
        <w:t>Científico</w:t>
      </w:r>
      <w:proofErr w:type="spellEnd"/>
      <w:r w:rsidRPr="00C56EFF">
        <w:t xml:space="preserve"> e </w:t>
      </w:r>
      <w:proofErr w:type="spellStart"/>
      <w:r w:rsidRPr="00C56EFF">
        <w:t>Tecnológico</w:t>
      </w:r>
      <w:proofErr w:type="spellEnd"/>
      <w:r w:rsidRPr="00C56EFF">
        <w:t xml:space="preserve"> (Grant number 302526/2018-8), </w:t>
      </w:r>
      <w:proofErr w:type="spellStart"/>
      <w:r w:rsidRPr="00C56EFF">
        <w:t>Fundação</w:t>
      </w:r>
      <w:proofErr w:type="spellEnd"/>
      <w:r w:rsidRPr="00C56EFF">
        <w:t xml:space="preserve"> de Amparo à </w:t>
      </w:r>
      <w:proofErr w:type="spellStart"/>
      <w:r w:rsidRPr="00C56EFF">
        <w:t>Pesquisa</w:t>
      </w:r>
      <w:proofErr w:type="spellEnd"/>
      <w:r w:rsidRPr="00C56EFF">
        <w:t xml:space="preserve"> do Estado do Rio de Janeiro, (Grant number CNE E-26/203.052/2017); the D’Or Institute of Research and Education (No grant number available); and the David Winston Turner Endowment Fund. (No grant number available). </w:t>
      </w:r>
      <w:r w:rsidR="00C56EFF" w:rsidRPr="00C56EFF">
        <w:t>The study was support by grants from Monash University.</w:t>
      </w:r>
      <w:r w:rsidR="00382230">
        <w:t xml:space="preserve"> </w:t>
      </w:r>
      <w:r w:rsidRPr="00C56EFF">
        <w:t>The funding sources had no role in study design, data analysis and result interpretation.</w:t>
      </w:r>
    </w:p>
    <w:p w14:paraId="488D7E98" w14:textId="77777777" w:rsidR="00A45D14" w:rsidRPr="00C56EFF" w:rsidRDefault="00A45D14" w:rsidP="00A45D14">
      <w:pPr>
        <w:rPr>
          <w:b/>
        </w:rPr>
      </w:pPr>
    </w:p>
    <w:p w14:paraId="773E7750" w14:textId="33C2AD4F" w:rsidR="00A45D14" w:rsidRPr="00C56EFF" w:rsidRDefault="00C56EFF" w:rsidP="00A45D14">
      <w:pPr>
        <w:rPr>
          <w:b/>
        </w:rPr>
      </w:pPr>
      <w:r w:rsidRPr="00C56EFF">
        <w:rPr>
          <w:b/>
        </w:rPr>
        <w:t>CONFLICT OF INTEREST</w:t>
      </w:r>
    </w:p>
    <w:p w14:paraId="74CEDFD7" w14:textId="77777777" w:rsidR="00A45D14" w:rsidRPr="00C56EFF" w:rsidRDefault="00A45D14" w:rsidP="00A45D14">
      <w:pPr>
        <w:rPr>
          <w:b/>
        </w:rPr>
      </w:pPr>
    </w:p>
    <w:p w14:paraId="52FD68CA" w14:textId="377C8E44" w:rsidR="00A45D14" w:rsidRDefault="00C56EFF" w:rsidP="00A45D14">
      <w:r w:rsidRPr="00C56EFF">
        <w:t xml:space="preserve">Leonardo F Fontenelle, Louise </w:t>
      </w:r>
      <w:proofErr w:type="spellStart"/>
      <w:r w:rsidRPr="00C56EFF">
        <w:t>Destrée</w:t>
      </w:r>
      <w:proofErr w:type="spellEnd"/>
      <w:r w:rsidRPr="00C56EFF">
        <w:t xml:space="preserve">, Mary-Ellen Brierley, Emma M Thompson, Murat </w:t>
      </w:r>
      <w:proofErr w:type="spellStart"/>
      <w:r w:rsidRPr="00C56EFF">
        <w:t>Yücel</w:t>
      </w:r>
      <w:proofErr w:type="spellEnd"/>
      <w:r w:rsidRPr="00C56EFF">
        <w:t xml:space="preserve">, Lucy Albertella, </w:t>
      </w:r>
      <w:r w:rsidR="004F06FE">
        <w:t xml:space="preserve">Rico Lee, </w:t>
      </w:r>
      <w:r w:rsidRPr="00C56EFF">
        <w:t>and</w:t>
      </w:r>
      <w:r>
        <w:t xml:space="preserve"> Sam R Chamberlain </w:t>
      </w:r>
      <w:r w:rsidRPr="00C56EFF">
        <w:t>declare no competing conflict of interests.</w:t>
      </w:r>
      <w:r w:rsidR="004F06FE">
        <w:t xml:space="preserve"> </w:t>
      </w:r>
    </w:p>
    <w:p w14:paraId="406A9587" w14:textId="77777777" w:rsidR="004F06FE" w:rsidRDefault="004F06FE" w:rsidP="00A45D14"/>
    <w:p w14:paraId="53F7392E" w14:textId="4E596B15" w:rsidR="004F06FE" w:rsidRDefault="004F06FE" w:rsidP="00A45D14">
      <w:pPr>
        <w:rPr>
          <w:b/>
        </w:rPr>
      </w:pPr>
      <w:r w:rsidRPr="004F06FE">
        <w:rPr>
          <w:b/>
        </w:rPr>
        <w:t>AUTHORS CONTRIBUTIONS</w:t>
      </w:r>
    </w:p>
    <w:p w14:paraId="2E7DA1F0" w14:textId="77777777" w:rsidR="004F06FE" w:rsidRDefault="004F06FE" w:rsidP="00A45D14">
      <w:pPr>
        <w:rPr>
          <w:b/>
        </w:rPr>
      </w:pPr>
    </w:p>
    <w:p w14:paraId="24BA3E72" w14:textId="22FE904A" w:rsidR="004F06FE" w:rsidRPr="004F06FE" w:rsidRDefault="004F06FE" w:rsidP="00A45D14">
      <w:pPr>
        <w:rPr>
          <w:b/>
        </w:rPr>
      </w:pPr>
      <w:r w:rsidRPr="00C56EFF">
        <w:t xml:space="preserve">Leonardo F Fontenelle, Louise Destrée, Mary-Ellen Brierley, Emma M Thompson, Murat Yücel, Lucy Albertella, </w:t>
      </w:r>
      <w:r>
        <w:t xml:space="preserve">Rico Lee, </w:t>
      </w:r>
      <w:r w:rsidRPr="00C56EFF">
        <w:t>and</w:t>
      </w:r>
      <w:r>
        <w:t xml:space="preserve"> Sam R Chamberlain were involved in the conceptualization, data collection, and analysis. All author contributed to drafting significant parts of the manuscript and approved the final document</w:t>
      </w:r>
    </w:p>
    <w:p w14:paraId="04E42EF5" w14:textId="77777777" w:rsidR="00C56EFF" w:rsidRDefault="00C56EFF" w:rsidP="00A45D14">
      <w:pPr>
        <w:rPr>
          <w:b/>
        </w:rPr>
      </w:pPr>
    </w:p>
    <w:p w14:paraId="2BDD650E" w14:textId="698CEE94" w:rsidR="001B3FD2" w:rsidRPr="00F605D4" w:rsidRDefault="00A45D14">
      <w:pPr>
        <w:rPr>
          <w:b/>
        </w:rPr>
      </w:pPr>
      <w:r w:rsidRPr="00F605D4">
        <w:rPr>
          <w:b/>
        </w:rPr>
        <w:t>REFERENCES</w:t>
      </w:r>
    </w:p>
    <w:p w14:paraId="64298CB6" w14:textId="44DC0B0E" w:rsidR="001B3FD2" w:rsidRDefault="00C56EFF">
      <w:r>
        <w:t xml:space="preserve"> </w:t>
      </w:r>
    </w:p>
    <w:p w14:paraId="39821057" w14:textId="77777777" w:rsidR="00180116" w:rsidRPr="00180116" w:rsidRDefault="001B3FD2" w:rsidP="00180116">
      <w:pPr>
        <w:pStyle w:val="EndNoteBibliography"/>
        <w:ind w:left="720" w:hanging="720"/>
        <w:rPr>
          <w:noProof/>
        </w:rPr>
      </w:pPr>
      <w:r>
        <w:fldChar w:fldCharType="begin"/>
      </w:r>
      <w:r>
        <w:instrText xml:space="preserve"> ADDIN EN.REFLIST </w:instrText>
      </w:r>
      <w:r>
        <w:fldChar w:fldCharType="separate"/>
      </w:r>
      <w:r w:rsidR="00180116" w:rsidRPr="00180116">
        <w:rPr>
          <w:noProof/>
        </w:rPr>
        <w:t>1.</w:t>
      </w:r>
      <w:r w:rsidR="00180116" w:rsidRPr="00180116">
        <w:rPr>
          <w:noProof/>
        </w:rPr>
        <w:tab/>
        <w:t xml:space="preserve">APA. </w:t>
      </w:r>
      <w:r w:rsidR="00180116" w:rsidRPr="00180116">
        <w:rPr>
          <w:i/>
          <w:noProof/>
        </w:rPr>
        <w:t>Diagnostic and Statistical Manual of Mental Disorders: DSM-5.</w:t>
      </w:r>
      <w:r w:rsidR="00180116" w:rsidRPr="00180116">
        <w:rPr>
          <w:noProof/>
        </w:rPr>
        <w:t xml:space="preserve"> Arlington, VA: American Psychiatric Publishing Incorporated; 2013.</w:t>
      </w:r>
    </w:p>
    <w:p w14:paraId="673478F2" w14:textId="4D8280A2" w:rsidR="00180116" w:rsidRPr="00180116" w:rsidRDefault="00180116" w:rsidP="00180116">
      <w:pPr>
        <w:pStyle w:val="EndNoteBibliography"/>
        <w:ind w:left="720" w:hanging="720"/>
        <w:rPr>
          <w:noProof/>
        </w:rPr>
      </w:pPr>
      <w:r w:rsidRPr="00180116">
        <w:rPr>
          <w:noProof/>
        </w:rPr>
        <w:t>2.</w:t>
      </w:r>
      <w:r w:rsidRPr="00180116">
        <w:rPr>
          <w:noProof/>
        </w:rPr>
        <w:tab/>
        <w:t xml:space="preserve">WHO. International Classification of Diseases 11th Revision. 2020; </w:t>
      </w:r>
      <w:hyperlink r:id="rId11" w:history="1">
        <w:r w:rsidRPr="00180116">
          <w:rPr>
            <w:rStyle w:val="Hyperlink"/>
            <w:noProof/>
          </w:rPr>
          <w:t>https://icd.who.int/en</w:t>
        </w:r>
      </w:hyperlink>
      <w:r w:rsidRPr="00180116">
        <w:rPr>
          <w:noProof/>
        </w:rPr>
        <w:t>.</w:t>
      </w:r>
    </w:p>
    <w:p w14:paraId="769C01C5" w14:textId="77777777" w:rsidR="00180116" w:rsidRPr="00180116" w:rsidRDefault="00180116" w:rsidP="00180116">
      <w:pPr>
        <w:pStyle w:val="EndNoteBibliography"/>
        <w:ind w:left="720" w:hanging="720"/>
        <w:rPr>
          <w:noProof/>
        </w:rPr>
      </w:pPr>
      <w:r w:rsidRPr="00180116">
        <w:rPr>
          <w:noProof/>
        </w:rPr>
        <w:t>3.</w:t>
      </w:r>
      <w:r w:rsidRPr="00180116">
        <w:rPr>
          <w:noProof/>
        </w:rPr>
        <w:tab/>
        <w:t xml:space="preserve">Ruscio AM, Stein DJ, Chiu WT, et al. The epidemiology of obsessive-compulsive disorder in the National Comorbidity Survey Replication.  </w:t>
      </w:r>
      <w:r w:rsidRPr="00180116">
        <w:rPr>
          <w:i/>
          <w:noProof/>
        </w:rPr>
        <w:t xml:space="preserve">Molecular psychiatry. </w:t>
      </w:r>
      <w:r w:rsidRPr="00180116">
        <w:rPr>
          <w:noProof/>
        </w:rPr>
        <w:t>2010;15(1):53-63.</w:t>
      </w:r>
    </w:p>
    <w:p w14:paraId="626D15F5" w14:textId="77777777" w:rsidR="00180116" w:rsidRPr="00180116" w:rsidRDefault="00180116" w:rsidP="00180116">
      <w:pPr>
        <w:pStyle w:val="EndNoteBibliography"/>
        <w:ind w:left="720" w:hanging="720"/>
        <w:rPr>
          <w:noProof/>
        </w:rPr>
      </w:pPr>
      <w:r w:rsidRPr="00180116">
        <w:rPr>
          <w:noProof/>
        </w:rPr>
        <w:t>4.</w:t>
      </w:r>
      <w:r w:rsidRPr="00180116">
        <w:rPr>
          <w:noProof/>
        </w:rPr>
        <w:tab/>
        <w:t xml:space="preserve">Postlethwaite A, Kellett S, Mataix-Cols D. Prevalence of Hoarding Disorder: A systematic review and meta-analysis.  </w:t>
      </w:r>
      <w:r w:rsidRPr="00180116">
        <w:rPr>
          <w:i/>
          <w:noProof/>
        </w:rPr>
        <w:t xml:space="preserve">Journal of affective disorders. </w:t>
      </w:r>
      <w:r w:rsidRPr="00180116">
        <w:rPr>
          <w:noProof/>
        </w:rPr>
        <w:t>2019;256:309-316.</w:t>
      </w:r>
    </w:p>
    <w:p w14:paraId="54362BCF" w14:textId="77777777" w:rsidR="00180116" w:rsidRPr="00180116" w:rsidRDefault="00180116" w:rsidP="00180116">
      <w:pPr>
        <w:pStyle w:val="EndNoteBibliography"/>
        <w:ind w:left="720" w:hanging="720"/>
        <w:rPr>
          <w:noProof/>
        </w:rPr>
      </w:pPr>
      <w:r w:rsidRPr="00180116">
        <w:rPr>
          <w:noProof/>
        </w:rPr>
        <w:t>5.</w:t>
      </w:r>
      <w:r w:rsidRPr="00180116">
        <w:rPr>
          <w:noProof/>
        </w:rPr>
        <w:tab/>
        <w:t xml:space="preserve">Hayes SL, Storch EA, Berlanga L. Skin picking behaviors: An examination of the prevalence and severity in a community sample.  </w:t>
      </w:r>
      <w:r w:rsidRPr="00180116">
        <w:rPr>
          <w:i/>
          <w:noProof/>
        </w:rPr>
        <w:t xml:space="preserve">Journal of anxiety disorders. </w:t>
      </w:r>
      <w:r w:rsidRPr="00180116">
        <w:rPr>
          <w:noProof/>
        </w:rPr>
        <w:t>2009;23(3):314-319.</w:t>
      </w:r>
    </w:p>
    <w:p w14:paraId="04ABA37E" w14:textId="77777777" w:rsidR="00180116" w:rsidRPr="00180116" w:rsidRDefault="00180116" w:rsidP="00180116">
      <w:pPr>
        <w:pStyle w:val="EndNoteBibliography"/>
        <w:ind w:left="720" w:hanging="720"/>
        <w:rPr>
          <w:noProof/>
        </w:rPr>
      </w:pPr>
      <w:r w:rsidRPr="00180116">
        <w:rPr>
          <w:noProof/>
        </w:rPr>
        <w:t>6.</w:t>
      </w:r>
      <w:r w:rsidRPr="00180116">
        <w:rPr>
          <w:noProof/>
        </w:rPr>
        <w:tab/>
        <w:t xml:space="preserve">Grant JE, Dougherty DD, Chamberlain SR. Prevalence, gender correlates, and co-morbidity of trichotillomania.  </w:t>
      </w:r>
      <w:r w:rsidRPr="00180116">
        <w:rPr>
          <w:i/>
          <w:noProof/>
        </w:rPr>
        <w:t xml:space="preserve">Psychiatry research. </w:t>
      </w:r>
      <w:r w:rsidRPr="00180116">
        <w:rPr>
          <w:noProof/>
        </w:rPr>
        <w:t>2020;288:112948.</w:t>
      </w:r>
    </w:p>
    <w:p w14:paraId="6C3A6FD1" w14:textId="77777777" w:rsidR="00180116" w:rsidRPr="00180116" w:rsidRDefault="00180116" w:rsidP="00180116">
      <w:pPr>
        <w:pStyle w:val="EndNoteBibliography"/>
        <w:ind w:left="720" w:hanging="720"/>
        <w:rPr>
          <w:noProof/>
        </w:rPr>
      </w:pPr>
      <w:r w:rsidRPr="00180116">
        <w:rPr>
          <w:noProof/>
        </w:rPr>
        <w:t>7.</w:t>
      </w:r>
      <w:r w:rsidRPr="00180116">
        <w:rPr>
          <w:noProof/>
        </w:rPr>
        <w:tab/>
        <w:t xml:space="preserve">Buhlmann U, Glaesmer H, Mewes R, et al. Updates on the prevalence of body dysmorphic disorder: a population-based survey.  </w:t>
      </w:r>
      <w:r w:rsidRPr="00180116">
        <w:rPr>
          <w:i/>
          <w:noProof/>
        </w:rPr>
        <w:t xml:space="preserve">Psychiatry research. </w:t>
      </w:r>
      <w:r w:rsidRPr="00180116">
        <w:rPr>
          <w:noProof/>
        </w:rPr>
        <w:t>2010;178(1):171-175.</w:t>
      </w:r>
    </w:p>
    <w:p w14:paraId="189B3B20" w14:textId="77777777" w:rsidR="00180116" w:rsidRPr="00180116" w:rsidRDefault="00180116" w:rsidP="00180116">
      <w:pPr>
        <w:pStyle w:val="EndNoteBibliography"/>
        <w:ind w:left="720" w:hanging="720"/>
        <w:rPr>
          <w:noProof/>
        </w:rPr>
      </w:pPr>
      <w:r w:rsidRPr="00180116">
        <w:rPr>
          <w:noProof/>
        </w:rPr>
        <w:t>8.</w:t>
      </w:r>
      <w:r w:rsidRPr="00180116">
        <w:rPr>
          <w:noProof/>
        </w:rPr>
        <w:tab/>
        <w:t xml:space="preserve">Hollander E, Doernberg E, Shavitt R, et al. The cost and impact of compulsivity: A research perspective.  </w:t>
      </w:r>
      <w:r w:rsidRPr="00180116">
        <w:rPr>
          <w:i/>
          <w:noProof/>
        </w:rPr>
        <w:t xml:space="preserve">European neuropsychopharmacology : the journal of the European College of Neuropsychopharmacology. </w:t>
      </w:r>
      <w:r w:rsidRPr="00180116">
        <w:rPr>
          <w:noProof/>
        </w:rPr>
        <w:t>2016;26(5):800-809.</w:t>
      </w:r>
    </w:p>
    <w:p w14:paraId="7EE37D01" w14:textId="77777777" w:rsidR="00180116" w:rsidRPr="00180116" w:rsidRDefault="00180116" w:rsidP="00180116">
      <w:pPr>
        <w:pStyle w:val="EndNoteBibliography"/>
        <w:ind w:left="720" w:hanging="720"/>
        <w:rPr>
          <w:noProof/>
        </w:rPr>
      </w:pPr>
      <w:r w:rsidRPr="00180116">
        <w:rPr>
          <w:noProof/>
        </w:rPr>
        <w:t>9.</w:t>
      </w:r>
      <w:r w:rsidRPr="00180116">
        <w:rPr>
          <w:noProof/>
        </w:rPr>
        <w:tab/>
        <w:t xml:space="preserve">Hollander E, Wong CM. Obsessive-compulsive spectrum disorders.  </w:t>
      </w:r>
      <w:r w:rsidRPr="00180116">
        <w:rPr>
          <w:i/>
          <w:noProof/>
        </w:rPr>
        <w:t xml:space="preserve">The Journal of clinical psychiatry. </w:t>
      </w:r>
      <w:r w:rsidRPr="00180116">
        <w:rPr>
          <w:noProof/>
        </w:rPr>
        <w:t>1995;56 Suppl 4:3-6; discussion 53-55.</w:t>
      </w:r>
    </w:p>
    <w:p w14:paraId="26C5FD23" w14:textId="77777777" w:rsidR="00180116" w:rsidRPr="00180116" w:rsidRDefault="00180116" w:rsidP="00180116">
      <w:pPr>
        <w:pStyle w:val="EndNoteBibliography"/>
        <w:ind w:left="720" w:hanging="720"/>
        <w:rPr>
          <w:noProof/>
        </w:rPr>
      </w:pPr>
      <w:r w:rsidRPr="00180116">
        <w:rPr>
          <w:noProof/>
        </w:rPr>
        <w:t>10.</w:t>
      </w:r>
      <w:r w:rsidRPr="00180116">
        <w:rPr>
          <w:noProof/>
        </w:rPr>
        <w:tab/>
        <w:t xml:space="preserve">Fineberg NA, Potenza MN, Chamberlain SR, et al. Probing compulsive and impulsive behaviors, from animal models to endophenotypes: a narrative review.  </w:t>
      </w:r>
      <w:r w:rsidRPr="00180116">
        <w:rPr>
          <w:i/>
          <w:noProof/>
        </w:rPr>
        <w:t xml:space="preserve">Neuropsychopharmacology : official publication of the American College of Neuropsychopharmacology. </w:t>
      </w:r>
      <w:r w:rsidRPr="00180116">
        <w:rPr>
          <w:noProof/>
        </w:rPr>
        <w:t>2010;35(3):591-604.</w:t>
      </w:r>
    </w:p>
    <w:p w14:paraId="42B52A81" w14:textId="77777777" w:rsidR="00180116" w:rsidRPr="00180116" w:rsidRDefault="00180116" w:rsidP="00180116">
      <w:pPr>
        <w:pStyle w:val="EndNoteBibliography"/>
        <w:ind w:left="720" w:hanging="720"/>
        <w:rPr>
          <w:noProof/>
        </w:rPr>
      </w:pPr>
      <w:r w:rsidRPr="00180116">
        <w:rPr>
          <w:noProof/>
        </w:rPr>
        <w:t>11.</w:t>
      </w:r>
      <w:r w:rsidRPr="00180116">
        <w:rPr>
          <w:noProof/>
        </w:rPr>
        <w:tab/>
        <w:t xml:space="preserve">Chamberlain SR, Stochl J, Redden SA, et al. Latent traits of impulsivity and compulsivity: toward dimensional psychiatry.  </w:t>
      </w:r>
      <w:r w:rsidRPr="00180116">
        <w:rPr>
          <w:i/>
          <w:noProof/>
        </w:rPr>
        <w:t xml:space="preserve">Psychological medicine. </w:t>
      </w:r>
      <w:r w:rsidRPr="00180116">
        <w:rPr>
          <w:noProof/>
        </w:rPr>
        <w:t>2018;48(5):810-821.</w:t>
      </w:r>
    </w:p>
    <w:p w14:paraId="1F5538A6" w14:textId="77777777" w:rsidR="00180116" w:rsidRPr="00180116" w:rsidRDefault="00180116" w:rsidP="00180116">
      <w:pPr>
        <w:pStyle w:val="EndNoteBibliography"/>
        <w:ind w:left="720" w:hanging="720"/>
        <w:rPr>
          <w:noProof/>
        </w:rPr>
      </w:pPr>
      <w:r w:rsidRPr="00180116">
        <w:rPr>
          <w:noProof/>
        </w:rPr>
        <w:t>12.</w:t>
      </w:r>
      <w:r w:rsidRPr="00180116">
        <w:rPr>
          <w:noProof/>
        </w:rPr>
        <w:tab/>
        <w:t xml:space="preserve">Chamberlain SR, Tiego J, Fontenelle LF, et al. Fractionation of impulsive and compulsive trans-diagnostic phenotypes and their longitudinal associations.  </w:t>
      </w:r>
      <w:r w:rsidRPr="00180116">
        <w:rPr>
          <w:i/>
          <w:noProof/>
        </w:rPr>
        <w:t xml:space="preserve">The Australian and New Zealand journal of psychiatry. </w:t>
      </w:r>
      <w:r w:rsidRPr="00180116">
        <w:rPr>
          <w:noProof/>
        </w:rPr>
        <w:t>2019;53(9):896-907.</w:t>
      </w:r>
    </w:p>
    <w:p w14:paraId="2824E40C" w14:textId="77777777" w:rsidR="00180116" w:rsidRPr="00180116" w:rsidRDefault="00180116" w:rsidP="00180116">
      <w:pPr>
        <w:pStyle w:val="EndNoteBibliography"/>
        <w:ind w:left="720" w:hanging="720"/>
        <w:rPr>
          <w:noProof/>
        </w:rPr>
      </w:pPr>
      <w:r w:rsidRPr="00180116">
        <w:rPr>
          <w:noProof/>
        </w:rPr>
        <w:t>13.</w:t>
      </w:r>
      <w:r w:rsidRPr="00180116">
        <w:rPr>
          <w:noProof/>
        </w:rPr>
        <w:tab/>
        <w:t xml:space="preserve">Romero-Garcia R, Hook RW, Tiego J, et al. Brain micro-architecture and disinhibition: a latent phenotyping study across 33 impulsive and compulsive behaviours.  </w:t>
      </w:r>
      <w:r w:rsidRPr="00180116">
        <w:rPr>
          <w:i/>
          <w:noProof/>
        </w:rPr>
        <w:t xml:space="preserve">Neuropsychopharmacology : official publication of the American College of Neuropsychopharmacology. </w:t>
      </w:r>
      <w:r w:rsidRPr="00180116">
        <w:rPr>
          <w:noProof/>
        </w:rPr>
        <w:t>2021;46(2):423-431.</w:t>
      </w:r>
    </w:p>
    <w:p w14:paraId="6BA8D48E" w14:textId="77777777" w:rsidR="00180116" w:rsidRPr="00180116" w:rsidRDefault="00180116" w:rsidP="00180116">
      <w:pPr>
        <w:pStyle w:val="EndNoteBibliography"/>
        <w:ind w:left="720" w:hanging="720"/>
        <w:rPr>
          <w:noProof/>
        </w:rPr>
      </w:pPr>
      <w:r w:rsidRPr="00180116">
        <w:rPr>
          <w:noProof/>
        </w:rPr>
        <w:t>14.</w:t>
      </w:r>
      <w:r w:rsidRPr="00180116">
        <w:rPr>
          <w:noProof/>
        </w:rPr>
        <w:tab/>
        <w:t xml:space="preserve">Hook RW, Grant JE, Ioannidis K, et al. Trans-diagnostic measurement of impulsivity and compulsivity: A review of self-report tools.  </w:t>
      </w:r>
      <w:r w:rsidRPr="00180116">
        <w:rPr>
          <w:i/>
          <w:noProof/>
        </w:rPr>
        <w:t xml:space="preserve">Neuroscience and biobehavioral reviews. </w:t>
      </w:r>
      <w:r w:rsidRPr="00180116">
        <w:rPr>
          <w:noProof/>
        </w:rPr>
        <w:t>2020.</w:t>
      </w:r>
    </w:p>
    <w:p w14:paraId="10FCE679" w14:textId="77777777" w:rsidR="00180116" w:rsidRPr="00180116" w:rsidRDefault="00180116" w:rsidP="00180116">
      <w:pPr>
        <w:pStyle w:val="EndNoteBibliography"/>
        <w:ind w:left="720" w:hanging="720"/>
        <w:rPr>
          <w:noProof/>
        </w:rPr>
      </w:pPr>
      <w:r w:rsidRPr="00180116">
        <w:rPr>
          <w:noProof/>
        </w:rPr>
        <w:t>15.</w:t>
      </w:r>
      <w:r w:rsidRPr="00180116">
        <w:rPr>
          <w:noProof/>
        </w:rPr>
        <w:tab/>
        <w:t xml:space="preserve">Parkes L, Tiego J, Aquino K, et al. Transdiagnostic variations in impulsivity and compulsivity in obsessive-compulsive disorder and gambling disorder correlate with effective connectivity in cortical-striatal-thalamic-cortical circuits.  </w:t>
      </w:r>
      <w:r w:rsidRPr="00180116">
        <w:rPr>
          <w:i/>
          <w:noProof/>
        </w:rPr>
        <w:t xml:space="preserve">NeuroImage. </w:t>
      </w:r>
      <w:r w:rsidRPr="00180116">
        <w:rPr>
          <w:noProof/>
        </w:rPr>
        <w:t>2019;202:116070.</w:t>
      </w:r>
    </w:p>
    <w:p w14:paraId="421BAB9F" w14:textId="77777777" w:rsidR="00180116" w:rsidRPr="00180116" w:rsidRDefault="00180116" w:rsidP="00180116">
      <w:pPr>
        <w:pStyle w:val="EndNoteBibliography"/>
        <w:ind w:left="720" w:hanging="720"/>
        <w:rPr>
          <w:noProof/>
        </w:rPr>
      </w:pPr>
      <w:r w:rsidRPr="00180116">
        <w:rPr>
          <w:noProof/>
        </w:rPr>
        <w:t>16.</w:t>
      </w:r>
      <w:r w:rsidRPr="00180116">
        <w:rPr>
          <w:noProof/>
        </w:rPr>
        <w:tab/>
        <w:t xml:space="preserve">Fontenelle LF, Oldenhof E, Eduarda Moreira-de-Oliveira M, et al. A transdiagnostic perspective of constructs underlying obsessive-compulsive and related disorders: An international Delphi consensus study.  </w:t>
      </w:r>
      <w:r w:rsidRPr="00180116">
        <w:rPr>
          <w:i/>
          <w:noProof/>
        </w:rPr>
        <w:t xml:space="preserve">The Australian and New Zealand journal of psychiatry. </w:t>
      </w:r>
      <w:r w:rsidRPr="00180116">
        <w:rPr>
          <w:noProof/>
        </w:rPr>
        <w:t>2020;54(7):719-731.</w:t>
      </w:r>
    </w:p>
    <w:p w14:paraId="387346B5" w14:textId="77777777" w:rsidR="00180116" w:rsidRPr="00180116" w:rsidRDefault="00180116" w:rsidP="00180116">
      <w:pPr>
        <w:pStyle w:val="EndNoteBibliography"/>
        <w:ind w:left="720" w:hanging="720"/>
        <w:rPr>
          <w:noProof/>
        </w:rPr>
      </w:pPr>
      <w:r w:rsidRPr="00180116">
        <w:rPr>
          <w:noProof/>
        </w:rPr>
        <w:t>17.</w:t>
      </w:r>
      <w:r w:rsidRPr="00180116">
        <w:rPr>
          <w:noProof/>
        </w:rPr>
        <w:tab/>
        <w:t xml:space="preserve">Yücel M, Oldenhof E, Ahmed SH, et al. A transdiagnostic dimensional approach towards a neuropsychological assessment for addiction: an international Delphi consensus study.  </w:t>
      </w:r>
      <w:r w:rsidRPr="00180116">
        <w:rPr>
          <w:i/>
          <w:noProof/>
        </w:rPr>
        <w:t xml:space="preserve">Addiction (Abingdon, England). </w:t>
      </w:r>
      <w:r w:rsidRPr="00180116">
        <w:rPr>
          <w:noProof/>
        </w:rPr>
        <w:t>2019;114(6):1095-1109.</w:t>
      </w:r>
    </w:p>
    <w:p w14:paraId="104A72D3" w14:textId="77777777" w:rsidR="00180116" w:rsidRPr="00180116" w:rsidRDefault="00180116" w:rsidP="00180116">
      <w:pPr>
        <w:pStyle w:val="EndNoteBibliography"/>
        <w:ind w:left="720" w:hanging="720"/>
        <w:rPr>
          <w:noProof/>
        </w:rPr>
      </w:pPr>
      <w:r w:rsidRPr="00180116">
        <w:rPr>
          <w:noProof/>
        </w:rPr>
        <w:t>18.</w:t>
      </w:r>
      <w:r w:rsidRPr="00180116">
        <w:rPr>
          <w:noProof/>
        </w:rPr>
        <w:tab/>
        <w:t xml:space="preserve">Evenden JL. Varieties of impulsivity.  </w:t>
      </w:r>
      <w:r w:rsidRPr="00180116">
        <w:rPr>
          <w:i/>
          <w:noProof/>
        </w:rPr>
        <w:t xml:space="preserve">Psychopharmacology. </w:t>
      </w:r>
      <w:r w:rsidRPr="00180116">
        <w:rPr>
          <w:noProof/>
        </w:rPr>
        <w:t>1999;146(4):348-361.</w:t>
      </w:r>
    </w:p>
    <w:p w14:paraId="09721681" w14:textId="77777777" w:rsidR="00180116" w:rsidRPr="00180116" w:rsidRDefault="00180116" w:rsidP="00180116">
      <w:pPr>
        <w:pStyle w:val="EndNoteBibliography"/>
        <w:ind w:left="720" w:hanging="720"/>
        <w:rPr>
          <w:noProof/>
        </w:rPr>
      </w:pPr>
      <w:r w:rsidRPr="00180116">
        <w:rPr>
          <w:noProof/>
        </w:rPr>
        <w:t>19.</w:t>
      </w:r>
      <w:r w:rsidRPr="00180116">
        <w:rPr>
          <w:noProof/>
        </w:rPr>
        <w:tab/>
        <w:t xml:space="preserve">Luigjes J, Lorenzetti V, de Haan S, et al. Defining Compulsive Behavior.  </w:t>
      </w:r>
      <w:r w:rsidRPr="00180116">
        <w:rPr>
          <w:i/>
          <w:noProof/>
        </w:rPr>
        <w:t xml:space="preserve">Neuropsychology review. </w:t>
      </w:r>
      <w:r w:rsidRPr="00180116">
        <w:rPr>
          <w:noProof/>
        </w:rPr>
        <w:t>2019;29(1):4-13.</w:t>
      </w:r>
    </w:p>
    <w:p w14:paraId="443FBA7A" w14:textId="77777777" w:rsidR="00180116" w:rsidRPr="00180116" w:rsidRDefault="00180116" w:rsidP="00180116">
      <w:pPr>
        <w:pStyle w:val="EndNoteBibliography"/>
        <w:ind w:left="720" w:hanging="720"/>
        <w:rPr>
          <w:noProof/>
        </w:rPr>
      </w:pPr>
      <w:r w:rsidRPr="00180116">
        <w:rPr>
          <w:noProof/>
        </w:rPr>
        <w:t>20.</w:t>
      </w:r>
      <w:r w:rsidRPr="00180116">
        <w:rPr>
          <w:noProof/>
        </w:rPr>
        <w:tab/>
        <w:t xml:space="preserve">Berlin GS, Hollander E. Compulsivity, impulsivity, and the DSM-5 process.  </w:t>
      </w:r>
      <w:r w:rsidRPr="00180116">
        <w:rPr>
          <w:i/>
          <w:noProof/>
        </w:rPr>
        <w:t xml:space="preserve">CNS spectrums. </w:t>
      </w:r>
      <w:r w:rsidRPr="00180116">
        <w:rPr>
          <w:noProof/>
        </w:rPr>
        <w:t>2014;19(1):62-68.</w:t>
      </w:r>
    </w:p>
    <w:p w14:paraId="7EB30289" w14:textId="77777777" w:rsidR="00180116" w:rsidRPr="00180116" w:rsidRDefault="00180116" w:rsidP="00180116">
      <w:pPr>
        <w:pStyle w:val="EndNoteBibliography"/>
        <w:ind w:left="720" w:hanging="720"/>
        <w:rPr>
          <w:noProof/>
        </w:rPr>
      </w:pPr>
      <w:r w:rsidRPr="00180116">
        <w:rPr>
          <w:noProof/>
        </w:rPr>
        <w:t>21.</w:t>
      </w:r>
      <w:r w:rsidRPr="00180116">
        <w:rPr>
          <w:noProof/>
        </w:rPr>
        <w:tab/>
        <w:t xml:space="preserve">Kogan CS, Stein DJ, Rebello TJ, et al. Accuracy of diagnostic judgments using ICD-11 vs. ICD-10 diagnostic guidelines for obsessive-compulsive and related disorders.  </w:t>
      </w:r>
      <w:r w:rsidRPr="00180116">
        <w:rPr>
          <w:i/>
          <w:noProof/>
        </w:rPr>
        <w:t xml:space="preserve">Journal of affective disorders. </w:t>
      </w:r>
      <w:r w:rsidRPr="00180116">
        <w:rPr>
          <w:noProof/>
        </w:rPr>
        <w:t>2020;273:328-340.</w:t>
      </w:r>
    </w:p>
    <w:p w14:paraId="217E4171" w14:textId="77777777" w:rsidR="00180116" w:rsidRPr="00180116" w:rsidRDefault="00180116" w:rsidP="00180116">
      <w:pPr>
        <w:pStyle w:val="EndNoteBibliography"/>
        <w:ind w:left="720" w:hanging="720"/>
        <w:rPr>
          <w:noProof/>
        </w:rPr>
      </w:pPr>
      <w:r w:rsidRPr="00180116">
        <w:rPr>
          <w:noProof/>
        </w:rPr>
        <w:t>22.</w:t>
      </w:r>
      <w:r w:rsidRPr="00180116">
        <w:rPr>
          <w:noProof/>
        </w:rPr>
        <w:tab/>
        <w:t xml:space="preserve">Chamberlain SR, Grant JE. Initial validation of a transdiagnostic compulsivity questionnaire: the Cambridge-Chicago Compulsivity Trait Scale.  </w:t>
      </w:r>
      <w:r w:rsidRPr="00180116">
        <w:rPr>
          <w:i/>
          <w:noProof/>
        </w:rPr>
        <w:t xml:space="preserve">CNS spectrums. </w:t>
      </w:r>
      <w:r w:rsidRPr="00180116">
        <w:rPr>
          <w:noProof/>
        </w:rPr>
        <w:t>2018;23(5):340-346.</w:t>
      </w:r>
    </w:p>
    <w:p w14:paraId="5C2BAE6C" w14:textId="77777777" w:rsidR="00180116" w:rsidRPr="00180116" w:rsidRDefault="00180116" w:rsidP="00180116">
      <w:pPr>
        <w:pStyle w:val="EndNoteBibliography"/>
        <w:ind w:left="720" w:hanging="720"/>
        <w:rPr>
          <w:noProof/>
        </w:rPr>
      </w:pPr>
      <w:r w:rsidRPr="00180116">
        <w:rPr>
          <w:noProof/>
        </w:rPr>
        <w:t>23.</w:t>
      </w:r>
      <w:r w:rsidRPr="00180116">
        <w:rPr>
          <w:noProof/>
        </w:rPr>
        <w:tab/>
        <w:t xml:space="preserve">Patton JH, Stanford MS, Barratt ES. Factor structure of the Barratt impulsiveness scale.  </w:t>
      </w:r>
      <w:r w:rsidRPr="00180116">
        <w:rPr>
          <w:i/>
          <w:noProof/>
        </w:rPr>
        <w:t xml:space="preserve">Journal of clinical psychology. </w:t>
      </w:r>
      <w:r w:rsidRPr="00180116">
        <w:rPr>
          <w:noProof/>
        </w:rPr>
        <w:t>1995;51(6):768-774.</w:t>
      </w:r>
    </w:p>
    <w:p w14:paraId="1630E69B" w14:textId="77777777" w:rsidR="00180116" w:rsidRPr="00180116" w:rsidRDefault="00180116" w:rsidP="00180116">
      <w:pPr>
        <w:pStyle w:val="EndNoteBibliography"/>
        <w:ind w:left="720" w:hanging="720"/>
        <w:rPr>
          <w:noProof/>
        </w:rPr>
      </w:pPr>
      <w:r w:rsidRPr="00180116">
        <w:rPr>
          <w:noProof/>
        </w:rPr>
        <w:t>24.</w:t>
      </w:r>
      <w:r w:rsidRPr="00180116">
        <w:rPr>
          <w:noProof/>
        </w:rPr>
        <w:tab/>
        <w:t xml:space="preserve">Stanford MS, Mathias CW, Dougherty DM, et al. Fifty years of the Barratt Impulsiveness Scale: An update and review.  </w:t>
      </w:r>
      <w:r w:rsidRPr="00180116">
        <w:rPr>
          <w:i/>
          <w:noProof/>
        </w:rPr>
        <w:t xml:space="preserve">Personality and Individual Differences. </w:t>
      </w:r>
      <w:r w:rsidRPr="00180116">
        <w:rPr>
          <w:noProof/>
        </w:rPr>
        <w:t>2009;47(5):385-395.</w:t>
      </w:r>
    </w:p>
    <w:p w14:paraId="39E1CDC9" w14:textId="77777777" w:rsidR="00180116" w:rsidRPr="00180116" w:rsidRDefault="00180116" w:rsidP="00180116">
      <w:pPr>
        <w:pStyle w:val="EndNoteBibliography"/>
        <w:ind w:left="720" w:hanging="720"/>
        <w:rPr>
          <w:noProof/>
        </w:rPr>
      </w:pPr>
      <w:r w:rsidRPr="00180116">
        <w:rPr>
          <w:noProof/>
        </w:rPr>
        <w:t>25.</w:t>
      </w:r>
      <w:r w:rsidRPr="00180116">
        <w:rPr>
          <w:noProof/>
        </w:rPr>
        <w:tab/>
        <w:t xml:space="preserve">Abramowitz JS, Deacon BJ, Olatunji BO, et al. Assessment of obsessive-compulsive symptom dimensions: development and evaluation of the Dimensional Obsessive-Compulsive Scale.  </w:t>
      </w:r>
      <w:r w:rsidRPr="00180116">
        <w:rPr>
          <w:i/>
          <w:noProof/>
        </w:rPr>
        <w:t xml:space="preserve">Psychological assessment. </w:t>
      </w:r>
      <w:r w:rsidRPr="00180116">
        <w:rPr>
          <w:noProof/>
        </w:rPr>
        <w:t>2010;22(1):180-198.</w:t>
      </w:r>
    </w:p>
    <w:p w14:paraId="1BCFB25D" w14:textId="77777777" w:rsidR="00180116" w:rsidRPr="00180116" w:rsidRDefault="00180116" w:rsidP="00180116">
      <w:pPr>
        <w:pStyle w:val="EndNoteBibliography"/>
        <w:ind w:left="720" w:hanging="720"/>
        <w:rPr>
          <w:noProof/>
        </w:rPr>
      </w:pPr>
      <w:r w:rsidRPr="00180116">
        <w:rPr>
          <w:noProof/>
        </w:rPr>
        <w:t>26.</w:t>
      </w:r>
      <w:r w:rsidRPr="00180116">
        <w:rPr>
          <w:noProof/>
        </w:rPr>
        <w:tab/>
        <w:t xml:space="preserve">Veale D, Eshkevari E, Kanakam N, et al. The Appearance Anxiety Inventory: validation of a process measure in the treatment of body dysmorphic disorder.  </w:t>
      </w:r>
      <w:r w:rsidRPr="00180116">
        <w:rPr>
          <w:i/>
          <w:noProof/>
        </w:rPr>
        <w:t xml:space="preserve">Behavioural and cognitive psychotherapy. </w:t>
      </w:r>
      <w:r w:rsidRPr="00180116">
        <w:rPr>
          <w:noProof/>
        </w:rPr>
        <w:t>2014;42(5):605-616.</w:t>
      </w:r>
    </w:p>
    <w:p w14:paraId="6701E081" w14:textId="77777777" w:rsidR="00180116" w:rsidRPr="00180116" w:rsidRDefault="00180116" w:rsidP="00180116">
      <w:pPr>
        <w:pStyle w:val="EndNoteBibliography"/>
        <w:ind w:left="720" w:hanging="720"/>
        <w:rPr>
          <w:noProof/>
        </w:rPr>
      </w:pPr>
      <w:r w:rsidRPr="00180116">
        <w:rPr>
          <w:noProof/>
        </w:rPr>
        <w:t>27.</w:t>
      </w:r>
      <w:r w:rsidRPr="00180116">
        <w:rPr>
          <w:noProof/>
        </w:rPr>
        <w:tab/>
        <w:t xml:space="preserve">Tolin DF, Frost RO, Steketee G. A brief interview for assessing compulsive hoarding: the Hoarding Rating Scale-Interview.  </w:t>
      </w:r>
      <w:r w:rsidRPr="00180116">
        <w:rPr>
          <w:i/>
          <w:noProof/>
        </w:rPr>
        <w:t xml:space="preserve">Psychiatry research. </w:t>
      </w:r>
      <w:r w:rsidRPr="00180116">
        <w:rPr>
          <w:noProof/>
        </w:rPr>
        <w:t>2010;178(1):147-152.</w:t>
      </w:r>
    </w:p>
    <w:p w14:paraId="0FB8E736" w14:textId="77777777" w:rsidR="00180116" w:rsidRPr="00180116" w:rsidRDefault="00180116" w:rsidP="00180116">
      <w:pPr>
        <w:pStyle w:val="EndNoteBibliography"/>
        <w:ind w:left="720" w:hanging="720"/>
        <w:rPr>
          <w:noProof/>
        </w:rPr>
      </w:pPr>
      <w:r w:rsidRPr="00180116">
        <w:rPr>
          <w:noProof/>
        </w:rPr>
        <w:t>28.</w:t>
      </w:r>
      <w:r w:rsidRPr="00180116">
        <w:rPr>
          <w:noProof/>
        </w:rPr>
        <w:tab/>
        <w:t xml:space="preserve">Tolin DF, Frost RO, Steketee G, et al. The economic and social burden of compulsive hoarding.  </w:t>
      </w:r>
      <w:r w:rsidRPr="00180116">
        <w:rPr>
          <w:i/>
          <w:noProof/>
        </w:rPr>
        <w:t xml:space="preserve">Psychiatry research. </w:t>
      </w:r>
      <w:r w:rsidRPr="00180116">
        <w:rPr>
          <w:noProof/>
        </w:rPr>
        <w:t>2008;160(2):200-211.</w:t>
      </w:r>
    </w:p>
    <w:p w14:paraId="50AC6FAE" w14:textId="77777777" w:rsidR="00180116" w:rsidRPr="00180116" w:rsidRDefault="00180116" w:rsidP="00180116">
      <w:pPr>
        <w:pStyle w:val="EndNoteBibliography"/>
        <w:ind w:left="720" w:hanging="720"/>
        <w:rPr>
          <w:noProof/>
        </w:rPr>
      </w:pPr>
      <w:r w:rsidRPr="00180116">
        <w:rPr>
          <w:noProof/>
        </w:rPr>
        <w:t>29.</w:t>
      </w:r>
      <w:r w:rsidRPr="00180116">
        <w:rPr>
          <w:noProof/>
        </w:rPr>
        <w:tab/>
        <w:t xml:space="preserve">Keuthen NJ, O'Sullivan RL, Ricciardi JN, et al. The Massachusetts General Hospital (MGH) Hairpulling Scale: 1. development and factor analyses.  </w:t>
      </w:r>
      <w:r w:rsidRPr="00180116">
        <w:rPr>
          <w:i/>
          <w:noProof/>
        </w:rPr>
        <w:t xml:space="preserve">Psychotherapy and psychosomatics. </w:t>
      </w:r>
      <w:r w:rsidRPr="00180116">
        <w:rPr>
          <w:noProof/>
        </w:rPr>
        <w:t>1995;64(3-4):141-145.</w:t>
      </w:r>
    </w:p>
    <w:p w14:paraId="38ED1F68" w14:textId="77777777" w:rsidR="00180116" w:rsidRPr="00180116" w:rsidRDefault="00180116" w:rsidP="00180116">
      <w:pPr>
        <w:pStyle w:val="EndNoteBibliography"/>
        <w:ind w:left="720" w:hanging="720"/>
        <w:rPr>
          <w:noProof/>
        </w:rPr>
      </w:pPr>
      <w:r w:rsidRPr="00180116">
        <w:rPr>
          <w:noProof/>
        </w:rPr>
        <w:t>30.</w:t>
      </w:r>
      <w:r w:rsidRPr="00180116">
        <w:rPr>
          <w:noProof/>
        </w:rPr>
        <w:tab/>
        <w:t xml:space="preserve">Solley K, Turner C. Prevalence and correlates of clinically significant body-focused repetitive behaviors in a non-clinical sample.  </w:t>
      </w:r>
      <w:r w:rsidRPr="00180116">
        <w:rPr>
          <w:i/>
          <w:noProof/>
        </w:rPr>
        <w:t xml:space="preserve">Comprehensive psychiatry. </w:t>
      </w:r>
      <w:r w:rsidRPr="00180116">
        <w:rPr>
          <w:noProof/>
        </w:rPr>
        <w:t>2018;86:9-18.</w:t>
      </w:r>
    </w:p>
    <w:p w14:paraId="02E5E838" w14:textId="77777777" w:rsidR="00180116" w:rsidRPr="00180116" w:rsidRDefault="00180116" w:rsidP="00180116">
      <w:pPr>
        <w:pStyle w:val="EndNoteBibliography"/>
        <w:ind w:left="720" w:hanging="720"/>
        <w:rPr>
          <w:noProof/>
        </w:rPr>
      </w:pPr>
      <w:r w:rsidRPr="00180116">
        <w:rPr>
          <w:noProof/>
        </w:rPr>
        <w:t>31.</w:t>
      </w:r>
      <w:r w:rsidRPr="00180116">
        <w:rPr>
          <w:noProof/>
        </w:rPr>
        <w:tab/>
        <w:t xml:space="preserve">Snorrason I, Ólafsson RP, Flessner CA, et al. The Skin Picking Scale-Revised: Factor structure and psychometric properties.  </w:t>
      </w:r>
      <w:r w:rsidRPr="00180116">
        <w:rPr>
          <w:i/>
          <w:noProof/>
        </w:rPr>
        <w:t xml:space="preserve">Journal of Obsessive-Compulsive and Related Disorders. </w:t>
      </w:r>
      <w:r w:rsidRPr="00180116">
        <w:rPr>
          <w:noProof/>
        </w:rPr>
        <w:t>2012;1(2):133-137.</w:t>
      </w:r>
    </w:p>
    <w:p w14:paraId="55944EF7" w14:textId="77777777" w:rsidR="00180116" w:rsidRPr="00180116" w:rsidRDefault="00180116" w:rsidP="00180116">
      <w:pPr>
        <w:pStyle w:val="EndNoteBibliography"/>
        <w:ind w:left="720" w:hanging="720"/>
        <w:rPr>
          <w:noProof/>
        </w:rPr>
      </w:pPr>
      <w:r w:rsidRPr="00180116">
        <w:rPr>
          <w:noProof/>
        </w:rPr>
        <w:t>32.</w:t>
      </w:r>
      <w:r w:rsidRPr="00180116">
        <w:rPr>
          <w:noProof/>
        </w:rPr>
        <w:tab/>
        <w:t xml:space="preserve">Lovibond PF, Lovibond SH. The structure of negative emotional states: comparison of the Depression Anxiety Stress Scales (DASS) with the Beck Depression and Anxiety Inventories.  </w:t>
      </w:r>
      <w:r w:rsidRPr="00180116">
        <w:rPr>
          <w:i/>
          <w:noProof/>
        </w:rPr>
        <w:t xml:space="preserve">Behaviour research and therapy. </w:t>
      </w:r>
      <w:r w:rsidRPr="00180116">
        <w:rPr>
          <w:noProof/>
        </w:rPr>
        <w:t>1995;33(3):335-343.</w:t>
      </w:r>
    </w:p>
    <w:p w14:paraId="1851A4B9" w14:textId="77777777" w:rsidR="00180116" w:rsidRPr="00180116" w:rsidRDefault="00180116" w:rsidP="00180116">
      <w:pPr>
        <w:pStyle w:val="EndNoteBibliography"/>
        <w:ind w:left="720" w:hanging="720"/>
        <w:rPr>
          <w:noProof/>
        </w:rPr>
      </w:pPr>
      <w:r w:rsidRPr="00180116">
        <w:rPr>
          <w:noProof/>
        </w:rPr>
        <w:t>33.</w:t>
      </w:r>
      <w:r w:rsidRPr="00180116">
        <w:rPr>
          <w:noProof/>
        </w:rPr>
        <w:tab/>
        <w:t xml:space="preserve">Sinclair SJ, Siefert CJ, Slavin-Mulford JM, et al. Psychometric evaluation and normative data for the depression, anxiety, and stress scales-21 (DASS-21) in a nonclinical sample of U.S. adults.  </w:t>
      </w:r>
      <w:r w:rsidRPr="00180116">
        <w:rPr>
          <w:i/>
          <w:noProof/>
        </w:rPr>
        <w:t xml:space="preserve">Evaluation &amp; the health professions. </w:t>
      </w:r>
      <w:r w:rsidRPr="00180116">
        <w:rPr>
          <w:noProof/>
        </w:rPr>
        <w:t>2012;35(3):259-279.</w:t>
      </w:r>
    </w:p>
    <w:p w14:paraId="18C3AD43" w14:textId="77777777" w:rsidR="00180116" w:rsidRPr="00180116" w:rsidRDefault="00180116" w:rsidP="00180116">
      <w:pPr>
        <w:pStyle w:val="EndNoteBibliography"/>
        <w:ind w:left="720" w:hanging="720"/>
        <w:rPr>
          <w:noProof/>
        </w:rPr>
      </w:pPr>
      <w:r w:rsidRPr="00180116">
        <w:rPr>
          <w:noProof/>
        </w:rPr>
        <w:t>34.</w:t>
      </w:r>
      <w:r w:rsidRPr="00180116">
        <w:rPr>
          <w:noProof/>
        </w:rPr>
        <w:tab/>
        <w:t xml:space="preserve">Raine A, Benishay D. The SPQ-B: A Brief Screening Instrument for Schizotypal Personality Disorder.  </w:t>
      </w:r>
      <w:r w:rsidRPr="00180116">
        <w:rPr>
          <w:i/>
          <w:noProof/>
        </w:rPr>
        <w:t xml:space="preserve">Journal of Personality Disorders. </w:t>
      </w:r>
      <w:r w:rsidRPr="00180116">
        <w:rPr>
          <w:noProof/>
        </w:rPr>
        <w:t>1995;9(4):346-355.</w:t>
      </w:r>
    </w:p>
    <w:p w14:paraId="4F682F9F" w14:textId="77777777" w:rsidR="00180116" w:rsidRPr="00180116" w:rsidRDefault="00180116" w:rsidP="00180116">
      <w:pPr>
        <w:pStyle w:val="EndNoteBibliography"/>
        <w:ind w:left="720" w:hanging="720"/>
        <w:rPr>
          <w:noProof/>
        </w:rPr>
      </w:pPr>
      <w:r w:rsidRPr="00180116">
        <w:rPr>
          <w:noProof/>
        </w:rPr>
        <w:t>35.</w:t>
      </w:r>
      <w:r w:rsidRPr="00180116">
        <w:rPr>
          <w:noProof/>
        </w:rPr>
        <w:tab/>
        <w:t xml:space="preserve">Snorrason I, Beard C, Peckham AD, et al. Transdiagnostic dimensions in obsessive-compulsive and related disorders: associations with internalizing and externalizing symptoms.  </w:t>
      </w:r>
      <w:r w:rsidRPr="00180116">
        <w:rPr>
          <w:i/>
          <w:noProof/>
        </w:rPr>
        <w:t xml:space="preserve">Psychological medicine. </w:t>
      </w:r>
      <w:r w:rsidRPr="00180116">
        <w:rPr>
          <w:noProof/>
        </w:rPr>
        <w:t>2020:1-9.</w:t>
      </w:r>
    </w:p>
    <w:p w14:paraId="6E6C76B1" w14:textId="77777777" w:rsidR="00180116" w:rsidRPr="00180116" w:rsidRDefault="00180116" w:rsidP="00180116">
      <w:pPr>
        <w:pStyle w:val="EndNoteBibliography"/>
        <w:ind w:left="720" w:hanging="720"/>
        <w:rPr>
          <w:noProof/>
        </w:rPr>
      </w:pPr>
      <w:r w:rsidRPr="00180116">
        <w:rPr>
          <w:noProof/>
        </w:rPr>
        <w:t>36.</w:t>
      </w:r>
      <w:r w:rsidRPr="00180116">
        <w:rPr>
          <w:noProof/>
        </w:rPr>
        <w:tab/>
        <w:t xml:space="preserve">Grant JE, Potenza MN. Compulsive aspects of impulse-control disorders.  </w:t>
      </w:r>
      <w:r w:rsidRPr="00180116">
        <w:rPr>
          <w:i/>
          <w:noProof/>
        </w:rPr>
        <w:t xml:space="preserve">The Psychiatric clinics of North America. </w:t>
      </w:r>
      <w:r w:rsidRPr="00180116">
        <w:rPr>
          <w:noProof/>
        </w:rPr>
        <w:t>2006;29(2):539-551, x.</w:t>
      </w:r>
    </w:p>
    <w:p w14:paraId="0FBDFFCF" w14:textId="77777777" w:rsidR="00180116" w:rsidRPr="00180116" w:rsidRDefault="00180116" w:rsidP="00180116">
      <w:pPr>
        <w:pStyle w:val="EndNoteBibliography"/>
        <w:ind w:left="720" w:hanging="720"/>
        <w:rPr>
          <w:noProof/>
        </w:rPr>
      </w:pPr>
      <w:r w:rsidRPr="00180116">
        <w:rPr>
          <w:noProof/>
        </w:rPr>
        <w:t>37.</w:t>
      </w:r>
      <w:r w:rsidRPr="00180116">
        <w:rPr>
          <w:noProof/>
        </w:rPr>
        <w:tab/>
        <w:t xml:space="preserve">Grassi G, Pallanti S, Righi L, et al. Think twice: Impulsivity and decision making in obsessive-compulsive disorder.  </w:t>
      </w:r>
      <w:r w:rsidRPr="00180116">
        <w:rPr>
          <w:i/>
          <w:noProof/>
        </w:rPr>
        <w:t xml:space="preserve">Journal of behavioral addictions. </w:t>
      </w:r>
      <w:r w:rsidRPr="00180116">
        <w:rPr>
          <w:noProof/>
        </w:rPr>
        <w:t>2015;4(4):263-272.</w:t>
      </w:r>
    </w:p>
    <w:p w14:paraId="5B77FA1F" w14:textId="77777777" w:rsidR="00180116" w:rsidRPr="00180116" w:rsidRDefault="00180116" w:rsidP="00180116">
      <w:pPr>
        <w:pStyle w:val="EndNoteBibliography"/>
        <w:ind w:left="720" w:hanging="720"/>
        <w:rPr>
          <w:noProof/>
        </w:rPr>
      </w:pPr>
      <w:r w:rsidRPr="00180116">
        <w:rPr>
          <w:noProof/>
        </w:rPr>
        <w:t>38.</w:t>
      </w:r>
      <w:r w:rsidRPr="00180116">
        <w:rPr>
          <w:noProof/>
        </w:rPr>
        <w:tab/>
        <w:t xml:space="preserve">Matsunaga H, Kiriike N, Matsui T, et al. Impulsive disorders in Japanese adult patients with obsessive-compulsive disorder.  </w:t>
      </w:r>
      <w:r w:rsidRPr="00180116">
        <w:rPr>
          <w:i/>
          <w:noProof/>
        </w:rPr>
        <w:t xml:space="preserve">Comprehensive psychiatry. </w:t>
      </w:r>
      <w:r w:rsidRPr="00180116">
        <w:rPr>
          <w:noProof/>
        </w:rPr>
        <w:t>2005;46(1):43-49.</w:t>
      </w:r>
    </w:p>
    <w:p w14:paraId="58DAF349" w14:textId="77777777" w:rsidR="00180116" w:rsidRPr="00180116" w:rsidRDefault="00180116" w:rsidP="00180116">
      <w:pPr>
        <w:pStyle w:val="EndNoteBibliography"/>
        <w:ind w:left="720" w:hanging="720"/>
        <w:rPr>
          <w:noProof/>
        </w:rPr>
      </w:pPr>
      <w:r w:rsidRPr="00180116">
        <w:rPr>
          <w:noProof/>
        </w:rPr>
        <w:t>39.</w:t>
      </w:r>
      <w:r w:rsidRPr="00180116">
        <w:rPr>
          <w:noProof/>
        </w:rPr>
        <w:tab/>
        <w:t xml:space="preserve">Prochazkova L, Parkes L, Dawson A, et al. Unpacking the role of self-reported compulsivity and impulsivity in obsessive-compulsive disorder.  </w:t>
      </w:r>
      <w:r w:rsidRPr="00180116">
        <w:rPr>
          <w:i/>
          <w:noProof/>
        </w:rPr>
        <w:t xml:space="preserve">CNS spectrums. </w:t>
      </w:r>
      <w:r w:rsidRPr="00180116">
        <w:rPr>
          <w:noProof/>
        </w:rPr>
        <w:t>2018;23(1):51-58.</w:t>
      </w:r>
    </w:p>
    <w:p w14:paraId="641ED1F4" w14:textId="77777777" w:rsidR="00180116" w:rsidRPr="00180116" w:rsidRDefault="00180116" w:rsidP="00180116">
      <w:pPr>
        <w:pStyle w:val="EndNoteBibliography"/>
        <w:ind w:left="720" w:hanging="720"/>
        <w:rPr>
          <w:noProof/>
        </w:rPr>
      </w:pPr>
      <w:r w:rsidRPr="00180116">
        <w:rPr>
          <w:noProof/>
        </w:rPr>
        <w:t>40.</w:t>
      </w:r>
      <w:r w:rsidRPr="00180116">
        <w:rPr>
          <w:noProof/>
        </w:rPr>
        <w:tab/>
        <w:t xml:space="preserve">Abramovitch A, McKay D. Behavioral Impulsivity in Obsessive-Compulsive Disorder.  </w:t>
      </w:r>
      <w:r w:rsidRPr="00180116">
        <w:rPr>
          <w:i/>
          <w:noProof/>
        </w:rPr>
        <w:t xml:space="preserve">Journal of behavioral addictions. </w:t>
      </w:r>
      <w:r w:rsidRPr="00180116">
        <w:rPr>
          <w:noProof/>
        </w:rPr>
        <w:t>2016;5(3):395-397.</w:t>
      </w:r>
    </w:p>
    <w:p w14:paraId="1DB276D5" w14:textId="77777777" w:rsidR="00180116" w:rsidRPr="00180116" w:rsidRDefault="00180116" w:rsidP="00180116">
      <w:pPr>
        <w:pStyle w:val="EndNoteBibliography"/>
        <w:ind w:left="720" w:hanging="720"/>
        <w:rPr>
          <w:noProof/>
        </w:rPr>
      </w:pPr>
      <w:r w:rsidRPr="00180116">
        <w:rPr>
          <w:noProof/>
        </w:rPr>
        <w:t>41.</w:t>
      </w:r>
      <w:r w:rsidRPr="00180116">
        <w:rPr>
          <w:noProof/>
        </w:rPr>
        <w:tab/>
        <w:t xml:space="preserve">Fontenelle LF, Mendlowicz MV, Versiani M. Impulse control disorders in patients with obsessive-compulsive disorder.  </w:t>
      </w:r>
      <w:r w:rsidRPr="00180116">
        <w:rPr>
          <w:i/>
          <w:noProof/>
        </w:rPr>
        <w:t xml:space="preserve">Psychiatry and clinical neurosciences. </w:t>
      </w:r>
      <w:r w:rsidRPr="00180116">
        <w:rPr>
          <w:noProof/>
        </w:rPr>
        <w:t>2005;59(1):30-37.</w:t>
      </w:r>
    </w:p>
    <w:p w14:paraId="1264A909" w14:textId="77777777" w:rsidR="00180116" w:rsidRPr="00180116" w:rsidRDefault="00180116" w:rsidP="00180116">
      <w:pPr>
        <w:pStyle w:val="EndNoteBibliography"/>
        <w:ind w:left="720" w:hanging="720"/>
        <w:rPr>
          <w:noProof/>
        </w:rPr>
      </w:pPr>
      <w:r w:rsidRPr="00180116">
        <w:rPr>
          <w:noProof/>
        </w:rPr>
        <w:t>42.</w:t>
      </w:r>
      <w:r w:rsidRPr="00180116">
        <w:rPr>
          <w:noProof/>
        </w:rPr>
        <w:tab/>
        <w:t xml:space="preserve">Frydman I, Mattos P, de Oliveira-Souza R, et al. Self-reported and neurocognitive impulsivity in obsessive-compulsive disorder.  </w:t>
      </w:r>
      <w:r w:rsidRPr="00180116">
        <w:rPr>
          <w:i/>
          <w:noProof/>
        </w:rPr>
        <w:t xml:space="preserve">Comprehensive psychiatry. </w:t>
      </w:r>
      <w:r w:rsidRPr="00180116">
        <w:rPr>
          <w:noProof/>
        </w:rPr>
        <w:t>2020;97:152155.</w:t>
      </w:r>
    </w:p>
    <w:p w14:paraId="2937F3CE" w14:textId="77777777" w:rsidR="00180116" w:rsidRPr="00180116" w:rsidRDefault="00180116" w:rsidP="00180116">
      <w:pPr>
        <w:pStyle w:val="EndNoteBibliography"/>
        <w:ind w:left="720" w:hanging="720"/>
        <w:rPr>
          <w:noProof/>
        </w:rPr>
      </w:pPr>
      <w:r w:rsidRPr="00180116">
        <w:rPr>
          <w:noProof/>
        </w:rPr>
        <w:t>43.</w:t>
      </w:r>
      <w:r w:rsidRPr="00180116">
        <w:rPr>
          <w:noProof/>
        </w:rPr>
        <w:tab/>
        <w:t xml:space="preserve">Grant JE, Mancebo MC, Eisen JL, et al. Impulse-control disorders in children and adolescents with obsessive-compulsive disorder.  </w:t>
      </w:r>
      <w:r w:rsidRPr="00180116">
        <w:rPr>
          <w:i/>
          <w:noProof/>
        </w:rPr>
        <w:t xml:space="preserve">Psychiatry research. </w:t>
      </w:r>
      <w:r w:rsidRPr="00180116">
        <w:rPr>
          <w:noProof/>
        </w:rPr>
        <w:t>2010;175(1-2):109-113.</w:t>
      </w:r>
    </w:p>
    <w:p w14:paraId="6F15085F" w14:textId="77777777" w:rsidR="00180116" w:rsidRPr="00180116" w:rsidRDefault="00180116" w:rsidP="00180116">
      <w:pPr>
        <w:pStyle w:val="EndNoteBibliography"/>
        <w:ind w:left="720" w:hanging="720"/>
        <w:rPr>
          <w:noProof/>
        </w:rPr>
      </w:pPr>
      <w:r w:rsidRPr="00180116">
        <w:rPr>
          <w:noProof/>
        </w:rPr>
        <w:t>44.</w:t>
      </w:r>
      <w:r w:rsidRPr="00180116">
        <w:rPr>
          <w:noProof/>
        </w:rPr>
        <w:tab/>
        <w:t xml:space="preserve">Grant JE, Mancebo MC, Pinto A, et al. Impulse control disorders in adults with obsessive compulsive disorder.  </w:t>
      </w:r>
      <w:r w:rsidRPr="00180116">
        <w:rPr>
          <w:i/>
          <w:noProof/>
        </w:rPr>
        <w:t xml:space="preserve">Journal of psychiatric research. </w:t>
      </w:r>
      <w:r w:rsidRPr="00180116">
        <w:rPr>
          <w:noProof/>
        </w:rPr>
        <w:t>2006;40(6):494-501.</w:t>
      </w:r>
    </w:p>
    <w:p w14:paraId="14670F62" w14:textId="77777777" w:rsidR="00180116" w:rsidRPr="00180116" w:rsidRDefault="00180116" w:rsidP="00180116">
      <w:pPr>
        <w:pStyle w:val="EndNoteBibliography"/>
        <w:ind w:left="720" w:hanging="720"/>
        <w:rPr>
          <w:noProof/>
        </w:rPr>
      </w:pPr>
      <w:r w:rsidRPr="00180116">
        <w:rPr>
          <w:noProof/>
        </w:rPr>
        <w:t>45.</w:t>
      </w:r>
      <w:r w:rsidRPr="00180116">
        <w:rPr>
          <w:noProof/>
        </w:rPr>
        <w:tab/>
        <w:t xml:space="preserve">Kashyap H, Fontenelle LF, Miguel EC, et al. 'Impulsive compulsivity' in obsessive-compulsive disorder: a phenotypic marker of patients with poor clinical outcome.  </w:t>
      </w:r>
      <w:r w:rsidRPr="00180116">
        <w:rPr>
          <w:i/>
          <w:noProof/>
        </w:rPr>
        <w:t xml:space="preserve">Journal of psychiatric research. </w:t>
      </w:r>
      <w:r w:rsidRPr="00180116">
        <w:rPr>
          <w:noProof/>
        </w:rPr>
        <w:t>2012;46(9):1146-1152.</w:t>
      </w:r>
    </w:p>
    <w:p w14:paraId="2FFCBCAD" w14:textId="77777777" w:rsidR="00180116" w:rsidRPr="00180116" w:rsidRDefault="00180116" w:rsidP="00180116">
      <w:pPr>
        <w:pStyle w:val="EndNoteBibliography"/>
        <w:ind w:left="720" w:hanging="720"/>
        <w:rPr>
          <w:noProof/>
        </w:rPr>
      </w:pPr>
      <w:r w:rsidRPr="00180116">
        <w:rPr>
          <w:noProof/>
        </w:rPr>
        <w:t>46.</w:t>
      </w:r>
      <w:r w:rsidRPr="00180116">
        <w:rPr>
          <w:noProof/>
        </w:rPr>
        <w:tab/>
        <w:t xml:space="preserve">Stein DJ, Hollander E, Simeon D, et al. Impulsivity scores in patients with obsessive-compulsive disorder.  </w:t>
      </w:r>
      <w:r w:rsidRPr="00180116">
        <w:rPr>
          <w:i/>
          <w:noProof/>
        </w:rPr>
        <w:t xml:space="preserve">The Journal of nervous and mental disease. </w:t>
      </w:r>
      <w:r w:rsidRPr="00180116">
        <w:rPr>
          <w:noProof/>
        </w:rPr>
        <w:t>1994;182(4):240-241.</w:t>
      </w:r>
    </w:p>
    <w:p w14:paraId="48E3F278" w14:textId="77777777" w:rsidR="00180116" w:rsidRPr="00180116" w:rsidRDefault="00180116" w:rsidP="00180116">
      <w:pPr>
        <w:pStyle w:val="EndNoteBibliography"/>
        <w:ind w:left="720" w:hanging="720"/>
        <w:rPr>
          <w:noProof/>
        </w:rPr>
      </w:pPr>
      <w:r w:rsidRPr="00180116">
        <w:rPr>
          <w:noProof/>
        </w:rPr>
        <w:t>47.</w:t>
      </w:r>
      <w:r w:rsidRPr="00180116">
        <w:rPr>
          <w:noProof/>
        </w:rPr>
        <w:tab/>
        <w:t xml:space="preserve">Grant JE, Lust K, Chamberlain SR. Body dysmorphic disorder and its relationship to sexuality, impulsivity, and addiction.  </w:t>
      </w:r>
      <w:r w:rsidRPr="00180116">
        <w:rPr>
          <w:i/>
          <w:noProof/>
        </w:rPr>
        <w:t xml:space="preserve">Psychiatry research. </w:t>
      </w:r>
      <w:r w:rsidRPr="00180116">
        <w:rPr>
          <w:noProof/>
        </w:rPr>
        <w:t>2019;273:260-265.</w:t>
      </w:r>
    </w:p>
    <w:p w14:paraId="1A8962E6" w14:textId="77777777" w:rsidR="00180116" w:rsidRPr="00180116" w:rsidRDefault="00180116" w:rsidP="00180116">
      <w:pPr>
        <w:pStyle w:val="EndNoteBibliography"/>
        <w:ind w:left="720" w:hanging="720"/>
        <w:rPr>
          <w:noProof/>
        </w:rPr>
      </w:pPr>
      <w:r w:rsidRPr="00180116">
        <w:rPr>
          <w:noProof/>
        </w:rPr>
        <w:t>48.</w:t>
      </w:r>
      <w:r w:rsidRPr="00180116">
        <w:rPr>
          <w:noProof/>
        </w:rPr>
        <w:tab/>
        <w:t xml:space="preserve">Grant JE, Redden SA, Leppink EW, et al. Skin picking disorder with co-occurring body dysmorphic disorder.  </w:t>
      </w:r>
      <w:r w:rsidRPr="00180116">
        <w:rPr>
          <w:i/>
          <w:noProof/>
        </w:rPr>
        <w:t xml:space="preserve">Body image. </w:t>
      </w:r>
      <w:r w:rsidRPr="00180116">
        <w:rPr>
          <w:noProof/>
        </w:rPr>
        <w:t>2015;15:44-48.</w:t>
      </w:r>
    </w:p>
    <w:p w14:paraId="513EAF27" w14:textId="77777777" w:rsidR="00180116" w:rsidRPr="00180116" w:rsidRDefault="00180116" w:rsidP="00180116">
      <w:pPr>
        <w:pStyle w:val="EndNoteBibliography"/>
        <w:ind w:left="720" w:hanging="720"/>
        <w:rPr>
          <w:noProof/>
        </w:rPr>
      </w:pPr>
      <w:r w:rsidRPr="00180116">
        <w:rPr>
          <w:noProof/>
        </w:rPr>
        <w:t>49.</w:t>
      </w:r>
      <w:r w:rsidRPr="00180116">
        <w:rPr>
          <w:noProof/>
        </w:rPr>
        <w:tab/>
        <w:t xml:space="preserve">Grant JE, Menard W, Pagano ME, et al. Substance use disorders in individuals with body dysmorphic disorder.  </w:t>
      </w:r>
      <w:r w:rsidRPr="00180116">
        <w:rPr>
          <w:i/>
          <w:noProof/>
        </w:rPr>
        <w:t xml:space="preserve">The Journal of clinical psychiatry. </w:t>
      </w:r>
      <w:r w:rsidRPr="00180116">
        <w:rPr>
          <w:noProof/>
        </w:rPr>
        <w:t>2005;66(3):309-316; quiz 404-305.</w:t>
      </w:r>
    </w:p>
    <w:p w14:paraId="7A8A8378" w14:textId="77777777" w:rsidR="00180116" w:rsidRPr="00180116" w:rsidRDefault="00180116" w:rsidP="00180116">
      <w:pPr>
        <w:pStyle w:val="EndNoteBibliography"/>
        <w:ind w:left="720" w:hanging="720"/>
        <w:rPr>
          <w:noProof/>
        </w:rPr>
      </w:pPr>
      <w:r w:rsidRPr="00180116">
        <w:rPr>
          <w:noProof/>
        </w:rPr>
        <w:t>50.</w:t>
      </w:r>
      <w:r w:rsidRPr="00180116">
        <w:rPr>
          <w:noProof/>
        </w:rPr>
        <w:tab/>
        <w:t xml:space="preserve">Jefferies-Sewell K, Chamberlain SR, Fineberg NA, et al. Cognitive dysfunction in body dysmorphic disorder: new implications for nosological systems and neurobiological models.  </w:t>
      </w:r>
      <w:r w:rsidRPr="00180116">
        <w:rPr>
          <w:i/>
          <w:noProof/>
        </w:rPr>
        <w:t xml:space="preserve">CNS spectrums. </w:t>
      </w:r>
      <w:r w:rsidRPr="00180116">
        <w:rPr>
          <w:noProof/>
        </w:rPr>
        <w:t>2017;22(1):51-60.</w:t>
      </w:r>
    </w:p>
    <w:p w14:paraId="4687FE06" w14:textId="77777777" w:rsidR="00180116" w:rsidRPr="00180116" w:rsidRDefault="00180116" w:rsidP="00180116">
      <w:pPr>
        <w:pStyle w:val="EndNoteBibliography"/>
        <w:ind w:left="720" w:hanging="720"/>
        <w:rPr>
          <w:noProof/>
        </w:rPr>
      </w:pPr>
      <w:r w:rsidRPr="00180116">
        <w:rPr>
          <w:noProof/>
        </w:rPr>
        <w:t>51.</w:t>
      </w:r>
      <w:r w:rsidRPr="00180116">
        <w:rPr>
          <w:noProof/>
        </w:rPr>
        <w:tab/>
        <w:t xml:space="preserve">Angelakis I, Gooding PA, Panagioti M. Suicidality in body dysmorphic disorder (BDD): A systematic review with meta-analysis.  </w:t>
      </w:r>
      <w:r w:rsidRPr="00180116">
        <w:rPr>
          <w:i/>
          <w:noProof/>
        </w:rPr>
        <w:t xml:space="preserve">Clinical psychology review. </w:t>
      </w:r>
      <w:r w:rsidRPr="00180116">
        <w:rPr>
          <w:noProof/>
        </w:rPr>
        <w:t>2016;49:55-66.</w:t>
      </w:r>
    </w:p>
    <w:p w14:paraId="25BE560A" w14:textId="77777777" w:rsidR="00180116" w:rsidRPr="00180116" w:rsidRDefault="00180116" w:rsidP="00180116">
      <w:pPr>
        <w:pStyle w:val="EndNoteBibliography"/>
        <w:ind w:left="720" w:hanging="720"/>
        <w:rPr>
          <w:noProof/>
        </w:rPr>
      </w:pPr>
      <w:r w:rsidRPr="00180116">
        <w:rPr>
          <w:noProof/>
        </w:rPr>
        <w:t>52.</w:t>
      </w:r>
      <w:r w:rsidRPr="00180116">
        <w:rPr>
          <w:noProof/>
        </w:rPr>
        <w:tab/>
        <w:t xml:space="preserve">Rosell DR, Futterman SE, McMaster A, et al. Schizotypal personality disorder: a current review.  </w:t>
      </w:r>
      <w:r w:rsidRPr="00180116">
        <w:rPr>
          <w:i/>
          <w:noProof/>
        </w:rPr>
        <w:t xml:space="preserve">Current psychiatry reports. </w:t>
      </w:r>
      <w:r w:rsidRPr="00180116">
        <w:rPr>
          <w:noProof/>
        </w:rPr>
        <w:t>2014;16(7):452.</w:t>
      </w:r>
    </w:p>
    <w:p w14:paraId="5EF9F6FA" w14:textId="77777777" w:rsidR="00180116" w:rsidRPr="00180116" w:rsidRDefault="00180116" w:rsidP="00180116">
      <w:pPr>
        <w:pStyle w:val="EndNoteBibliography"/>
        <w:ind w:left="720" w:hanging="720"/>
        <w:rPr>
          <w:noProof/>
        </w:rPr>
      </w:pPr>
      <w:r w:rsidRPr="00180116">
        <w:rPr>
          <w:noProof/>
        </w:rPr>
        <w:t>53.</w:t>
      </w:r>
      <w:r w:rsidRPr="00180116">
        <w:rPr>
          <w:noProof/>
        </w:rPr>
        <w:tab/>
        <w:t xml:space="preserve">Morein-Zamir S, Kasese M, Chamberlain S, et al. </w:t>
      </w:r>
      <w:r w:rsidRPr="00180116">
        <w:rPr>
          <w:i/>
          <w:noProof/>
        </w:rPr>
        <w:t>Elevated levels of hoarding in ADHD: a special link with inattention.</w:t>
      </w:r>
      <w:r w:rsidRPr="00180116">
        <w:rPr>
          <w:noProof/>
        </w:rPr>
        <w:t xml:space="preserve"> 2020.</w:t>
      </w:r>
    </w:p>
    <w:p w14:paraId="59022C5B" w14:textId="77777777" w:rsidR="00180116" w:rsidRPr="00180116" w:rsidRDefault="00180116" w:rsidP="00180116">
      <w:pPr>
        <w:pStyle w:val="EndNoteBibliography"/>
        <w:ind w:left="720" w:hanging="720"/>
        <w:rPr>
          <w:noProof/>
        </w:rPr>
      </w:pPr>
      <w:r w:rsidRPr="00180116">
        <w:rPr>
          <w:noProof/>
        </w:rPr>
        <w:t>54.</w:t>
      </w:r>
      <w:r w:rsidRPr="00180116">
        <w:rPr>
          <w:noProof/>
        </w:rPr>
        <w:tab/>
        <w:t xml:space="preserve">Grant JE, Menard W, Phillips KA. Pathological skin picking in individuals with body dysmorphic disorder.  </w:t>
      </w:r>
      <w:r w:rsidRPr="00180116">
        <w:rPr>
          <w:i/>
          <w:noProof/>
        </w:rPr>
        <w:t xml:space="preserve">General hospital psychiatry. </w:t>
      </w:r>
      <w:r w:rsidRPr="00180116">
        <w:rPr>
          <w:noProof/>
        </w:rPr>
        <w:t>2006;28(6):487-493.</w:t>
      </w:r>
    </w:p>
    <w:p w14:paraId="6B306BE5" w14:textId="59F8CDD1" w:rsidR="002B4604" w:rsidRPr="00526026" w:rsidRDefault="001B3FD2">
      <w:r>
        <w:fldChar w:fldCharType="end"/>
      </w:r>
    </w:p>
    <w:sectPr w:rsidR="002B4604" w:rsidRPr="00526026" w:rsidSect="00E733ED">
      <w:headerReference w:type="even" r:id="rId12"/>
      <w:head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19293" w14:textId="77777777" w:rsidR="002E658C" w:rsidRDefault="002E658C" w:rsidP="00DF7926">
      <w:r>
        <w:separator/>
      </w:r>
    </w:p>
  </w:endnote>
  <w:endnote w:type="continuationSeparator" w:id="0">
    <w:p w14:paraId="3F1C5F44" w14:textId="77777777" w:rsidR="002E658C" w:rsidRDefault="002E658C" w:rsidP="00DF7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altName w:val="Times New Roman"/>
    <w:panose1 w:val="02020603050405020304"/>
    <w:charset w:val="4D"/>
    <w:family w:val="roman"/>
    <w:pitch w:val="variable"/>
    <w:sig w:usb0="00000003" w:usb1="00000000" w:usb2="00000000" w:usb3="00000000" w:csb0="00000001" w:csb1="00000000"/>
  </w:font>
  <w:font w:name="MicrosoftSansSerif">
    <w:altName w:val="Cambria"/>
    <w:charset w:val="00"/>
    <w:family w:val="swiss"/>
    <w:pitch w:val="variable"/>
    <w:sig w:usb0="E1002AFF" w:usb1="C0000002" w:usb2="00000008"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3B433" w14:textId="77777777" w:rsidR="002E658C" w:rsidRDefault="002E658C" w:rsidP="00DF7926">
      <w:r>
        <w:separator/>
      </w:r>
    </w:p>
  </w:footnote>
  <w:footnote w:type="continuationSeparator" w:id="0">
    <w:p w14:paraId="1DD804ED" w14:textId="77777777" w:rsidR="002E658C" w:rsidRDefault="002E658C" w:rsidP="00DF7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ACC7F" w14:textId="77777777" w:rsidR="002E658C" w:rsidRDefault="002E658C" w:rsidP="00380251">
    <w:pPr>
      <w:pStyle w:val="Header"/>
      <w:framePr w:wrap="around" w:vAnchor="text" w:hAnchor="margin" w:xAlign="right" w:y="1"/>
      <w:rPr>
        <w:rStyle w:val="PageNumber"/>
      </w:rPr>
    </w:pPr>
  </w:p>
  <w:p w14:paraId="6E6862FF" w14:textId="77777777" w:rsidR="002E658C" w:rsidRDefault="002E658C" w:rsidP="008A794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C85EE" w14:textId="0A3014C7" w:rsidR="002E658C" w:rsidRDefault="002E658C" w:rsidP="00380251">
    <w:pPr>
      <w:pStyle w:val="Header"/>
      <w:framePr w:wrap="around" w:vAnchor="text" w:hAnchor="margin" w:xAlign="right" w:y="1"/>
      <w:rPr>
        <w:rStyle w:val="PageNumber"/>
      </w:rPr>
    </w:pPr>
    <w:r>
      <w:rPr>
        <w:rStyle w:val="PageNumber"/>
        <w:noProof/>
      </w:rPr>
      <w:t>4</w:t>
    </w:r>
  </w:p>
  <w:p w14:paraId="1C9922E6" w14:textId="40E6254D" w:rsidR="002E658C" w:rsidRDefault="002E658C" w:rsidP="008A7942">
    <w:pPr>
      <w:pStyle w:val="Header"/>
      <w:ind w:right="360"/>
    </w:pPr>
    <w:r>
      <w:t>Impulsive-Compulsive Spectrum</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Customiz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40035"/>
    <w:rsid w:val="00000F9E"/>
    <w:rsid w:val="000028C5"/>
    <w:rsid w:val="00003D42"/>
    <w:rsid w:val="000054C9"/>
    <w:rsid w:val="000100B0"/>
    <w:rsid w:val="0002127C"/>
    <w:rsid w:val="00022953"/>
    <w:rsid w:val="00024157"/>
    <w:rsid w:val="000256AE"/>
    <w:rsid w:val="000262DC"/>
    <w:rsid w:val="00032FFD"/>
    <w:rsid w:val="00033E89"/>
    <w:rsid w:val="000342F9"/>
    <w:rsid w:val="000344CA"/>
    <w:rsid w:val="000357E6"/>
    <w:rsid w:val="0004047F"/>
    <w:rsid w:val="00042193"/>
    <w:rsid w:val="00042E3C"/>
    <w:rsid w:val="00044C23"/>
    <w:rsid w:val="00052B97"/>
    <w:rsid w:val="000600A9"/>
    <w:rsid w:val="00063999"/>
    <w:rsid w:val="00065FBE"/>
    <w:rsid w:val="00066143"/>
    <w:rsid w:val="00072358"/>
    <w:rsid w:val="00090406"/>
    <w:rsid w:val="000951EE"/>
    <w:rsid w:val="000958C5"/>
    <w:rsid w:val="00096BBF"/>
    <w:rsid w:val="000A0C13"/>
    <w:rsid w:val="000A2950"/>
    <w:rsid w:val="000A44BC"/>
    <w:rsid w:val="000A6CF2"/>
    <w:rsid w:val="000A6D41"/>
    <w:rsid w:val="000A7CE5"/>
    <w:rsid w:val="000B2A1F"/>
    <w:rsid w:val="000B5845"/>
    <w:rsid w:val="000C05C2"/>
    <w:rsid w:val="000C4A23"/>
    <w:rsid w:val="000D2297"/>
    <w:rsid w:val="000D7B45"/>
    <w:rsid w:val="000E423B"/>
    <w:rsid w:val="000E7026"/>
    <w:rsid w:val="000F0E15"/>
    <w:rsid w:val="000F11F6"/>
    <w:rsid w:val="000F25CF"/>
    <w:rsid w:val="000F38A3"/>
    <w:rsid w:val="000F5BC1"/>
    <w:rsid w:val="000F67A5"/>
    <w:rsid w:val="00105C39"/>
    <w:rsid w:val="00117601"/>
    <w:rsid w:val="00120410"/>
    <w:rsid w:val="00124DD6"/>
    <w:rsid w:val="001330AA"/>
    <w:rsid w:val="00134532"/>
    <w:rsid w:val="001508A6"/>
    <w:rsid w:val="00160012"/>
    <w:rsid w:val="00161E82"/>
    <w:rsid w:val="001708A5"/>
    <w:rsid w:val="0017149A"/>
    <w:rsid w:val="00175EA3"/>
    <w:rsid w:val="00180116"/>
    <w:rsid w:val="0018392A"/>
    <w:rsid w:val="00191CD9"/>
    <w:rsid w:val="00194334"/>
    <w:rsid w:val="00195C0A"/>
    <w:rsid w:val="001A07D0"/>
    <w:rsid w:val="001A166C"/>
    <w:rsid w:val="001A19D1"/>
    <w:rsid w:val="001A1C26"/>
    <w:rsid w:val="001A4C45"/>
    <w:rsid w:val="001A760D"/>
    <w:rsid w:val="001A78B4"/>
    <w:rsid w:val="001B3FD2"/>
    <w:rsid w:val="001B4AA2"/>
    <w:rsid w:val="001C173D"/>
    <w:rsid w:val="001C1CB9"/>
    <w:rsid w:val="001C1E7F"/>
    <w:rsid w:val="001C5746"/>
    <w:rsid w:val="001C5E60"/>
    <w:rsid w:val="001C7255"/>
    <w:rsid w:val="001D09B7"/>
    <w:rsid w:val="001D16FA"/>
    <w:rsid w:val="001E33E9"/>
    <w:rsid w:val="001E3CFA"/>
    <w:rsid w:val="001E7003"/>
    <w:rsid w:val="001F1C0B"/>
    <w:rsid w:val="001F2A66"/>
    <w:rsid w:val="001F7A3A"/>
    <w:rsid w:val="00204608"/>
    <w:rsid w:val="00210A56"/>
    <w:rsid w:val="00211ED8"/>
    <w:rsid w:val="002144A0"/>
    <w:rsid w:val="002145CE"/>
    <w:rsid w:val="00214CBF"/>
    <w:rsid w:val="00214E53"/>
    <w:rsid w:val="00215589"/>
    <w:rsid w:val="002158B3"/>
    <w:rsid w:val="00215AB4"/>
    <w:rsid w:val="002173A1"/>
    <w:rsid w:val="00224AAB"/>
    <w:rsid w:val="00227075"/>
    <w:rsid w:val="00232A44"/>
    <w:rsid w:val="002354B6"/>
    <w:rsid w:val="0023726E"/>
    <w:rsid w:val="00242641"/>
    <w:rsid w:val="00242A16"/>
    <w:rsid w:val="00245CF2"/>
    <w:rsid w:val="00246909"/>
    <w:rsid w:val="00252FB3"/>
    <w:rsid w:val="00253A00"/>
    <w:rsid w:val="002566F0"/>
    <w:rsid w:val="002577BC"/>
    <w:rsid w:val="00264315"/>
    <w:rsid w:val="00264793"/>
    <w:rsid w:val="00264893"/>
    <w:rsid w:val="00264DDB"/>
    <w:rsid w:val="00265147"/>
    <w:rsid w:val="00270A3D"/>
    <w:rsid w:val="00274B1F"/>
    <w:rsid w:val="0028105B"/>
    <w:rsid w:val="00296977"/>
    <w:rsid w:val="00296A1D"/>
    <w:rsid w:val="002A2A72"/>
    <w:rsid w:val="002A40FC"/>
    <w:rsid w:val="002A5039"/>
    <w:rsid w:val="002A753D"/>
    <w:rsid w:val="002B02EE"/>
    <w:rsid w:val="002B13E4"/>
    <w:rsid w:val="002B2408"/>
    <w:rsid w:val="002B2DFE"/>
    <w:rsid w:val="002B3672"/>
    <w:rsid w:val="002B4604"/>
    <w:rsid w:val="002B7CCD"/>
    <w:rsid w:val="002B7D44"/>
    <w:rsid w:val="002C018E"/>
    <w:rsid w:val="002C1846"/>
    <w:rsid w:val="002C2A1B"/>
    <w:rsid w:val="002C2F6E"/>
    <w:rsid w:val="002D1AAB"/>
    <w:rsid w:val="002D296D"/>
    <w:rsid w:val="002D2DAC"/>
    <w:rsid w:val="002E5F7B"/>
    <w:rsid w:val="002E658C"/>
    <w:rsid w:val="002E6E7C"/>
    <w:rsid w:val="002F1EBA"/>
    <w:rsid w:val="00301625"/>
    <w:rsid w:val="00303A58"/>
    <w:rsid w:val="00305154"/>
    <w:rsid w:val="003071F3"/>
    <w:rsid w:val="00310B39"/>
    <w:rsid w:val="00310C51"/>
    <w:rsid w:val="00320518"/>
    <w:rsid w:val="00320D4D"/>
    <w:rsid w:val="00321F8E"/>
    <w:rsid w:val="00323599"/>
    <w:rsid w:val="00323835"/>
    <w:rsid w:val="00325504"/>
    <w:rsid w:val="00326DC7"/>
    <w:rsid w:val="003317B7"/>
    <w:rsid w:val="003323B0"/>
    <w:rsid w:val="003352CA"/>
    <w:rsid w:val="00343321"/>
    <w:rsid w:val="00347254"/>
    <w:rsid w:val="003478DD"/>
    <w:rsid w:val="003549CD"/>
    <w:rsid w:val="00355D5A"/>
    <w:rsid w:val="0035724A"/>
    <w:rsid w:val="00357C3D"/>
    <w:rsid w:val="00362126"/>
    <w:rsid w:val="0036419E"/>
    <w:rsid w:val="0036440B"/>
    <w:rsid w:val="00365C9B"/>
    <w:rsid w:val="00371E72"/>
    <w:rsid w:val="00374922"/>
    <w:rsid w:val="00380251"/>
    <w:rsid w:val="00380A52"/>
    <w:rsid w:val="00382230"/>
    <w:rsid w:val="00382A12"/>
    <w:rsid w:val="003833EB"/>
    <w:rsid w:val="00383CA8"/>
    <w:rsid w:val="00387198"/>
    <w:rsid w:val="00392630"/>
    <w:rsid w:val="003929F1"/>
    <w:rsid w:val="00393F35"/>
    <w:rsid w:val="003A022E"/>
    <w:rsid w:val="003A02AC"/>
    <w:rsid w:val="003A42F4"/>
    <w:rsid w:val="003B243C"/>
    <w:rsid w:val="003B258F"/>
    <w:rsid w:val="003B473A"/>
    <w:rsid w:val="003C0375"/>
    <w:rsid w:val="003C183A"/>
    <w:rsid w:val="003C2B5C"/>
    <w:rsid w:val="003C32F4"/>
    <w:rsid w:val="003C3518"/>
    <w:rsid w:val="003C4E4E"/>
    <w:rsid w:val="003C6CB4"/>
    <w:rsid w:val="003D1258"/>
    <w:rsid w:val="003D1F2C"/>
    <w:rsid w:val="003D22BF"/>
    <w:rsid w:val="003D7580"/>
    <w:rsid w:val="003E14C2"/>
    <w:rsid w:val="003E38B7"/>
    <w:rsid w:val="003E6C96"/>
    <w:rsid w:val="003E7A3B"/>
    <w:rsid w:val="003F00B3"/>
    <w:rsid w:val="003F03AA"/>
    <w:rsid w:val="003F10F0"/>
    <w:rsid w:val="003F1224"/>
    <w:rsid w:val="003F6D0B"/>
    <w:rsid w:val="003F77FC"/>
    <w:rsid w:val="00404FDD"/>
    <w:rsid w:val="00407414"/>
    <w:rsid w:val="00414074"/>
    <w:rsid w:val="004156A7"/>
    <w:rsid w:val="00416318"/>
    <w:rsid w:val="00422AA5"/>
    <w:rsid w:val="00424F57"/>
    <w:rsid w:val="004252DC"/>
    <w:rsid w:val="00434518"/>
    <w:rsid w:val="0043611F"/>
    <w:rsid w:val="00437897"/>
    <w:rsid w:val="00440BC8"/>
    <w:rsid w:val="0044154C"/>
    <w:rsid w:val="00443133"/>
    <w:rsid w:val="00444B94"/>
    <w:rsid w:val="00444E6B"/>
    <w:rsid w:val="0044606B"/>
    <w:rsid w:val="004521D2"/>
    <w:rsid w:val="00452583"/>
    <w:rsid w:val="00456BD1"/>
    <w:rsid w:val="00460126"/>
    <w:rsid w:val="004616C3"/>
    <w:rsid w:val="00461F30"/>
    <w:rsid w:val="00462BF5"/>
    <w:rsid w:val="00463DB7"/>
    <w:rsid w:val="00464C8C"/>
    <w:rsid w:val="00464F80"/>
    <w:rsid w:val="00466E8C"/>
    <w:rsid w:val="004703AA"/>
    <w:rsid w:val="00470981"/>
    <w:rsid w:val="00475887"/>
    <w:rsid w:val="00475D2F"/>
    <w:rsid w:val="004760CA"/>
    <w:rsid w:val="00482A12"/>
    <w:rsid w:val="00485DF6"/>
    <w:rsid w:val="004906F9"/>
    <w:rsid w:val="00492D2E"/>
    <w:rsid w:val="004954EB"/>
    <w:rsid w:val="00496021"/>
    <w:rsid w:val="004A19AA"/>
    <w:rsid w:val="004A4178"/>
    <w:rsid w:val="004A6661"/>
    <w:rsid w:val="004B4F1C"/>
    <w:rsid w:val="004C0C7B"/>
    <w:rsid w:val="004C11FA"/>
    <w:rsid w:val="004C3727"/>
    <w:rsid w:val="004D6B38"/>
    <w:rsid w:val="004E1A82"/>
    <w:rsid w:val="004E5B01"/>
    <w:rsid w:val="004F06FE"/>
    <w:rsid w:val="004F3916"/>
    <w:rsid w:val="005011CC"/>
    <w:rsid w:val="005017E5"/>
    <w:rsid w:val="00502583"/>
    <w:rsid w:val="00506C87"/>
    <w:rsid w:val="0050740E"/>
    <w:rsid w:val="00511978"/>
    <w:rsid w:val="00511D52"/>
    <w:rsid w:val="0051246D"/>
    <w:rsid w:val="0051368A"/>
    <w:rsid w:val="00513B30"/>
    <w:rsid w:val="0052184E"/>
    <w:rsid w:val="00522116"/>
    <w:rsid w:val="00522C06"/>
    <w:rsid w:val="00522E4D"/>
    <w:rsid w:val="0052373F"/>
    <w:rsid w:val="00526026"/>
    <w:rsid w:val="005312BD"/>
    <w:rsid w:val="0053173E"/>
    <w:rsid w:val="00531EFE"/>
    <w:rsid w:val="0054495C"/>
    <w:rsid w:val="0055384A"/>
    <w:rsid w:val="0056366A"/>
    <w:rsid w:val="00564D1C"/>
    <w:rsid w:val="005768CA"/>
    <w:rsid w:val="005808D7"/>
    <w:rsid w:val="00581689"/>
    <w:rsid w:val="00582BC6"/>
    <w:rsid w:val="005868E9"/>
    <w:rsid w:val="00586A4F"/>
    <w:rsid w:val="00590148"/>
    <w:rsid w:val="00590D37"/>
    <w:rsid w:val="005914C1"/>
    <w:rsid w:val="005930DE"/>
    <w:rsid w:val="00593848"/>
    <w:rsid w:val="00597086"/>
    <w:rsid w:val="00597FA1"/>
    <w:rsid w:val="005A0DAA"/>
    <w:rsid w:val="005A279F"/>
    <w:rsid w:val="005A438E"/>
    <w:rsid w:val="005A6160"/>
    <w:rsid w:val="005A66E9"/>
    <w:rsid w:val="005A7BF1"/>
    <w:rsid w:val="005B0B5E"/>
    <w:rsid w:val="005B0FC3"/>
    <w:rsid w:val="005B1105"/>
    <w:rsid w:val="005B18A1"/>
    <w:rsid w:val="005B325B"/>
    <w:rsid w:val="005B4856"/>
    <w:rsid w:val="005B4D4D"/>
    <w:rsid w:val="005B55EA"/>
    <w:rsid w:val="005C70CE"/>
    <w:rsid w:val="005D0F30"/>
    <w:rsid w:val="005D1768"/>
    <w:rsid w:val="005D56EC"/>
    <w:rsid w:val="005D5CAF"/>
    <w:rsid w:val="005E24C5"/>
    <w:rsid w:val="005E5171"/>
    <w:rsid w:val="005F01E8"/>
    <w:rsid w:val="005F5D1A"/>
    <w:rsid w:val="00602BB4"/>
    <w:rsid w:val="00602C41"/>
    <w:rsid w:val="00602D7D"/>
    <w:rsid w:val="00621DD0"/>
    <w:rsid w:val="006229A1"/>
    <w:rsid w:val="00643673"/>
    <w:rsid w:val="00645E58"/>
    <w:rsid w:val="006478B5"/>
    <w:rsid w:val="00651779"/>
    <w:rsid w:val="006532BE"/>
    <w:rsid w:val="006564E9"/>
    <w:rsid w:val="00656F6A"/>
    <w:rsid w:val="006572EB"/>
    <w:rsid w:val="00661E4B"/>
    <w:rsid w:val="006652C6"/>
    <w:rsid w:val="00665BF3"/>
    <w:rsid w:val="00666FB2"/>
    <w:rsid w:val="0067005A"/>
    <w:rsid w:val="00671757"/>
    <w:rsid w:val="00674C93"/>
    <w:rsid w:val="00675A4E"/>
    <w:rsid w:val="00675F23"/>
    <w:rsid w:val="00677586"/>
    <w:rsid w:val="00677BE2"/>
    <w:rsid w:val="006805B4"/>
    <w:rsid w:val="006865D9"/>
    <w:rsid w:val="006878E2"/>
    <w:rsid w:val="00690E22"/>
    <w:rsid w:val="00692FF9"/>
    <w:rsid w:val="006930F2"/>
    <w:rsid w:val="00695502"/>
    <w:rsid w:val="00695585"/>
    <w:rsid w:val="006968F7"/>
    <w:rsid w:val="006A5B99"/>
    <w:rsid w:val="006A757E"/>
    <w:rsid w:val="006B2F53"/>
    <w:rsid w:val="006B52B9"/>
    <w:rsid w:val="006C07AC"/>
    <w:rsid w:val="006C6C70"/>
    <w:rsid w:val="006C6F99"/>
    <w:rsid w:val="006C7D91"/>
    <w:rsid w:val="006C7F14"/>
    <w:rsid w:val="006C7FD5"/>
    <w:rsid w:val="006D10D0"/>
    <w:rsid w:val="006D3576"/>
    <w:rsid w:val="006D35C2"/>
    <w:rsid w:val="006D6B21"/>
    <w:rsid w:val="006E0553"/>
    <w:rsid w:val="006E13E8"/>
    <w:rsid w:val="006E6566"/>
    <w:rsid w:val="006E6F8A"/>
    <w:rsid w:val="006F0A2C"/>
    <w:rsid w:val="006F2F9C"/>
    <w:rsid w:val="006F3110"/>
    <w:rsid w:val="006F4095"/>
    <w:rsid w:val="006F7DDC"/>
    <w:rsid w:val="007008BE"/>
    <w:rsid w:val="007021D0"/>
    <w:rsid w:val="007060AF"/>
    <w:rsid w:val="0070644C"/>
    <w:rsid w:val="0071388E"/>
    <w:rsid w:val="00716564"/>
    <w:rsid w:val="00724ADF"/>
    <w:rsid w:val="00725AA9"/>
    <w:rsid w:val="00735B60"/>
    <w:rsid w:val="007371D8"/>
    <w:rsid w:val="00742FAC"/>
    <w:rsid w:val="00744221"/>
    <w:rsid w:val="00747CEB"/>
    <w:rsid w:val="0075085B"/>
    <w:rsid w:val="00752565"/>
    <w:rsid w:val="007539F9"/>
    <w:rsid w:val="0075448F"/>
    <w:rsid w:val="00754D93"/>
    <w:rsid w:val="007572B2"/>
    <w:rsid w:val="007655AD"/>
    <w:rsid w:val="007678CA"/>
    <w:rsid w:val="00767AA0"/>
    <w:rsid w:val="00772844"/>
    <w:rsid w:val="0077667D"/>
    <w:rsid w:val="00793AB4"/>
    <w:rsid w:val="00793E39"/>
    <w:rsid w:val="00794BEC"/>
    <w:rsid w:val="007977D7"/>
    <w:rsid w:val="007A0A33"/>
    <w:rsid w:val="007A0EBA"/>
    <w:rsid w:val="007A4B91"/>
    <w:rsid w:val="007A5617"/>
    <w:rsid w:val="007A7F69"/>
    <w:rsid w:val="007B0D41"/>
    <w:rsid w:val="007B321D"/>
    <w:rsid w:val="007B3590"/>
    <w:rsid w:val="007B3657"/>
    <w:rsid w:val="007B4A55"/>
    <w:rsid w:val="007B5449"/>
    <w:rsid w:val="007B65FA"/>
    <w:rsid w:val="007B6D40"/>
    <w:rsid w:val="007C0DEB"/>
    <w:rsid w:val="007C1B65"/>
    <w:rsid w:val="007C5D66"/>
    <w:rsid w:val="007D6733"/>
    <w:rsid w:val="007E09DB"/>
    <w:rsid w:val="007E27BE"/>
    <w:rsid w:val="007F0813"/>
    <w:rsid w:val="007F2B4B"/>
    <w:rsid w:val="007F3A46"/>
    <w:rsid w:val="007F6E99"/>
    <w:rsid w:val="007F7D20"/>
    <w:rsid w:val="00804305"/>
    <w:rsid w:val="00805A53"/>
    <w:rsid w:val="00806AAC"/>
    <w:rsid w:val="0081311F"/>
    <w:rsid w:val="008176A4"/>
    <w:rsid w:val="00820B3B"/>
    <w:rsid w:val="00825D89"/>
    <w:rsid w:val="00826D77"/>
    <w:rsid w:val="008270FB"/>
    <w:rsid w:val="00832670"/>
    <w:rsid w:val="008412F8"/>
    <w:rsid w:val="00841497"/>
    <w:rsid w:val="008477C3"/>
    <w:rsid w:val="00847870"/>
    <w:rsid w:val="0085017C"/>
    <w:rsid w:val="0085227A"/>
    <w:rsid w:val="00855870"/>
    <w:rsid w:val="00855D8A"/>
    <w:rsid w:val="00856E0E"/>
    <w:rsid w:val="00860754"/>
    <w:rsid w:val="00860A93"/>
    <w:rsid w:val="00861785"/>
    <w:rsid w:val="00864E5C"/>
    <w:rsid w:val="00866669"/>
    <w:rsid w:val="008766B5"/>
    <w:rsid w:val="0088186E"/>
    <w:rsid w:val="0088443B"/>
    <w:rsid w:val="0089341E"/>
    <w:rsid w:val="008A1440"/>
    <w:rsid w:val="008A234C"/>
    <w:rsid w:val="008A29B9"/>
    <w:rsid w:val="008A5127"/>
    <w:rsid w:val="008A7942"/>
    <w:rsid w:val="008B0A3A"/>
    <w:rsid w:val="008B44FD"/>
    <w:rsid w:val="008B7C66"/>
    <w:rsid w:val="008C06AC"/>
    <w:rsid w:val="008C3466"/>
    <w:rsid w:val="008C3A59"/>
    <w:rsid w:val="008C6C2C"/>
    <w:rsid w:val="008C7EAE"/>
    <w:rsid w:val="008D0C24"/>
    <w:rsid w:val="008D1A8D"/>
    <w:rsid w:val="008D3B4F"/>
    <w:rsid w:val="008D5A73"/>
    <w:rsid w:val="008E087E"/>
    <w:rsid w:val="008E406D"/>
    <w:rsid w:val="008F2E26"/>
    <w:rsid w:val="008F6FB3"/>
    <w:rsid w:val="0090009E"/>
    <w:rsid w:val="00900836"/>
    <w:rsid w:val="00902452"/>
    <w:rsid w:val="00903AB0"/>
    <w:rsid w:val="00904776"/>
    <w:rsid w:val="009069F0"/>
    <w:rsid w:val="00906D5D"/>
    <w:rsid w:val="00910335"/>
    <w:rsid w:val="00915DA3"/>
    <w:rsid w:val="00916EB2"/>
    <w:rsid w:val="00921641"/>
    <w:rsid w:val="0092216F"/>
    <w:rsid w:val="00924E58"/>
    <w:rsid w:val="009269D5"/>
    <w:rsid w:val="009302DB"/>
    <w:rsid w:val="0093036D"/>
    <w:rsid w:val="00935673"/>
    <w:rsid w:val="00943D82"/>
    <w:rsid w:val="00944D39"/>
    <w:rsid w:val="00947BB5"/>
    <w:rsid w:val="00951536"/>
    <w:rsid w:val="00952189"/>
    <w:rsid w:val="009523BD"/>
    <w:rsid w:val="00952895"/>
    <w:rsid w:val="009539E5"/>
    <w:rsid w:val="00955739"/>
    <w:rsid w:val="009563EA"/>
    <w:rsid w:val="00957373"/>
    <w:rsid w:val="00957D2C"/>
    <w:rsid w:val="00967C19"/>
    <w:rsid w:val="009757CE"/>
    <w:rsid w:val="0097679B"/>
    <w:rsid w:val="009772B0"/>
    <w:rsid w:val="0098043B"/>
    <w:rsid w:val="0098198B"/>
    <w:rsid w:val="00984F5E"/>
    <w:rsid w:val="00990690"/>
    <w:rsid w:val="0099200A"/>
    <w:rsid w:val="00995881"/>
    <w:rsid w:val="009A1BAE"/>
    <w:rsid w:val="009A2FED"/>
    <w:rsid w:val="009A41D0"/>
    <w:rsid w:val="009A5170"/>
    <w:rsid w:val="009A55AB"/>
    <w:rsid w:val="009A66E9"/>
    <w:rsid w:val="009A679E"/>
    <w:rsid w:val="009B0666"/>
    <w:rsid w:val="009C103C"/>
    <w:rsid w:val="009D53AD"/>
    <w:rsid w:val="009D6AC2"/>
    <w:rsid w:val="009D7811"/>
    <w:rsid w:val="009D7909"/>
    <w:rsid w:val="009D7DB3"/>
    <w:rsid w:val="009E32A4"/>
    <w:rsid w:val="009E5BD7"/>
    <w:rsid w:val="009F0CA5"/>
    <w:rsid w:val="00A01772"/>
    <w:rsid w:val="00A04E0B"/>
    <w:rsid w:val="00A07993"/>
    <w:rsid w:val="00A07C45"/>
    <w:rsid w:val="00A07E44"/>
    <w:rsid w:val="00A107F7"/>
    <w:rsid w:val="00A130C9"/>
    <w:rsid w:val="00A149B2"/>
    <w:rsid w:val="00A15534"/>
    <w:rsid w:val="00A1647B"/>
    <w:rsid w:val="00A1703B"/>
    <w:rsid w:val="00A17B97"/>
    <w:rsid w:val="00A22C00"/>
    <w:rsid w:val="00A2658B"/>
    <w:rsid w:val="00A27777"/>
    <w:rsid w:val="00A3204C"/>
    <w:rsid w:val="00A323C8"/>
    <w:rsid w:val="00A33E11"/>
    <w:rsid w:val="00A34774"/>
    <w:rsid w:val="00A35B86"/>
    <w:rsid w:val="00A40B00"/>
    <w:rsid w:val="00A411C5"/>
    <w:rsid w:val="00A44731"/>
    <w:rsid w:val="00A45D14"/>
    <w:rsid w:val="00A479E1"/>
    <w:rsid w:val="00A5104A"/>
    <w:rsid w:val="00A63093"/>
    <w:rsid w:val="00A672E0"/>
    <w:rsid w:val="00A70D4C"/>
    <w:rsid w:val="00A72902"/>
    <w:rsid w:val="00A84BA4"/>
    <w:rsid w:val="00A90271"/>
    <w:rsid w:val="00A9431F"/>
    <w:rsid w:val="00A95779"/>
    <w:rsid w:val="00A95E2C"/>
    <w:rsid w:val="00A9685B"/>
    <w:rsid w:val="00AA14D2"/>
    <w:rsid w:val="00AA3328"/>
    <w:rsid w:val="00AA3AB2"/>
    <w:rsid w:val="00AA6213"/>
    <w:rsid w:val="00AA635A"/>
    <w:rsid w:val="00AA6FDD"/>
    <w:rsid w:val="00AA7EA3"/>
    <w:rsid w:val="00AB02A0"/>
    <w:rsid w:val="00AB082D"/>
    <w:rsid w:val="00AB13FC"/>
    <w:rsid w:val="00AB1E77"/>
    <w:rsid w:val="00AB2081"/>
    <w:rsid w:val="00AB4AD7"/>
    <w:rsid w:val="00AB7053"/>
    <w:rsid w:val="00AB7A98"/>
    <w:rsid w:val="00AC099D"/>
    <w:rsid w:val="00AC6B1C"/>
    <w:rsid w:val="00AD0597"/>
    <w:rsid w:val="00AE1304"/>
    <w:rsid w:val="00AE1A17"/>
    <w:rsid w:val="00AE7F72"/>
    <w:rsid w:val="00AF1AF6"/>
    <w:rsid w:val="00AF3938"/>
    <w:rsid w:val="00AF4745"/>
    <w:rsid w:val="00AF7993"/>
    <w:rsid w:val="00B038C4"/>
    <w:rsid w:val="00B05C3E"/>
    <w:rsid w:val="00B10150"/>
    <w:rsid w:val="00B1088C"/>
    <w:rsid w:val="00B10CB0"/>
    <w:rsid w:val="00B10F8A"/>
    <w:rsid w:val="00B11426"/>
    <w:rsid w:val="00B127EC"/>
    <w:rsid w:val="00B12E71"/>
    <w:rsid w:val="00B130F6"/>
    <w:rsid w:val="00B13493"/>
    <w:rsid w:val="00B17C47"/>
    <w:rsid w:val="00B22D94"/>
    <w:rsid w:val="00B269E2"/>
    <w:rsid w:val="00B26B97"/>
    <w:rsid w:val="00B31317"/>
    <w:rsid w:val="00B3342B"/>
    <w:rsid w:val="00B34E93"/>
    <w:rsid w:val="00B35B12"/>
    <w:rsid w:val="00B36EF3"/>
    <w:rsid w:val="00B37C42"/>
    <w:rsid w:val="00B40DA1"/>
    <w:rsid w:val="00B5001A"/>
    <w:rsid w:val="00B51159"/>
    <w:rsid w:val="00B5421E"/>
    <w:rsid w:val="00B5518D"/>
    <w:rsid w:val="00B568D7"/>
    <w:rsid w:val="00B617F5"/>
    <w:rsid w:val="00B65411"/>
    <w:rsid w:val="00B65428"/>
    <w:rsid w:val="00B67352"/>
    <w:rsid w:val="00B70F94"/>
    <w:rsid w:val="00B72829"/>
    <w:rsid w:val="00B73E97"/>
    <w:rsid w:val="00B740F0"/>
    <w:rsid w:val="00B741E5"/>
    <w:rsid w:val="00B752F1"/>
    <w:rsid w:val="00B81D05"/>
    <w:rsid w:val="00B864C2"/>
    <w:rsid w:val="00B913FF"/>
    <w:rsid w:val="00B917CB"/>
    <w:rsid w:val="00B94868"/>
    <w:rsid w:val="00B960CF"/>
    <w:rsid w:val="00BA21CE"/>
    <w:rsid w:val="00BA4568"/>
    <w:rsid w:val="00BA5980"/>
    <w:rsid w:val="00BA59F2"/>
    <w:rsid w:val="00BB0926"/>
    <w:rsid w:val="00BB38A5"/>
    <w:rsid w:val="00BB4279"/>
    <w:rsid w:val="00BC408D"/>
    <w:rsid w:val="00BC6383"/>
    <w:rsid w:val="00BC6B65"/>
    <w:rsid w:val="00BE1033"/>
    <w:rsid w:val="00BE1810"/>
    <w:rsid w:val="00BE58A0"/>
    <w:rsid w:val="00BE7784"/>
    <w:rsid w:val="00BF281B"/>
    <w:rsid w:val="00BF2F90"/>
    <w:rsid w:val="00BF4BF8"/>
    <w:rsid w:val="00BF4F0A"/>
    <w:rsid w:val="00BF58DF"/>
    <w:rsid w:val="00BF6FB9"/>
    <w:rsid w:val="00C010B6"/>
    <w:rsid w:val="00C050E1"/>
    <w:rsid w:val="00C060F9"/>
    <w:rsid w:val="00C10431"/>
    <w:rsid w:val="00C151C0"/>
    <w:rsid w:val="00C16B60"/>
    <w:rsid w:val="00C17AA5"/>
    <w:rsid w:val="00C17E88"/>
    <w:rsid w:val="00C226D5"/>
    <w:rsid w:val="00C22E2A"/>
    <w:rsid w:val="00C25051"/>
    <w:rsid w:val="00C254E3"/>
    <w:rsid w:val="00C27895"/>
    <w:rsid w:val="00C315E1"/>
    <w:rsid w:val="00C33135"/>
    <w:rsid w:val="00C3398C"/>
    <w:rsid w:val="00C34028"/>
    <w:rsid w:val="00C349F8"/>
    <w:rsid w:val="00C34C7D"/>
    <w:rsid w:val="00C365A2"/>
    <w:rsid w:val="00C37AD2"/>
    <w:rsid w:val="00C40498"/>
    <w:rsid w:val="00C4404F"/>
    <w:rsid w:val="00C4709E"/>
    <w:rsid w:val="00C51143"/>
    <w:rsid w:val="00C52270"/>
    <w:rsid w:val="00C5260A"/>
    <w:rsid w:val="00C5298F"/>
    <w:rsid w:val="00C54915"/>
    <w:rsid w:val="00C5647B"/>
    <w:rsid w:val="00C56EFF"/>
    <w:rsid w:val="00C60AD0"/>
    <w:rsid w:val="00C614B3"/>
    <w:rsid w:val="00C61AA2"/>
    <w:rsid w:val="00C63294"/>
    <w:rsid w:val="00C64D5A"/>
    <w:rsid w:val="00C65F64"/>
    <w:rsid w:val="00C81F0B"/>
    <w:rsid w:val="00C8300A"/>
    <w:rsid w:val="00C834CA"/>
    <w:rsid w:val="00C91A04"/>
    <w:rsid w:val="00C92A81"/>
    <w:rsid w:val="00C93760"/>
    <w:rsid w:val="00C94172"/>
    <w:rsid w:val="00C94F7C"/>
    <w:rsid w:val="00CA3C42"/>
    <w:rsid w:val="00CA4E64"/>
    <w:rsid w:val="00CB2CEA"/>
    <w:rsid w:val="00CB339E"/>
    <w:rsid w:val="00CB5E25"/>
    <w:rsid w:val="00CB652E"/>
    <w:rsid w:val="00CB69FF"/>
    <w:rsid w:val="00CB760E"/>
    <w:rsid w:val="00CB7C12"/>
    <w:rsid w:val="00CB7D66"/>
    <w:rsid w:val="00CC23F9"/>
    <w:rsid w:val="00CC35D2"/>
    <w:rsid w:val="00CD01A6"/>
    <w:rsid w:val="00CD0FED"/>
    <w:rsid w:val="00CD4DE6"/>
    <w:rsid w:val="00CD4F05"/>
    <w:rsid w:val="00CE1715"/>
    <w:rsid w:val="00CE27B0"/>
    <w:rsid w:val="00CE5349"/>
    <w:rsid w:val="00CE5B3B"/>
    <w:rsid w:val="00CE5CB4"/>
    <w:rsid w:val="00CE72D1"/>
    <w:rsid w:val="00CF124F"/>
    <w:rsid w:val="00CF5BBA"/>
    <w:rsid w:val="00D00D0C"/>
    <w:rsid w:val="00D0129E"/>
    <w:rsid w:val="00D01F64"/>
    <w:rsid w:val="00D0642A"/>
    <w:rsid w:val="00D07D4A"/>
    <w:rsid w:val="00D10102"/>
    <w:rsid w:val="00D11C9F"/>
    <w:rsid w:val="00D127EE"/>
    <w:rsid w:val="00D1375B"/>
    <w:rsid w:val="00D167DD"/>
    <w:rsid w:val="00D2333F"/>
    <w:rsid w:val="00D23CC6"/>
    <w:rsid w:val="00D25E2E"/>
    <w:rsid w:val="00D25FC8"/>
    <w:rsid w:val="00D270CD"/>
    <w:rsid w:val="00D37F62"/>
    <w:rsid w:val="00D410AB"/>
    <w:rsid w:val="00D43DC8"/>
    <w:rsid w:val="00D471DA"/>
    <w:rsid w:val="00D504DC"/>
    <w:rsid w:val="00D515B2"/>
    <w:rsid w:val="00D542DE"/>
    <w:rsid w:val="00D61ACA"/>
    <w:rsid w:val="00D63D1F"/>
    <w:rsid w:val="00D733A7"/>
    <w:rsid w:val="00D73E82"/>
    <w:rsid w:val="00D822C1"/>
    <w:rsid w:val="00D83E76"/>
    <w:rsid w:val="00D85B41"/>
    <w:rsid w:val="00D943BD"/>
    <w:rsid w:val="00D94F38"/>
    <w:rsid w:val="00D96D7B"/>
    <w:rsid w:val="00D971F5"/>
    <w:rsid w:val="00DA0B82"/>
    <w:rsid w:val="00DA188E"/>
    <w:rsid w:val="00DA6E88"/>
    <w:rsid w:val="00DB0479"/>
    <w:rsid w:val="00DB0A49"/>
    <w:rsid w:val="00DB15F2"/>
    <w:rsid w:val="00DB282E"/>
    <w:rsid w:val="00DB49C3"/>
    <w:rsid w:val="00DB6173"/>
    <w:rsid w:val="00DB7CDB"/>
    <w:rsid w:val="00DC3334"/>
    <w:rsid w:val="00DD57BB"/>
    <w:rsid w:val="00DD6974"/>
    <w:rsid w:val="00DD7C0C"/>
    <w:rsid w:val="00DE33F5"/>
    <w:rsid w:val="00DE660A"/>
    <w:rsid w:val="00DF0359"/>
    <w:rsid w:val="00DF13E8"/>
    <w:rsid w:val="00DF3D0E"/>
    <w:rsid w:val="00DF7926"/>
    <w:rsid w:val="00E0254F"/>
    <w:rsid w:val="00E025D0"/>
    <w:rsid w:val="00E042A3"/>
    <w:rsid w:val="00E04767"/>
    <w:rsid w:val="00E048F8"/>
    <w:rsid w:val="00E10D33"/>
    <w:rsid w:val="00E10F6F"/>
    <w:rsid w:val="00E13964"/>
    <w:rsid w:val="00E1793B"/>
    <w:rsid w:val="00E20604"/>
    <w:rsid w:val="00E216A7"/>
    <w:rsid w:val="00E2352F"/>
    <w:rsid w:val="00E25E19"/>
    <w:rsid w:val="00E27035"/>
    <w:rsid w:val="00E32157"/>
    <w:rsid w:val="00E36FE5"/>
    <w:rsid w:val="00E41989"/>
    <w:rsid w:val="00E47B1F"/>
    <w:rsid w:val="00E47EB2"/>
    <w:rsid w:val="00E555B3"/>
    <w:rsid w:val="00E57336"/>
    <w:rsid w:val="00E60EBF"/>
    <w:rsid w:val="00E66110"/>
    <w:rsid w:val="00E6727A"/>
    <w:rsid w:val="00E712F2"/>
    <w:rsid w:val="00E733ED"/>
    <w:rsid w:val="00E75C1F"/>
    <w:rsid w:val="00E7697D"/>
    <w:rsid w:val="00E76B92"/>
    <w:rsid w:val="00E76E06"/>
    <w:rsid w:val="00E77EE8"/>
    <w:rsid w:val="00E81FD6"/>
    <w:rsid w:val="00E8302F"/>
    <w:rsid w:val="00E83EFD"/>
    <w:rsid w:val="00E92423"/>
    <w:rsid w:val="00E96B79"/>
    <w:rsid w:val="00EA17EA"/>
    <w:rsid w:val="00EA436A"/>
    <w:rsid w:val="00EB2C80"/>
    <w:rsid w:val="00EB798A"/>
    <w:rsid w:val="00EC1E98"/>
    <w:rsid w:val="00EC3771"/>
    <w:rsid w:val="00EC44BF"/>
    <w:rsid w:val="00ED1300"/>
    <w:rsid w:val="00ED255F"/>
    <w:rsid w:val="00ED2814"/>
    <w:rsid w:val="00ED545A"/>
    <w:rsid w:val="00ED66C7"/>
    <w:rsid w:val="00EE0E9D"/>
    <w:rsid w:val="00EE1124"/>
    <w:rsid w:val="00EE1434"/>
    <w:rsid w:val="00EE60B2"/>
    <w:rsid w:val="00EE7986"/>
    <w:rsid w:val="00EF3B25"/>
    <w:rsid w:val="00F01914"/>
    <w:rsid w:val="00F07DA6"/>
    <w:rsid w:val="00F107B7"/>
    <w:rsid w:val="00F13053"/>
    <w:rsid w:val="00F15425"/>
    <w:rsid w:val="00F215E4"/>
    <w:rsid w:val="00F2167B"/>
    <w:rsid w:val="00F22DFC"/>
    <w:rsid w:val="00F318F0"/>
    <w:rsid w:val="00F31FD1"/>
    <w:rsid w:val="00F3302A"/>
    <w:rsid w:val="00F367C1"/>
    <w:rsid w:val="00F40035"/>
    <w:rsid w:val="00F45457"/>
    <w:rsid w:val="00F45CCF"/>
    <w:rsid w:val="00F46B54"/>
    <w:rsid w:val="00F605D4"/>
    <w:rsid w:val="00F62BF3"/>
    <w:rsid w:val="00F633BC"/>
    <w:rsid w:val="00F636EA"/>
    <w:rsid w:val="00F63968"/>
    <w:rsid w:val="00F63BEF"/>
    <w:rsid w:val="00F6463B"/>
    <w:rsid w:val="00F66108"/>
    <w:rsid w:val="00F66AA6"/>
    <w:rsid w:val="00F66EEE"/>
    <w:rsid w:val="00F67E1F"/>
    <w:rsid w:val="00F76C5E"/>
    <w:rsid w:val="00F80399"/>
    <w:rsid w:val="00F8058F"/>
    <w:rsid w:val="00F809BB"/>
    <w:rsid w:val="00F812C9"/>
    <w:rsid w:val="00F82021"/>
    <w:rsid w:val="00F8222C"/>
    <w:rsid w:val="00F85E58"/>
    <w:rsid w:val="00F87EB8"/>
    <w:rsid w:val="00F87F77"/>
    <w:rsid w:val="00F904F2"/>
    <w:rsid w:val="00F92182"/>
    <w:rsid w:val="00F93867"/>
    <w:rsid w:val="00F97549"/>
    <w:rsid w:val="00FA06AF"/>
    <w:rsid w:val="00FA1938"/>
    <w:rsid w:val="00FB0530"/>
    <w:rsid w:val="00FB2F10"/>
    <w:rsid w:val="00FB603C"/>
    <w:rsid w:val="00FB6F3D"/>
    <w:rsid w:val="00FB7DBE"/>
    <w:rsid w:val="00FB7FD1"/>
    <w:rsid w:val="00FC3B04"/>
    <w:rsid w:val="00FC75A6"/>
    <w:rsid w:val="00FD09C6"/>
    <w:rsid w:val="00FD2757"/>
    <w:rsid w:val="00FD72A0"/>
    <w:rsid w:val="00FE3669"/>
    <w:rsid w:val="00FE63D6"/>
    <w:rsid w:val="00FF1E0A"/>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80495A"/>
  <w14:defaultImageDpi w14:val="300"/>
  <w15:docId w15:val="{4C7F92BC-FCDC-485E-9DB4-D3AC75D47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color w:val="000000"/>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7926"/>
    <w:pPr>
      <w:tabs>
        <w:tab w:val="center" w:pos="4320"/>
        <w:tab w:val="right" w:pos="8640"/>
      </w:tabs>
    </w:pPr>
  </w:style>
  <w:style w:type="character" w:customStyle="1" w:styleId="HeaderChar">
    <w:name w:val="Header Char"/>
    <w:basedOn w:val="DefaultParagraphFont"/>
    <w:link w:val="Header"/>
    <w:uiPriority w:val="99"/>
    <w:rsid w:val="00DF7926"/>
  </w:style>
  <w:style w:type="paragraph" w:styleId="Footer">
    <w:name w:val="footer"/>
    <w:basedOn w:val="Normal"/>
    <w:link w:val="FooterChar"/>
    <w:uiPriority w:val="99"/>
    <w:unhideWhenUsed/>
    <w:rsid w:val="00DF7926"/>
    <w:pPr>
      <w:tabs>
        <w:tab w:val="center" w:pos="4320"/>
        <w:tab w:val="right" w:pos="8640"/>
      </w:tabs>
    </w:pPr>
  </w:style>
  <w:style w:type="character" w:customStyle="1" w:styleId="FooterChar">
    <w:name w:val="Footer Char"/>
    <w:basedOn w:val="DefaultParagraphFont"/>
    <w:link w:val="Footer"/>
    <w:uiPriority w:val="99"/>
    <w:rsid w:val="00DF7926"/>
  </w:style>
  <w:style w:type="character" w:styleId="PageNumber">
    <w:name w:val="page number"/>
    <w:basedOn w:val="DefaultParagraphFont"/>
    <w:uiPriority w:val="99"/>
    <w:semiHidden/>
    <w:unhideWhenUsed/>
    <w:rsid w:val="008A7942"/>
  </w:style>
  <w:style w:type="paragraph" w:styleId="BalloonText">
    <w:name w:val="Balloon Text"/>
    <w:basedOn w:val="Normal"/>
    <w:link w:val="BalloonTextChar"/>
    <w:uiPriority w:val="99"/>
    <w:semiHidden/>
    <w:unhideWhenUsed/>
    <w:rsid w:val="00F63B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3BEF"/>
    <w:rPr>
      <w:rFonts w:ascii="Lucida Grande" w:hAnsi="Lucida Grande" w:cs="Lucida Grande"/>
      <w:sz w:val="18"/>
      <w:szCs w:val="18"/>
    </w:rPr>
  </w:style>
  <w:style w:type="paragraph" w:customStyle="1" w:styleId="EndNoteBibliographyTitle">
    <w:name w:val="EndNote Bibliography Title"/>
    <w:basedOn w:val="Normal"/>
    <w:rsid w:val="003D22BF"/>
    <w:pPr>
      <w:jc w:val="center"/>
    </w:pPr>
  </w:style>
  <w:style w:type="paragraph" w:customStyle="1" w:styleId="EndNoteBibliography">
    <w:name w:val="EndNote Bibliography"/>
    <w:basedOn w:val="Normal"/>
    <w:rsid w:val="003D22BF"/>
  </w:style>
  <w:style w:type="table" w:styleId="TableGrid">
    <w:name w:val="Table Grid"/>
    <w:basedOn w:val="TableNormal"/>
    <w:uiPriority w:val="59"/>
    <w:rsid w:val="000421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60CF"/>
    <w:rPr>
      <w:sz w:val="18"/>
      <w:szCs w:val="18"/>
    </w:rPr>
  </w:style>
  <w:style w:type="paragraph" w:styleId="CommentText">
    <w:name w:val="annotation text"/>
    <w:basedOn w:val="Normal"/>
    <w:link w:val="CommentTextChar"/>
    <w:uiPriority w:val="99"/>
    <w:semiHidden/>
    <w:unhideWhenUsed/>
    <w:rsid w:val="00B960CF"/>
  </w:style>
  <w:style w:type="character" w:customStyle="1" w:styleId="CommentTextChar">
    <w:name w:val="Comment Text Char"/>
    <w:basedOn w:val="DefaultParagraphFont"/>
    <w:link w:val="CommentText"/>
    <w:uiPriority w:val="99"/>
    <w:semiHidden/>
    <w:rsid w:val="00B960CF"/>
  </w:style>
  <w:style w:type="paragraph" w:styleId="CommentSubject">
    <w:name w:val="annotation subject"/>
    <w:basedOn w:val="CommentText"/>
    <w:next w:val="CommentText"/>
    <w:link w:val="CommentSubjectChar"/>
    <w:uiPriority w:val="99"/>
    <w:semiHidden/>
    <w:unhideWhenUsed/>
    <w:rsid w:val="00B960CF"/>
    <w:rPr>
      <w:b/>
      <w:bCs/>
      <w:sz w:val="20"/>
      <w:szCs w:val="20"/>
    </w:rPr>
  </w:style>
  <w:style w:type="character" w:customStyle="1" w:styleId="CommentSubjectChar">
    <w:name w:val="Comment Subject Char"/>
    <w:basedOn w:val="CommentTextChar"/>
    <w:link w:val="CommentSubject"/>
    <w:uiPriority w:val="99"/>
    <w:semiHidden/>
    <w:rsid w:val="00B960CF"/>
    <w:rPr>
      <w:b/>
      <w:bCs/>
      <w:sz w:val="20"/>
      <w:szCs w:val="20"/>
    </w:rPr>
  </w:style>
  <w:style w:type="character" w:styleId="Hyperlink">
    <w:name w:val="Hyperlink"/>
    <w:basedOn w:val="DefaultParagraphFont"/>
    <w:uiPriority w:val="99"/>
    <w:unhideWhenUsed/>
    <w:rsid w:val="003478DD"/>
    <w:rPr>
      <w:color w:val="0000FF" w:themeColor="hyperlink"/>
      <w:u w:val="single"/>
    </w:rPr>
  </w:style>
  <w:style w:type="paragraph" w:styleId="ListParagraph">
    <w:name w:val="List Paragraph"/>
    <w:basedOn w:val="Normal"/>
    <w:uiPriority w:val="34"/>
    <w:qFormat/>
    <w:rsid w:val="00671757"/>
    <w:pPr>
      <w:ind w:left="720"/>
      <w:contextualSpacing/>
    </w:pPr>
  </w:style>
  <w:style w:type="paragraph" w:styleId="NormalWeb">
    <w:name w:val="Normal (Web)"/>
    <w:basedOn w:val="Normal"/>
    <w:uiPriority w:val="99"/>
    <w:semiHidden/>
    <w:unhideWhenUsed/>
    <w:rsid w:val="00F2167B"/>
    <w:pPr>
      <w:spacing w:before="100" w:beforeAutospacing="1" w:after="100" w:afterAutospacing="1"/>
    </w:pPr>
    <w:rPr>
      <w:rFonts w:eastAsia="Times New Roman"/>
      <w:color w:val="auto"/>
      <w:lang w:val="en-AU" w:eastAsia="en-GB"/>
    </w:rPr>
  </w:style>
  <w:style w:type="paragraph" w:styleId="Revision">
    <w:name w:val="Revision"/>
    <w:hidden/>
    <w:uiPriority w:val="99"/>
    <w:semiHidden/>
    <w:rsid w:val="003255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934817">
      <w:bodyDiv w:val="1"/>
      <w:marLeft w:val="0"/>
      <w:marRight w:val="0"/>
      <w:marTop w:val="0"/>
      <w:marBottom w:val="0"/>
      <w:divBdr>
        <w:top w:val="none" w:sz="0" w:space="0" w:color="auto"/>
        <w:left w:val="none" w:sz="0" w:space="0" w:color="auto"/>
        <w:bottom w:val="none" w:sz="0" w:space="0" w:color="auto"/>
        <w:right w:val="none" w:sz="0" w:space="0" w:color="auto"/>
      </w:divBdr>
    </w:div>
    <w:div w:id="1253857628">
      <w:bodyDiv w:val="1"/>
      <w:marLeft w:val="0"/>
      <w:marRight w:val="0"/>
      <w:marTop w:val="0"/>
      <w:marBottom w:val="0"/>
      <w:divBdr>
        <w:top w:val="none" w:sz="0" w:space="0" w:color="auto"/>
        <w:left w:val="none" w:sz="0" w:space="0" w:color="auto"/>
        <w:bottom w:val="none" w:sz="0" w:space="0" w:color="auto"/>
        <w:right w:val="none" w:sz="0" w:space="0" w:color="auto"/>
      </w:divBdr>
    </w:div>
    <w:div w:id="17261035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icd.who.int/en"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7FEB2-B619-6E4C-A4C8-6267A3032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2566</Words>
  <Characters>71629</Characters>
  <Application>Microsoft Office Word</Application>
  <DocSecurity>4</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UFRJ</Company>
  <LinksUpToDate>false</LinksUpToDate>
  <CharactersWithSpaces>84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Fontenelle</dc:creator>
  <cp:keywords/>
  <dc:description/>
  <cp:lastModifiedBy>Mary Houston</cp:lastModifiedBy>
  <cp:revision>2</cp:revision>
  <dcterms:created xsi:type="dcterms:W3CDTF">2023-07-04T11:07:00Z</dcterms:created>
  <dcterms:modified xsi:type="dcterms:W3CDTF">2023-07-04T11:07:00Z</dcterms:modified>
</cp:coreProperties>
</file>